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0B7618"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Univerzita Karlova</w:t>
      </w:r>
    </w:p>
    <w:p w14:paraId="0BBE3942" w14:textId="77777777" w:rsidR="00373B90" w:rsidRPr="003D7881" w:rsidRDefault="00373B90" w:rsidP="00373B90">
      <w:pPr>
        <w:spacing w:after="120"/>
        <w:jc w:val="center"/>
        <w:rPr>
          <w:rFonts w:ascii="Times New Roman" w:eastAsia="Arial" w:hAnsi="Times New Roman" w:cs="Times New Roman"/>
          <w:b/>
          <w:sz w:val="24"/>
        </w:rPr>
      </w:pPr>
      <w:r w:rsidRPr="003D7881">
        <w:rPr>
          <w:rFonts w:ascii="Times New Roman" w:eastAsia="Arial" w:hAnsi="Times New Roman" w:cs="Times New Roman"/>
          <w:b/>
          <w:sz w:val="24"/>
        </w:rPr>
        <w:t>Přírodovědecká fakulta</w:t>
      </w:r>
    </w:p>
    <w:p w14:paraId="1BA757D8" w14:textId="77777777" w:rsidR="00373B90" w:rsidRPr="003D7881" w:rsidRDefault="00373B90" w:rsidP="00373B90">
      <w:pPr>
        <w:spacing w:after="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7DE1BC27"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Studijní program:</w:t>
      </w:r>
      <w:r>
        <w:rPr>
          <w:rFonts w:ascii="Times New Roman" w:eastAsia="Arial" w:hAnsi="Times New Roman" w:cs="Times New Roman"/>
          <w:sz w:val="24"/>
        </w:rPr>
        <w:t xml:space="preserve"> Ekologie</w:t>
      </w:r>
    </w:p>
    <w:p w14:paraId="57FC1755" w14:textId="77777777" w:rsidR="00373B90" w:rsidRPr="003D7881" w:rsidRDefault="00373B90" w:rsidP="00373B90">
      <w:pPr>
        <w:spacing w:after="240"/>
        <w:rPr>
          <w:rFonts w:ascii="Times New Roman" w:eastAsia="Arial" w:hAnsi="Times New Roman" w:cs="Times New Roman"/>
          <w:sz w:val="24"/>
        </w:rPr>
      </w:pPr>
      <w:r>
        <w:rPr>
          <w:noProof/>
        </w:rPr>
        <w:drawing>
          <wp:anchor distT="0" distB="0" distL="114300" distR="114300" simplePos="0" relativeHeight="251659264" behindDoc="1" locked="0" layoutInCell="1" allowOverlap="1" wp14:anchorId="1815C045" wp14:editId="3339C159">
            <wp:simplePos x="0" y="0"/>
            <wp:positionH relativeFrom="column">
              <wp:posOffset>1176655</wp:posOffset>
            </wp:positionH>
            <wp:positionV relativeFrom="paragraph">
              <wp:posOffset>5080</wp:posOffset>
            </wp:positionV>
            <wp:extent cx="3684270" cy="3305175"/>
            <wp:effectExtent l="0" t="0" r="0" b="9525"/>
            <wp:wrapTopAndBottom/>
            <wp:docPr id="706374969" name="Picture 1" descr="A black and white circular embl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74969" name="Picture 1" descr="A black and white circular emble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84270" cy="3305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17F8C2" w14:textId="77777777" w:rsidR="00373B90" w:rsidRPr="003D7881" w:rsidRDefault="00373B90" w:rsidP="00373B90">
      <w:pPr>
        <w:spacing w:after="120"/>
        <w:jc w:val="center"/>
        <w:rPr>
          <w:rFonts w:ascii="Times New Roman" w:eastAsia="Arial" w:hAnsi="Times New Roman" w:cs="Times New Roman"/>
          <w:b/>
          <w:sz w:val="24"/>
        </w:rPr>
      </w:pPr>
      <w:r>
        <w:rPr>
          <w:rFonts w:ascii="Times New Roman" w:eastAsia="Arial" w:hAnsi="Times New Roman" w:cs="Times New Roman"/>
          <w:b/>
          <w:sz w:val="24"/>
        </w:rPr>
        <w:t>Bc. Adam Uličný</w:t>
      </w:r>
    </w:p>
    <w:p w14:paraId="1BAF255D" w14:textId="77777777" w:rsidR="00373B90" w:rsidRPr="003D7881" w:rsidRDefault="00373B90" w:rsidP="00373B90">
      <w:pPr>
        <w:spacing w:after="240"/>
        <w:rPr>
          <w:rFonts w:ascii="Times New Roman" w:eastAsia="Arial" w:hAnsi="Times New Roman" w:cs="Times New Roman"/>
          <w:b/>
          <w:sz w:val="24"/>
        </w:rPr>
      </w:pPr>
    </w:p>
    <w:p w14:paraId="29391011" w14:textId="77777777" w:rsidR="00373B90" w:rsidRPr="003D7881" w:rsidRDefault="00373B90" w:rsidP="00373B90">
      <w:pPr>
        <w:spacing w:after="0"/>
        <w:jc w:val="center"/>
        <w:rPr>
          <w:rFonts w:ascii="Times New Roman" w:eastAsia="Arial" w:hAnsi="Times New Roman" w:cs="Times New Roman"/>
          <w:i/>
          <w:sz w:val="24"/>
        </w:rPr>
      </w:pPr>
      <w:r w:rsidRPr="003D7881">
        <w:rPr>
          <w:rFonts w:ascii="Times New Roman" w:eastAsia="Arial" w:hAnsi="Times New Roman" w:cs="Times New Roman"/>
          <w:sz w:val="24"/>
        </w:rPr>
        <w:t xml:space="preserve">Název </w:t>
      </w:r>
      <w:r>
        <w:rPr>
          <w:rFonts w:ascii="Times New Roman" w:eastAsia="Arial" w:hAnsi="Times New Roman" w:cs="Times New Roman"/>
          <w:sz w:val="24"/>
        </w:rPr>
        <w:t xml:space="preserve">závěrečné </w:t>
      </w:r>
      <w:r w:rsidRPr="003D7881">
        <w:rPr>
          <w:rFonts w:ascii="Times New Roman" w:eastAsia="Arial" w:hAnsi="Times New Roman" w:cs="Times New Roman"/>
          <w:sz w:val="24"/>
        </w:rPr>
        <w:t xml:space="preserve">práce </w:t>
      </w:r>
      <w:r w:rsidRPr="003D7881">
        <w:rPr>
          <w:rFonts w:ascii="Times New Roman" w:eastAsia="Arial" w:hAnsi="Times New Roman" w:cs="Times New Roman"/>
          <w:i/>
          <w:sz w:val="24"/>
        </w:rPr>
        <w:t>(v ČJ)</w:t>
      </w:r>
    </w:p>
    <w:p w14:paraId="0D2A2742" w14:textId="77777777" w:rsidR="00373B90" w:rsidRPr="003D7881" w:rsidRDefault="00373B90" w:rsidP="00373B90">
      <w:pPr>
        <w:spacing w:after="0"/>
        <w:jc w:val="center"/>
        <w:rPr>
          <w:rFonts w:ascii="Times New Roman" w:eastAsia="Arial" w:hAnsi="Times New Roman" w:cs="Times New Roman"/>
          <w:i/>
          <w:sz w:val="24"/>
        </w:rPr>
      </w:pPr>
      <w:r w:rsidRPr="003D7881">
        <w:rPr>
          <w:rFonts w:ascii="Times New Roman" w:eastAsia="Arial" w:hAnsi="Times New Roman" w:cs="Times New Roman"/>
          <w:sz w:val="24"/>
        </w:rPr>
        <w:t xml:space="preserve">Název závěrečné práce </w:t>
      </w:r>
      <w:r w:rsidRPr="003D7881">
        <w:rPr>
          <w:rFonts w:ascii="Times New Roman" w:eastAsia="Arial" w:hAnsi="Times New Roman" w:cs="Times New Roman"/>
          <w:i/>
          <w:sz w:val="24"/>
        </w:rPr>
        <w:t>(v AJ)</w:t>
      </w:r>
    </w:p>
    <w:p w14:paraId="2530C29B" w14:textId="77777777" w:rsidR="00373B90" w:rsidRPr="003D7881" w:rsidRDefault="00373B90" w:rsidP="00373B90">
      <w:pPr>
        <w:spacing w:after="240"/>
        <w:rPr>
          <w:rFonts w:ascii="Times New Roman" w:eastAsia="Arial" w:hAnsi="Times New Roman" w:cs="Times New Roman"/>
          <w:i/>
          <w:sz w:val="24"/>
        </w:rPr>
      </w:pPr>
    </w:p>
    <w:p w14:paraId="5AA66D8D"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3DC5B1BC" w14:textId="77777777" w:rsidR="00373B90" w:rsidRPr="003D7881" w:rsidRDefault="00373B90" w:rsidP="00373B90">
      <w:pPr>
        <w:spacing w:before="240" w:after="120"/>
        <w:jc w:val="center"/>
        <w:rPr>
          <w:rFonts w:ascii="Times New Roman" w:eastAsia="Arial" w:hAnsi="Times New Roman" w:cs="Times New Roman"/>
          <w:sz w:val="24"/>
        </w:rPr>
      </w:pPr>
      <w:r w:rsidRPr="003D7881">
        <w:rPr>
          <w:rFonts w:ascii="Times New Roman" w:eastAsia="Arial" w:hAnsi="Times New Roman" w:cs="Times New Roman"/>
          <w:sz w:val="24"/>
        </w:rPr>
        <w:t>Diplomová práce</w:t>
      </w:r>
    </w:p>
    <w:p w14:paraId="64404845"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11216A2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Vedoucí práce:</w:t>
      </w:r>
      <w:r>
        <w:rPr>
          <w:rFonts w:ascii="Times New Roman" w:eastAsia="Arial" w:hAnsi="Times New Roman" w:cs="Times New Roman"/>
          <w:sz w:val="24"/>
        </w:rPr>
        <w:t xml:space="preserve"> prof. Vladimír Remeš</w:t>
      </w:r>
    </w:p>
    <w:p w14:paraId="49F1B035"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801C5E2" w14:textId="77777777" w:rsidR="00373B90" w:rsidRPr="003D7881" w:rsidRDefault="00373B90" w:rsidP="00373B90">
      <w:pPr>
        <w:spacing w:after="240"/>
        <w:rPr>
          <w:rFonts w:ascii="Times New Roman" w:eastAsia="Arial" w:hAnsi="Times New Roman" w:cs="Times New Roman"/>
          <w:sz w:val="24"/>
        </w:rPr>
      </w:pPr>
      <w:r w:rsidRPr="003D7881">
        <w:rPr>
          <w:rFonts w:ascii="Times New Roman" w:eastAsia="Arial" w:hAnsi="Times New Roman" w:cs="Times New Roman"/>
          <w:sz w:val="24"/>
        </w:rPr>
        <w:t xml:space="preserve"> </w:t>
      </w:r>
    </w:p>
    <w:p w14:paraId="571146C4" w14:textId="77777777" w:rsidR="00373B90" w:rsidRPr="003D7881" w:rsidRDefault="00373B90" w:rsidP="00373B90">
      <w:pPr>
        <w:spacing w:after="120"/>
        <w:jc w:val="center"/>
        <w:rPr>
          <w:rFonts w:ascii="Times New Roman" w:eastAsia="Arial" w:hAnsi="Times New Roman" w:cs="Times New Roman"/>
          <w:sz w:val="24"/>
        </w:rPr>
      </w:pPr>
      <w:r w:rsidRPr="003D7881">
        <w:rPr>
          <w:rFonts w:ascii="Times New Roman" w:eastAsia="Arial" w:hAnsi="Times New Roman" w:cs="Times New Roman"/>
          <w:sz w:val="24"/>
        </w:rPr>
        <w:t xml:space="preserve">Praha, </w:t>
      </w:r>
      <w:r>
        <w:rPr>
          <w:rFonts w:ascii="Times New Roman" w:eastAsia="Arial" w:hAnsi="Times New Roman" w:cs="Times New Roman"/>
          <w:sz w:val="24"/>
        </w:rPr>
        <w:t>2025</w:t>
      </w:r>
    </w:p>
    <w:p w14:paraId="4CD4BAF9" w14:textId="77777777" w:rsidR="00373B90" w:rsidRPr="003D7881" w:rsidRDefault="00373B90" w:rsidP="00373B90">
      <w:pPr>
        <w:rPr>
          <w:rFonts w:ascii="Times New Roman" w:eastAsia="Arial" w:hAnsi="Times New Roman" w:cs="Times New Roman"/>
          <w:b/>
          <w:sz w:val="24"/>
        </w:rPr>
      </w:pPr>
      <w:r w:rsidRPr="003D7881">
        <w:rPr>
          <w:rFonts w:ascii="Times New Roman" w:eastAsia="Arial" w:hAnsi="Times New Roman" w:cs="Times New Roman"/>
          <w:b/>
          <w:sz w:val="24"/>
        </w:rPr>
        <w:t xml:space="preserve"> </w:t>
      </w:r>
    </w:p>
    <w:p w14:paraId="11ECBD6D" w14:textId="77777777" w:rsidR="00373B90" w:rsidRDefault="00373B90"/>
    <w:p w14:paraId="22B16530" w14:textId="77777777" w:rsidR="00373B90" w:rsidRDefault="00373B90"/>
    <w:p w14:paraId="7648D619" w14:textId="77777777" w:rsidR="00373B90" w:rsidRDefault="00373B90"/>
    <w:p w14:paraId="3A08DE9D" w14:textId="77777777" w:rsidR="00373B90" w:rsidRDefault="00373B90"/>
    <w:p w14:paraId="18CFDB99" w14:textId="77777777" w:rsidR="00373B90" w:rsidRDefault="00373B90"/>
    <w:p w14:paraId="17AE56C5" w14:textId="77777777" w:rsidR="00373B90" w:rsidRDefault="00373B90"/>
    <w:p w14:paraId="367CA42F" w14:textId="77777777" w:rsidR="00373B90" w:rsidRDefault="00373B90"/>
    <w:p w14:paraId="0DF33D87" w14:textId="77777777" w:rsidR="00373B90" w:rsidRDefault="00373B90"/>
    <w:p w14:paraId="667483B5" w14:textId="77777777" w:rsidR="00373B90" w:rsidRDefault="00373B90"/>
    <w:p w14:paraId="1E90FDB3" w14:textId="77777777" w:rsidR="00373B90" w:rsidRDefault="00373B90"/>
    <w:p w14:paraId="24A0724B" w14:textId="77777777" w:rsidR="00373B90" w:rsidRDefault="00373B90"/>
    <w:p w14:paraId="4A35BC79" w14:textId="77777777" w:rsidR="00373B90" w:rsidRDefault="00373B90"/>
    <w:p w14:paraId="457F8E31" w14:textId="77777777" w:rsidR="00373B90" w:rsidRDefault="00373B90"/>
    <w:p w14:paraId="1F44F5AF" w14:textId="77777777" w:rsidR="00373B90" w:rsidRDefault="00373B90"/>
    <w:p w14:paraId="0346194B" w14:textId="77777777" w:rsidR="00373B90" w:rsidRDefault="00373B90"/>
    <w:p w14:paraId="77083DC3" w14:textId="77777777" w:rsidR="00373B90" w:rsidRDefault="00373B90"/>
    <w:p w14:paraId="49D24389" w14:textId="77777777" w:rsidR="00373B90" w:rsidRDefault="00373B90"/>
    <w:p w14:paraId="199CA5D2" w14:textId="77777777" w:rsidR="00373B90" w:rsidRDefault="00373B90"/>
    <w:p w14:paraId="0EB51A84" w14:textId="77777777" w:rsidR="00373B90" w:rsidRDefault="00373B90"/>
    <w:p w14:paraId="39038605" w14:textId="77777777" w:rsidR="000E50D3" w:rsidRDefault="000E50D3"/>
    <w:p w14:paraId="49EC5BCF" w14:textId="77777777" w:rsidR="000E50D3" w:rsidRDefault="000E50D3"/>
    <w:p w14:paraId="6C03057E" w14:textId="77777777" w:rsidR="000E50D3" w:rsidRDefault="000E50D3"/>
    <w:p w14:paraId="4C73BEFE" w14:textId="77777777" w:rsidR="000E50D3" w:rsidRDefault="000E50D3"/>
    <w:p w14:paraId="70A6F9B0" w14:textId="1C52AE5C" w:rsidR="00373B90" w:rsidRPr="00B5664D" w:rsidRDefault="00373B90" w:rsidP="00B5664D">
      <w:pPr>
        <w:pStyle w:val="Text"/>
        <w:rPr>
          <w:b/>
          <w:bCs/>
          <w:sz w:val="28"/>
          <w:szCs w:val="28"/>
        </w:rPr>
      </w:pPr>
    </w:p>
    <w:p w14:paraId="67A927D6" w14:textId="5CAAF2B4" w:rsidR="00373B90" w:rsidRDefault="00373B90">
      <w:r w:rsidRPr="00373B90">
        <w:t>Prohlašuji, že jsem tuto</w:t>
      </w:r>
      <w:r>
        <w:t xml:space="preserve"> diplomovou</w:t>
      </w:r>
      <w:r w:rsidRPr="00373B90">
        <w:t xml:space="preserve"> práci vypracoval samostatně pod vedením</w:t>
      </w:r>
      <w:r>
        <w:t xml:space="preserve"> prof</w:t>
      </w:r>
      <w:r w:rsidRPr="00373B90">
        <w:t>. Vladimíra Remeše,</w:t>
      </w:r>
      <w:r>
        <w:t> </w:t>
      </w:r>
      <w:r w:rsidRPr="00373B90">
        <w:t>s</w:t>
      </w:r>
      <w:r>
        <w:t> </w:t>
      </w:r>
      <w:r w:rsidRPr="00373B90">
        <w:t xml:space="preserve">použitím literárních zdrojů uvedených v seznamu použité literatury. </w:t>
      </w:r>
      <w:r>
        <w:t>Tato práce ani její část nebyla předložena za účelem získání žádných dalších akademických titulů.</w:t>
      </w:r>
    </w:p>
    <w:p w14:paraId="1D3F8F97" w14:textId="0AAC7F05" w:rsidR="000E50D3" w:rsidRDefault="00373B90">
      <w:r w:rsidRPr="00373B90">
        <w:t>V</w:t>
      </w:r>
      <w:r>
        <w:t xml:space="preserve"> Praze </w:t>
      </w:r>
      <w:r w:rsidRPr="00373B90">
        <w:t xml:space="preserve">dne: </w:t>
      </w:r>
      <w:r>
        <w:tab/>
      </w:r>
      <w:r>
        <w:tab/>
      </w:r>
      <w:r>
        <w:tab/>
      </w:r>
      <w:r>
        <w:tab/>
      </w:r>
      <w:r>
        <w:tab/>
      </w:r>
      <w:r>
        <w:tab/>
      </w:r>
      <w:r>
        <w:tab/>
      </w:r>
      <w:r>
        <w:tab/>
      </w:r>
      <w:r w:rsidRPr="00373B90">
        <w:t>Podpis:</w:t>
      </w:r>
    </w:p>
    <w:p w14:paraId="16919C5E" w14:textId="77777777"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6AA32CAA" w14:textId="147F310E" w:rsidR="00373B90" w:rsidRPr="00B5664D" w:rsidRDefault="00373B90" w:rsidP="00B5664D">
      <w:pPr>
        <w:pStyle w:val="Text"/>
        <w:rPr>
          <w:b/>
          <w:bCs/>
          <w:sz w:val="28"/>
          <w:szCs w:val="28"/>
        </w:rPr>
      </w:pPr>
      <w:r w:rsidRPr="00B5664D">
        <w:rPr>
          <w:b/>
          <w:bCs/>
          <w:sz w:val="28"/>
          <w:szCs w:val="28"/>
        </w:rPr>
        <w:lastRenderedPageBreak/>
        <w:t>Poděkování</w:t>
      </w:r>
    </w:p>
    <w:p w14:paraId="327E353B" w14:textId="77777777" w:rsidR="000E50D3" w:rsidRPr="000E50D3" w:rsidRDefault="000E50D3" w:rsidP="00E92CFD">
      <w:pPr>
        <w:pStyle w:val="Nadpis11"/>
      </w:pPr>
    </w:p>
    <w:p w14:paraId="0338A9FE" w14:textId="77777777" w:rsidR="000E50D3" w:rsidRDefault="000E50D3" w:rsidP="00E92CFD">
      <w:pPr>
        <w:pStyle w:val="Nadpis11"/>
      </w:pPr>
    </w:p>
    <w:p w14:paraId="79731679" w14:textId="77777777" w:rsidR="00B5664D" w:rsidRPr="000E50D3" w:rsidRDefault="00B5664D" w:rsidP="00E92CFD">
      <w:pPr>
        <w:pStyle w:val="Nadpis11"/>
      </w:pPr>
    </w:p>
    <w:p w14:paraId="76783A52" w14:textId="77777777" w:rsidR="000E50D3" w:rsidRPr="000E50D3" w:rsidRDefault="000E50D3" w:rsidP="00E92CFD">
      <w:pPr>
        <w:pStyle w:val="Nadpis11"/>
      </w:pPr>
    </w:p>
    <w:p w14:paraId="410B5579" w14:textId="77777777" w:rsidR="000E50D3" w:rsidRPr="000E50D3" w:rsidRDefault="000E50D3" w:rsidP="00E92CFD">
      <w:pPr>
        <w:pStyle w:val="Nadpis11"/>
      </w:pPr>
    </w:p>
    <w:p w14:paraId="67E56055" w14:textId="77777777" w:rsidR="000E50D3" w:rsidRPr="000E50D3" w:rsidRDefault="000E50D3" w:rsidP="00E92CFD">
      <w:pPr>
        <w:pStyle w:val="Nadpis11"/>
      </w:pPr>
    </w:p>
    <w:p w14:paraId="4EF4915F" w14:textId="77777777" w:rsidR="000E50D3" w:rsidRPr="000E50D3" w:rsidRDefault="000E50D3" w:rsidP="00E92CFD">
      <w:pPr>
        <w:pStyle w:val="Nadpis11"/>
      </w:pPr>
    </w:p>
    <w:p w14:paraId="363F5A3F" w14:textId="77777777" w:rsidR="000E50D3" w:rsidRPr="000E50D3" w:rsidRDefault="000E50D3" w:rsidP="00E92CFD">
      <w:pPr>
        <w:pStyle w:val="Nadpis11"/>
      </w:pPr>
    </w:p>
    <w:p w14:paraId="42FD4DCC" w14:textId="77777777" w:rsidR="000E50D3" w:rsidRPr="000E50D3" w:rsidRDefault="000E50D3" w:rsidP="00E92CFD">
      <w:pPr>
        <w:pStyle w:val="Nadpis11"/>
      </w:pPr>
    </w:p>
    <w:p w14:paraId="78126147" w14:textId="77777777" w:rsidR="000E50D3" w:rsidRPr="000E50D3" w:rsidRDefault="000E50D3" w:rsidP="00E92CFD">
      <w:pPr>
        <w:pStyle w:val="Nadpis11"/>
      </w:pPr>
    </w:p>
    <w:p w14:paraId="287A1141" w14:textId="77777777" w:rsidR="000E50D3" w:rsidRPr="000E50D3" w:rsidRDefault="000E50D3" w:rsidP="00E92CFD">
      <w:pPr>
        <w:pStyle w:val="Nadpis11"/>
      </w:pPr>
    </w:p>
    <w:p w14:paraId="5D0E2244" w14:textId="77777777" w:rsidR="000E50D3" w:rsidRPr="000E50D3" w:rsidRDefault="000E50D3" w:rsidP="00E92CFD">
      <w:pPr>
        <w:pStyle w:val="Nadpis11"/>
      </w:pPr>
    </w:p>
    <w:p w14:paraId="3E53D5F5" w14:textId="77777777" w:rsidR="000E50D3" w:rsidRPr="000E50D3" w:rsidRDefault="000E50D3" w:rsidP="00E92CFD">
      <w:pPr>
        <w:pStyle w:val="Nadpis11"/>
      </w:pPr>
    </w:p>
    <w:p w14:paraId="161D9A18" w14:textId="77777777" w:rsidR="000E50D3" w:rsidRPr="000E50D3" w:rsidRDefault="000E50D3" w:rsidP="00E92CFD">
      <w:pPr>
        <w:pStyle w:val="Nadpis11"/>
      </w:pPr>
    </w:p>
    <w:p w14:paraId="7D3447EC" w14:textId="77777777" w:rsidR="000E50D3" w:rsidRPr="000E50D3" w:rsidRDefault="000E50D3" w:rsidP="00E92CFD">
      <w:pPr>
        <w:pStyle w:val="Nadpis11"/>
      </w:pPr>
    </w:p>
    <w:p w14:paraId="082FBA90" w14:textId="77777777" w:rsidR="000E50D3" w:rsidRPr="000E50D3" w:rsidRDefault="000E50D3" w:rsidP="00E92CFD">
      <w:pPr>
        <w:pStyle w:val="Nadpis11"/>
      </w:pPr>
    </w:p>
    <w:p w14:paraId="7D360914" w14:textId="77777777" w:rsidR="000E50D3" w:rsidRPr="000E50D3" w:rsidRDefault="000E50D3" w:rsidP="00E92CFD">
      <w:pPr>
        <w:pStyle w:val="Nadpis11"/>
      </w:pPr>
    </w:p>
    <w:p w14:paraId="38148136" w14:textId="77777777" w:rsidR="000E50D3" w:rsidRPr="000E50D3" w:rsidRDefault="000E50D3" w:rsidP="00E92CFD">
      <w:pPr>
        <w:pStyle w:val="Nadpis11"/>
      </w:pPr>
    </w:p>
    <w:p w14:paraId="7515EFDC" w14:textId="77777777" w:rsidR="000E50D3" w:rsidRPr="000E50D3" w:rsidRDefault="000E50D3" w:rsidP="00E92CFD">
      <w:pPr>
        <w:pStyle w:val="Nadpis11"/>
      </w:pPr>
    </w:p>
    <w:p w14:paraId="3A43EA35" w14:textId="77777777" w:rsidR="000E50D3" w:rsidRPr="000E50D3" w:rsidRDefault="000E50D3" w:rsidP="00E92CFD">
      <w:pPr>
        <w:pStyle w:val="Nadpis11"/>
      </w:pPr>
    </w:p>
    <w:p w14:paraId="0189FB3F" w14:textId="77777777" w:rsidR="000E50D3" w:rsidRPr="000E50D3" w:rsidRDefault="000E50D3" w:rsidP="00E92CFD">
      <w:pPr>
        <w:pStyle w:val="Nadpis11"/>
      </w:pPr>
    </w:p>
    <w:p w14:paraId="1567B9D9" w14:textId="77777777" w:rsidR="000E50D3" w:rsidRPr="000E50D3" w:rsidRDefault="000E50D3" w:rsidP="00E92CFD">
      <w:pPr>
        <w:pStyle w:val="Nadpis11"/>
      </w:pPr>
    </w:p>
    <w:p w14:paraId="1AB7277B" w14:textId="77777777" w:rsidR="000E50D3" w:rsidRDefault="000E50D3" w:rsidP="00E92CFD">
      <w:pPr>
        <w:pStyle w:val="Nadpis11"/>
      </w:pPr>
    </w:p>
    <w:p w14:paraId="6EEE3174" w14:textId="14428554" w:rsidR="000E50D3" w:rsidRPr="00B5664D" w:rsidRDefault="000E50D3" w:rsidP="00B5664D">
      <w:pPr>
        <w:pStyle w:val="Text"/>
        <w:rPr>
          <w:b/>
          <w:bCs/>
          <w:sz w:val="28"/>
          <w:szCs w:val="28"/>
        </w:rPr>
      </w:pPr>
      <w:r w:rsidRPr="00B5664D">
        <w:rPr>
          <w:b/>
          <w:bCs/>
          <w:sz w:val="28"/>
          <w:szCs w:val="28"/>
        </w:rPr>
        <w:lastRenderedPageBreak/>
        <w:t>Abstrakt</w:t>
      </w:r>
    </w:p>
    <w:p w14:paraId="4F2BB26A" w14:textId="77777777" w:rsidR="000E50D3" w:rsidRPr="000E50D3" w:rsidRDefault="000E50D3" w:rsidP="000E50D3"/>
    <w:p w14:paraId="739E0551" w14:textId="77777777" w:rsidR="000E50D3" w:rsidRPr="000E50D3" w:rsidRDefault="000E50D3" w:rsidP="000E50D3"/>
    <w:p w14:paraId="5AFC2DA5" w14:textId="77777777" w:rsidR="000E50D3" w:rsidRPr="000E50D3" w:rsidRDefault="000E50D3" w:rsidP="000E50D3"/>
    <w:p w14:paraId="3CBE9C1D" w14:textId="77777777" w:rsidR="000E50D3" w:rsidRPr="000E50D3" w:rsidRDefault="000E50D3" w:rsidP="000E50D3"/>
    <w:p w14:paraId="49BDDB86" w14:textId="77777777" w:rsidR="000E50D3" w:rsidRPr="000E50D3" w:rsidRDefault="000E50D3" w:rsidP="000E50D3"/>
    <w:p w14:paraId="515E8FA4" w14:textId="77777777" w:rsidR="000E50D3" w:rsidRPr="000E50D3" w:rsidRDefault="000E50D3" w:rsidP="000E50D3"/>
    <w:p w14:paraId="6952FEF0" w14:textId="77777777" w:rsidR="000E50D3" w:rsidRPr="000E50D3" w:rsidRDefault="000E50D3" w:rsidP="000E50D3"/>
    <w:p w14:paraId="382E0ECC" w14:textId="77777777" w:rsidR="000E50D3" w:rsidRPr="000E50D3" w:rsidRDefault="000E50D3" w:rsidP="000E50D3"/>
    <w:p w14:paraId="78EDE93E" w14:textId="77777777" w:rsidR="000E50D3" w:rsidRPr="000E50D3" w:rsidRDefault="000E50D3" w:rsidP="000E50D3"/>
    <w:p w14:paraId="2D5123E0" w14:textId="77777777" w:rsidR="000E50D3" w:rsidRPr="000E50D3" w:rsidRDefault="000E50D3" w:rsidP="000E50D3"/>
    <w:p w14:paraId="73D032A5" w14:textId="77777777" w:rsidR="000E50D3" w:rsidRPr="000E50D3" w:rsidRDefault="000E50D3" w:rsidP="000E50D3"/>
    <w:p w14:paraId="03008E67" w14:textId="77777777" w:rsidR="000E50D3" w:rsidRPr="000E50D3" w:rsidRDefault="000E50D3" w:rsidP="000E50D3"/>
    <w:p w14:paraId="562F2C95" w14:textId="77777777" w:rsidR="000E50D3" w:rsidRPr="000E50D3" w:rsidRDefault="000E50D3" w:rsidP="000E50D3"/>
    <w:p w14:paraId="03ED4C98" w14:textId="77777777" w:rsidR="000E50D3" w:rsidRPr="000E50D3" w:rsidRDefault="000E50D3" w:rsidP="000E50D3"/>
    <w:p w14:paraId="36EC6CD1" w14:textId="77777777" w:rsidR="000E50D3" w:rsidRPr="000E50D3" w:rsidRDefault="000E50D3" w:rsidP="000E50D3"/>
    <w:p w14:paraId="48845569" w14:textId="77777777" w:rsidR="000E50D3" w:rsidRPr="000E50D3" w:rsidRDefault="000E50D3" w:rsidP="000E50D3"/>
    <w:p w14:paraId="3E270C91" w14:textId="77777777" w:rsidR="000E50D3" w:rsidRPr="000E50D3" w:rsidRDefault="000E50D3" w:rsidP="000E50D3"/>
    <w:p w14:paraId="2D6C06C8" w14:textId="77777777" w:rsidR="000E50D3" w:rsidRPr="000E50D3" w:rsidRDefault="000E50D3" w:rsidP="000E50D3"/>
    <w:p w14:paraId="36F0F2A4" w14:textId="77777777" w:rsidR="000E50D3" w:rsidRPr="000E50D3" w:rsidRDefault="000E50D3" w:rsidP="000E50D3"/>
    <w:p w14:paraId="17824F27" w14:textId="77777777" w:rsidR="000E50D3" w:rsidRPr="000E50D3" w:rsidRDefault="000E50D3" w:rsidP="000E50D3"/>
    <w:p w14:paraId="4DA2808B" w14:textId="77777777" w:rsidR="000E50D3" w:rsidRPr="000E50D3" w:rsidRDefault="000E50D3" w:rsidP="000E50D3"/>
    <w:p w14:paraId="622C7754" w14:textId="77777777" w:rsidR="000E50D3" w:rsidRDefault="000E50D3" w:rsidP="000E50D3"/>
    <w:p w14:paraId="3BCB99B5" w14:textId="77777777" w:rsidR="000E50D3" w:rsidRDefault="000E50D3" w:rsidP="000E50D3"/>
    <w:p w14:paraId="4FEB2059" w14:textId="77777777" w:rsidR="000E50D3" w:rsidRDefault="000E50D3" w:rsidP="000E50D3"/>
    <w:p w14:paraId="6D7CFF8E" w14:textId="6F64CD44"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09238C16" w14:textId="591EC8B7" w:rsidR="000E50D3" w:rsidRPr="00B5664D" w:rsidRDefault="000E50D3" w:rsidP="00B5664D">
      <w:pPr>
        <w:pStyle w:val="Text"/>
        <w:rPr>
          <w:b/>
          <w:bCs/>
          <w:sz w:val="28"/>
          <w:szCs w:val="28"/>
        </w:rPr>
      </w:pPr>
      <w:proofErr w:type="spellStart"/>
      <w:r w:rsidRPr="00B5664D">
        <w:rPr>
          <w:b/>
          <w:bCs/>
          <w:sz w:val="28"/>
          <w:szCs w:val="28"/>
        </w:rPr>
        <w:lastRenderedPageBreak/>
        <w:t>Abstract</w:t>
      </w:r>
      <w:proofErr w:type="spellEnd"/>
    </w:p>
    <w:p w14:paraId="5F2D5FB5" w14:textId="77777777" w:rsidR="000E50D3" w:rsidRPr="000E50D3" w:rsidRDefault="000E50D3" w:rsidP="000E50D3"/>
    <w:p w14:paraId="071BCE73" w14:textId="77777777" w:rsidR="000E50D3" w:rsidRPr="000E50D3" w:rsidRDefault="000E50D3" w:rsidP="000E50D3"/>
    <w:p w14:paraId="32FF4FEF" w14:textId="77777777" w:rsidR="000E50D3" w:rsidRPr="000E50D3" w:rsidRDefault="000E50D3" w:rsidP="000E50D3"/>
    <w:p w14:paraId="2DC3F556" w14:textId="77777777" w:rsidR="000E50D3" w:rsidRPr="000E50D3" w:rsidRDefault="000E50D3" w:rsidP="000E50D3"/>
    <w:p w14:paraId="29B5AE81" w14:textId="77777777" w:rsidR="000E50D3" w:rsidRPr="000E50D3" w:rsidRDefault="000E50D3" w:rsidP="000E50D3"/>
    <w:p w14:paraId="6B9DAF0A" w14:textId="77777777" w:rsidR="000E50D3" w:rsidRPr="000E50D3" w:rsidRDefault="000E50D3" w:rsidP="000E50D3"/>
    <w:p w14:paraId="0F63980B" w14:textId="77777777" w:rsidR="000E50D3" w:rsidRPr="000E50D3" w:rsidRDefault="000E50D3" w:rsidP="000E50D3"/>
    <w:p w14:paraId="15433D24" w14:textId="77777777" w:rsidR="000E50D3" w:rsidRPr="000E50D3" w:rsidRDefault="000E50D3" w:rsidP="000E50D3"/>
    <w:p w14:paraId="799CF04E" w14:textId="77777777" w:rsidR="000E50D3" w:rsidRPr="000E50D3" w:rsidRDefault="000E50D3" w:rsidP="000E50D3"/>
    <w:p w14:paraId="06E6DCC8" w14:textId="77777777" w:rsidR="000E50D3" w:rsidRPr="000E50D3" w:rsidRDefault="000E50D3" w:rsidP="000E50D3"/>
    <w:p w14:paraId="4C705D0D" w14:textId="77777777" w:rsidR="000E50D3" w:rsidRPr="000E50D3" w:rsidRDefault="000E50D3" w:rsidP="000E50D3"/>
    <w:p w14:paraId="003349E4" w14:textId="77777777" w:rsidR="000E50D3" w:rsidRPr="000E50D3" w:rsidRDefault="000E50D3" w:rsidP="000E50D3"/>
    <w:p w14:paraId="6B312509" w14:textId="77777777" w:rsidR="000E50D3" w:rsidRPr="000E50D3" w:rsidRDefault="000E50D3" w:rsidP="000E50D3"/>
    <w:p w14:paraId="19BAE070" w14:textId="77777777" w:rsidR="000E50D3" w:rsidRPr="000E50D3" w:rsidRDefault="000E50D3" w:rsidP="000E50D3"/>
    <w:p w14:paraId="236D04DA" w14:textId="77777777" w:rsidR="000E50D3" w:rsidRPr="000E50D3" w:rsidRDefault="000E50D3" w:rsidP="000E50D3"/>
    <w:p w14:paraId="7F3BC0FD" w14:textId="77777777" w:rsidR="000E50D3" w:rsidRPr="000E50D3" w:rsidRDefault="000E50D3" w:rsidP="000E50D3"/>
    <w:p w14:paraId="4E158AEF" w14:textId="77777777" w:rsidR="000E50D3" w:rsidRPr="000E50D3" w:rsidRDefault="000E50D3" w:rsidP="000E50D3"/>
    <w:p w14:paraId="61D57C2D" w14:textId="77777777" w:rsidR="000E50D3" w:rsidRPr="000E50D3" w:rsidRDefault="000E50D3" w:rsidP="000E50D3"/>
    <w:p w14:paraId="4E9E4C90" w14:textId="77777777" w:rsidR="000E50D3" w:rsidRPr="000E50D3" w:rsidRDefault="000E50D3" w:rsidP="000E50D3"/>
    <w:p w14:paraId="5D46033F" w14:textId="77777777" w:rsidR="000E50D3" w:rsidRPr="000E50D3" w:rsidRDefault="000E50D3" w:rsidP="000E50D3"/>
    <w:p w14:paraId="6CE831A9" w14:textId="77777777" w:rsidR="000E50D3" w:rsidRPr="000E50D3" w:rsidRDefault="000E50D3" w:rsidP="000E50D3"/>
    <w:p w14:paraId="218AB132" w14:textId="77777777" w:rsidR="000E50D3" w:rsidRDefault="000E50D3" w:rsidP="000E50D3"/>
    <w:p w14:paraId="2217A683" w14:textId="77777777" w:rsidR="000E50D3" w:rsidRDefault="000E50D3" w:rsidP="000E50D3"/>
    <w:p w14:paraId="5A8DC6AD" w14:textId="77777777" w:rsidR="000E50D3" w:rsidRDefault="000E50D3" w:rsidP="000E50D3"/>
    <w:p w14:paraId="3E669C4E" w14:textId="018735F4"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3B2D8E68" w14:textId="36CA9133" w:rsidR="000E50D3" w:rsidRPr="00B5664D" w:rsidRDefault="000E50D3" w:rsidP="00B5664D">
      <w:pPr>
        <w:pStyle w:val="Text"/>
        <w:rPr>
          <w:b/>
          <w:bCs/>
          <w:sz w:val="28"/>
          <w:szCs w:val="28"/>
        </w:rPr>
      </w:pPr>
      <w:r w:rsidRPr="00B5664D">
        <w:rPr>
          <w:b/>
          <w:bCs/>
          <w:sz w:val="28"/>
          <w:szCs w:val="28"/>
        </w:rPr>
        <w:lastRenderedPageBreak/>
        <w:t>Obsah</w:t>
      </w:r>
    </w:p>
    <w:p w14:paraId="3B45D83B" w14:textId="4D85CF23" w:rsidR="00F00351" w:rsidRDefault="00B5664D">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fldChar w:fldCharType="begin"/>
      </w:r>
      <w:r>
        <w:instrText xml:space="preserve"> TOC \t "Nadpis Sekce,1,Nadpis 1,2,Nadpis 2,3,Nadpis 3,4" </w:instrText>
      </w:r>
      <w:r>
        <w:fldChar w:fldCharType="separate"/>
      </w:r>
      <w:r w:rsidR="00F00351">
        <w:rPr>
          <w:noProof/>
        </w:rPr>
        <w:t>1 Úvod</w:t>
      </w:r>
      <w:r w:rsidR="00F00351">
        <w:rPr>
          <w:noProof/>
        </w:rPr>
        <w:tab/>
      </w:r>
      <w:r w:rsidR="00F00351">
        <w:rPr>
          <w:noProof/>
        </w:rPr>
        <w:fldChar w:fldCharType="begin"/>
      </w:r>
      <w:r w:rsidR="00F00351">
        <w:rPr>
          <w:noProof/>
        </w:rPr>
        <w:instrText xml:space="preserve"> PAGEREF _Toc195971199 \h </w:instrText>
      </w:r>
      <w:r w:rsidR="00F00351">
        <w:rPr>
          <w:noProof/>
        </w:rPr>
      </w:r>
      <w:r w:rsidR="00F00351">
        <w:rPr>
          <w:noProof/>
        </w:rPr>
        <w:fldChar w:fldCharType="separate"/>
      </w:r>
      <w:r w:rsidR="00D035F1">
        <w:rPr>
          <w:noProof/>
        </w:rPr>
        <w:t>8</w:t>
      </w:r>
      <w:r w:rsidR="00F00351">
        <w:rPr>
          <w:noProof/>
        </w:rPr>
        <w:fldChar w:fldCharType="end"/>
      </w:r>
    </w:p>
    <w:p w14:paraId="0185223C" w14:textId="3B2CC0FB" w:rsidR="00F00351" w:rsidRDefault="00F00351">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 Struktura gild ve společenstvu pěvců v českém nížinném lese</w:t>
      </w:r>
      <w:r>
        <w:rPr>
          <w:noProof/>
        </w:rPr>
        <w:tab/>
      </w:r>
      <w:r>
        <w:rPr>
          <w:noProof/>
        </w:rPr>
        <w:fldChar w:fldCharType="begin"/>
      </w:r>
      <w:r>
        <w:rPr>
          <w:noProof/>
        </w:rPr>
        <w:instrText xml:space="preserve"> PAGEREF _Toc195971200 \h </w:instrText>
      </w:r>
      <w:r>
        <w:rPr>
          <w:noProof/>
        </w:rPr>
      </w:r>
      <w:r>
        <w:rPr>
          <w:noProof/>
        </w:rPr>
        <w:fldChar w:fldCharType="separate"/>
      </w:r>
      <w:r w:rsidR="00D035F1">
        <w:rPr>
          <w:noProof/>
        </w:rPr>
        <w:t>9</w:t>
      </w:r>
      <w:r>
        <w:rPr>
          <w:noProof/>
        </w:rPr>
        <w:fldChar w:fldCharType="end"/>
      </w:r>
    </w:p>
    <w:p w14:paraId="6B7F0041" w14:textId="37F009DF"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 Metody a lokalita</w:t>
      </w:r>
      <w:r>
        <w:rPr>
          <w:noProof/>
        </w:rPr>
        <w:tab/>
      </w:r>
      <w:r>
        <w:rPr>
          <w:noProof/>
        </w:rPr>
        <w:fldChar w:fldCharType="begin"/>
      </w:r>
      <w:r>
        <w:rPr>
          <w:noProof/>
        </w:rPr>
        <w:instrText xml:space="preserve"> PAGEREF _Toc195971201 \h </w:instrText>
      </w:r>
      <w:r>
        <w:rPr>
          <w:noProof/>
        </w:rPr>
      </w:r>
      <w:r>
        <w:rPr>
          <w:noProof/>
        </w:rPr>
        <w:fldChar w:fldCharType="separate"/>
      </w:r>
      <w:r w:rsidR="00D035F1">
        <w:rPr>
          <w:noProof/>
        </w:rPr>
        <w:t>9</w:t>
      </w:r>
      <w:r>
        <w:rPr>
          <w:noProof/>
        </w:rPr>
        <w:fldChar w:fldCharType="end"/>
      </w:r>
    </w:p>
    <w:p w14:paraId="0239C11E" w14:textId="32D13AA0"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1 Oblast výzkumu</w:t>
      </w:r>
      <w:r>
        <w:rPr>
          <w:noProof/>
        </w:rPr>
        <w:tab/>
      </w:r>
      <w:r>
        <w:rPr>
          <w:noProof/>
        </w:rPr>
        <w:fldChar w:fldCharType="begin"/>
      </w:r>
      <w:r>
        <w:rPr>
          <w:noProof/>
        </w:rPr>
        <w:instrText xml:space="preserve"> PAGEREF _Toc195971202 \h </w:instrText>
      </w:r>
      <w:r>
        <w:rPr>
          <w:noProof/>
        </w:rPr>
      </w:r>
      <w:r>
        <w:rPr>
          <w:noProof/>
        </w:rPr>
        <w:fldChar w:fldCharType="separate"/>
      </w:r>
      <w:r w:rsidR="00D035F1">
        <w:rPr>
          <w:noProof/>
        </w:rPr>
        <w:t>9</w:t>
      </w:r>
      <w:r>
        <w:rPr>
          <w:noProof/>
        </w:rPr>
        <w:fldChar w:fldCharType="end"/>
      </w:r>
    </w:p>
    <w:p w14:paraId="7CB25285" w14:textId="12D4C837"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2 Přírodní charakter oblasti</w:t>
      </w:r>
      <w:r>
        <w:rPr>
          <w:noProof/>
        </w:rPr>
        <w:tab/>
      </w:r>
      <w:r>
        <w:rPr>
          <w:noProof/>
        </w:rPr>
        <w:fldChar w:fldCharType="begin"/>
      </w:r>
      <w:r>
        <w:rPr>
          <w:noProof/>
        </w:rPr>
        <w:instrText xml:space="preserve"> PAGEREF _Toc195971203 \h </w:instrText>
      </w:r>
      <w:r>
        <w:rPr>
          <w:noProof/>
        </w:rPr>
      </w:r>
      <w:r>
        <w:rPr>
          <w:noProof/>
        </w:rPr>
        <w:fldChar w:fldCharType="separate"/>
      </w:r>
      <w:r w:rsidR="00D035F1">
        <w:rPr>
          <w:noProof/>
        </w:rPr>
        <w:t>10</w:t>
      </w:r>
      <w:r>
        <w:rPr>
          <w:noProof/>
        </w:rPr>
        <w:fldChar w:fldCharType="end"/>
      </w:r>
    </w:p>
    <w:p w14:paraId="6014A21E" w14:textId="290D4E96"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3 Bodový transekt</w:t>
      </w:r>
      <w:r>
        <w:rPr>
          <w:noProof/>
        </w:rPr>
        <w:tab/>
      </w:r>
      <w:r>
        <w:rPr>
          <w:noProof/>
        </w:rPr>
        <w:fldChar w:fldCharType="begin"/>
      </w:r>
      <w:r>
        <w:rPr>
          <w:noProof/>
        </w:rPr>
        <w:instrText xml:space="preserve"> PAGEREF _Toc195971204 \h </w:instrText>
      </w:r>
      <w:r>
        <w:rPr>
          <w:noProof/>
        </w:rPr>
      </w:r>
      <w:r>
        <w:rPr>
          <w:noProof/>
        </w:rPr>
        <w:fldChar w:fldCharType="separate"/>
      </w:r>
      <w:r w:rsidR="00D035F1">
        <w:rPr>
          <w:noProof/>
        </w:rPr>
        <w:t>10</w:t>
      </w:r>
      <w:r>
        <w:rPr>
          <w:noProof/>
        </w:rPr>
        <w:fldChar w:fldCharType="end"/>
      </w:r>
    </w:p>
    <w:p w14:paraId="129C35BD" w14:textId="74F695FB"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4 Kategorie chování a substrátů</w:t>
      </w:r>
      <w:r>
        <w:rPr>
          <w:noProof/>
        </w:rPr>
        <w:tab/>
      </w:r>
      <w:r>
        <w:rPr>
          <w:noProof/>
        </w:rPr>
        <w:fldChar w:fldCharType="begin"/>
      </w:r>
      <w:r>
        <w:rPr>
          <w:noProof/>
        </w:rPr>
        <w:instrText xml:space="preserve"> PAGEREF _Toc195971205 \h </w:instrText>
      </w:r>
      <w:r>
        <w:rPr>
          <w:noProof/>
        </w:rPr>
      </w:r>
      <w:r>
        <w:rPr>
          <w:noProof/>
        </w:rPr>
        <w:fldChar w:fldCharType="separate"/>
      </w:r>
      <w:r w:rsidR="00D035F1">
        <w:rPr>
          <w:noProof/>
        </w:rPr>
        <w:t>11</w:t>
      </w:r>
      <w:r>
        <w:rPr>
          <w:noProof/>
        </w:rPr>
        <w:fldChar w:fldCharType="end"/>
      </w:r>
    </w:p>
    <w:p w14:paraId="0DC6492A" w14:textId="0988CED3"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5 Detailní metodika sběru dat o potravním chování</w:t>
      </w:r>
      <w:r>
        <w:rPr>
          <w:noProof/>
        </w:rPr>
        <w:tab/>
      </w:r>
      <w:r>
        <w:rPr>
          <w:noProof/>
        </w:rPr>
        <w:fldChar w:fldCharType="begin"/>
      </w:r>
      <w:r>
        <w:rPr>
          <w:noProof/>
        </w:rPr>
        <w:instrText xml:space="preserve"> PAGEREF _Toc195971206 \h </w:instrText>
      </w:r>
      <w:r>
        <w:rPr>
          <w:noProof/>
        </w:rPr>
      </w:r>
      <w:r>
        <w:rPr>
          <w:noProof/>
        </w:rPr>
        <w:fldChar w:fldCharType="separate"/>
      </w:r>
      <w:r w:rsidR="00D035F1">
        <w:rPr>
          <w:noProof/>
        </w:rPr>
        <w:t>12</w:t>
      </w:r>
      <w:r>
        <w:rPr>
          <w:noProof/>
        </w:rPr>
        <w:fldChar w:fldCharType="end"/>
      </w:r>
    </w:p>
    <w:p w14:paraId="0AF177E6" w14:textId="3AF18184"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 Statistické metody a nástroje</w:t>
      </w:r>
      <w:r>
        <w:rPr>
          <w:noProof/>
        </w:rPr>
        <w:tab/>
      </w:r>
      <w:r>
        <w:rPr>
          <w:noProof/>
        </w:rPr>
        <w:fldChar w:fldCharType="begin"/>
      </w:r>
      <w:r>
        <w:rPr>
          <w:noProof/>
        </w:rPr>
        <w:instrText xml:space="preserve"> PAGEREF _Toc195971207 \h </w:instrText>
      </w:r>
      <w:r>
        <w:rPr>
          <w:noProof/>
        </w:rPr>
      </w:r>
      <w:r>
        <w:rPr>
          <w:noProof/>
        </w:rPr>
        <w:fldChar w:fldCharType="separate"/>
      </w:r>
      <w:r w:rsidR="00D035F1">
        <w:rPr>
          <w:noProof/>
        </w:rPr>
        <w:t>12</w:t>
      </w:r>
      <w:r>
        <w:rPr>
          <w:noProof/>
        </w:rPr>
        <w:fldChar w:fldCharType="end"/>
      </w:r>
    </w:p>
    <w:p w14:paraId="6C916966" w14:textId="2198D9FB"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1 Základní práce s daty</w:t>
      </w:r>
      <w:r>
        <w:rPr>
          <w:noProof/>
        </w:rPr>
        <w:tab/>
      </w:r>
      <w:r>
        <w:rPr>
          <w:noProof/>
        </w:rPr>
        <w:fldChar w:fldCharType="begin"/>
      </w:r>
      <w:r>
        <w:rPr>
          <w:noProof/>
        </w:rPr>
        <w:instrText xml:space="preserve"> PAGEREF _Toc195971208 \h </w:instrText>
      </w:r>
      <w:r>
        <w:rPr>
          <w:noProof/>
        </w:rPr>
      </w:r>
      <w:r>
        <w:rPr>
          <w:noProof/>
        </w:rPr>
        <w:fldChar w:fldCharType="separate"/>
      </w:r>
      <w:r w:rsidR="00D035F1">
        <w:rPr>
          <w:noProof/>
        </w:rPr>
        <w:t>12</w:t>
      </w:r>
      <w:r>
        <w:rPr>
          <w:noProof/>
        </w:rPr>
        <w:fldChar w:fldCharType="end"/>
      </w:r>
    </w:p>
    <w:p w14:paraId="21856CC3" w14:textId="155C2C5F"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2 Shluková analýza a distanční matice</w:t>
      </w:r>
      <w:r>
        <w:rPr>
          <w:noProof/>
        </w:rPr>
        <w:tab/>
      </w:r>
      <w:r>
        <w:rPr>
          <w:noProof/>
        </w:rPr>
        <w:fldChar w:fldCharType="begin"/>
      </w:r>
      <w:r>
        <w:rPr>
          <w:noProof/>
        </w:rPr>
        <w:instrText xml:space="preserve"> PAGEREF _Toc195971209 \h </w:instrText>
      </w:r>
      <w:r>
        <w:rPr>
          <w:noProof/>
        </w:rPr>
      </w:r>
      <w:r>
        <w:rPr>
          <w:noProof/>
        </w:rPr>
        <w:fldChar w:fldCharType="separate"/>
      </w:r>
      <w:r w:rsidR="00D035F1">
        <w:rPr>
          <w:noProof/>
        </w:rPr>
        <w:t>13</w:t>
      </w:r>
      <w:r>
        <w:rPr>
          <w:noProof/>
        </w:rPr>
        <w:fldChar w:fldCharType="end"/>
      </w:r>
    </w:p>
    <w:p w14:paraId="16AA2E50" w14:textId="18EE5EFB"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1.6.3 Index specializace</w:t>
      </w:r>
      <w:r>
        <w:rPr>
          <w:noProof/>
        </w:rPr>
        <w:tab/>
      </w:r>
      <w:r>
        <w:rPr>
          <w:noProof/>
        </w:rPr>
        <w:fldChar w:fldCharType="begin"/>
      </w:r>
      <w:r>
        <w:rPr>
          <w:noProof/>
        </w:rPr>
        <w:instrText xml:space="preserve"> PAGEREF _Toc195971210 \h </w:instrText>
      </w:r>
      <w:r>
        <w:rPr>
          <w:noProof/>
        </w:rPr>
      </w:r>
      <w:r>
        <w:rPr>
          <w:noProof/>
        </w:rPr>
        <w:fldChar w:fldCharType="separate"/>
      </w:r>
      <w:r w:rsidR="00D035F1">
        <w:rPr>
          <w:noProof/>
        </w:rPr>
        <w:t>13</w:t>
      </w:r>
      <w:r>
        <w:rPr>
          <w:noProof/>
        </w:rPr>
        <w:fldChar w:fldCharType="end"/>
      </w:r>
    </w:p>
    <w:p w14:paraId="19BF72C1" w14:textId="2889D8A6"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 Výsledky</w:t>
      </w:r>
      <w:r>
        <w:rPr>
          <w:noProof/>
        </w:rPr>
        <w:tab/>
      </w:r>
      <w:r>
        <w:rPr>
          <w:noProof/>
        </w:rPr>
        <w:fldChar w:fldCharType="begin"/>
      </w:r>
      <w:r>
        <w:rPr>
          <w:noProof/>
        </w:rPr>
        <w:instrText xml:space="preserve"> PAGEREF _Toc195971211 \h </w:instrText>
      </w:r>
      <w:r>
        <w:rPr>
          <w:noProof/>
        </w:rPr>
      </w:r>
      <w:r>
        <w:rPr>
          <w:noProof/>
        </w:rPr>
        <w:fldChar w:fldCharType="separate"/>
      </w:r>
      <w:r w:rsidR="00D035F1">
        <w:rPr>
          <w:noProof/>
        </w:rPr>
        <w:t>14</w:t>
      </w:r>
      <w:r>
        <w:rPr>
          <w:noProof/>
        </w:rPr>
        <w:fldChar w:fldCharType="end"/>
      </w:r>
    </w:p>
    <w:p w14:paraId="60A218B9" w14:textId="50AB5768"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1 Počty pozorování a bodový transekt</w:t>
      </w:r>
      <w:r>
        <w:rPr>
          <w:noProof/>
        </w:rPr>
        <w:tab/>
      </w:r>
      <w:r>
        <w:rPr>
          <w:noProof/>
        </w:rPr>
        <w:fldChar w:fldCharType="begin"/>
      </w:r>
      <w:r>
        <w:rPr>
          <w:noProof/>
        </w:rPr>
        <w:instrText xml:space="preserve"> PAGEREF _Toc195971212 \h </w:instrText>
      </w:r>
      <w:r>
        <w:rPr>
          <w:noProof/>
        </w:rPr>
      </w:r>
      <w:r>
        <w:rPr>
          <w:noProof/>
        </w:rPr>
        <w:fldChar w:fldCharType="separate"/>
      </w:r>
      <w:r w:rsidR="00D035F1">
        <w:rPr>
          <w:noProof/>
        </w:rPr>
        <w:t>14</w:t>
      </w:r>
      <w:r>
        <w:rPr>
          <w:noProof/>
        </w:rPr>
        <w:fldChar w:fldCharType="end"/>
      </w:r>
    </w:p>
    <w:p w14:paraId="459B5D67" w14:textId="6EB7A4C6"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 Chování při sběru potravy</w:t>
      </w:r>
      <w:r>
        <w:rPr>
          <w:noProof/>
        </w:rPr>
        <w:tab/>
      </w:r>
      <w:r>
        <w:rPr>
          <w:noProof/>
        </w:rPr>
        <w:fldChar w:fldCharType="begin"/>
      </w:r>
      <w:r>
        <w:rPr>
          <w:noProof/>
        </w:rPr>
        <w:instrText xml:space="preserve"> PAGEREF _Toc195971213 \h </w:instrText>
      </w:r>
      <w:r>
        <w:rPr>
          <w:noProof/>
        </w:rPr>
      </w:r>
      <w:r>
        <w:rPr>
          <w:noProof/>
        </w:rPr>
        <w:fldChar w:fldCharType="separate"/>
      </w:r>
      <w:r w:rsidR="00D035F1">
        <w:rPr>
          <w:noProof/>
        </w:rPr>
        <w:t>15</w:t>
      </w:r>
      <w:r>
        <w:rPr>
          <w:noProof/>
        </w:rPr>
        <w:fldChar w:fldCharType="end"/>
      </w:r>
    </w:p>
    <w:p w14:paraId="745B1D58" w14:textId="28C39F20"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1 Metoda a substrát</w:t>
      </w:r>
      <w:r>
        <w:rPr>
          <w:noProof/>
        </w:rPr>
        <w:tab/>
      </w:r>
      <w:r>
        <w:rPr>
          <w:noProof/>
        </w:rPr>
        <w:fldChar w:fldCharType="begin"/>
      </w:r>
      <w:r>
        <w:rPr>
          <w:noProof/>
        </w:rPr>
        <w:instrText xml:space="preserve"> PAGEREF _Toc195971214 \h </w:instrText>
      </w:r>
      <w:r>
        <w:rPr>
          <w:noProof/>
        </w:rPr>
      </w:r>
      <w:r>
        <w:rPr>
          <w:noProof/>
        </w:rPr>
        <w:fldChar w:fldCharType="separate"/>
      </w:r>
      <w:r w:rsidR="00D035F1">
        <w:rPr>
          <w:noProof/>
        </w:rPr>
        <w:t>15</w:t>
      </w:r>
      <w:r>
        <w:rPr>
          <w:noProof/>
        </w:rPr>
        <w:fldChar w:fldCharType="end"/>
      </w:r>
    </w:p>
    <w:p w14:paraId="6681AC82" w14:textId="197A0306"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2.2 Míra olistění a pozice na vegetaci</w:t>
      </w:r>
      <w:r>
        <w:rPr>
          <w:noProof/>
        </w:rPr>
        <w:tab/>
      </w:r>
      <w:r>
        <w:rPr>
          <w:noProof/>
        </w:rPr>
        <w:fldChar w:fldCharType="begin"/>
      </w:r>
      <w:r>
        <w:rPr>
          <w:noProof/>
        </w:rPr>
        <w:instrText xml:space="preserve"> PAGEREF _Toc195971215 \h </w:instrText>
      </w:r>
      <w:r>
        <w:rPr>
          <w:noProof/>
        </w:rPr>
      </w:r>
      <w:r>
        <w:rPr>
          <w:noProof/>
        </w:rPr>
        <w:fldChar w:fldCharType="separate"/>
      </w:r>
      <w:r w:rsidR="00D035F1">
        <w:rPr>
          <w:noProof/>
        </w:rPr>
        <w:t>15</w:t>
      </w:r>
      <w:r>
        <w:rPr>
          <w:noProof/>
        </w:rPr>
        <w:fldChar w:fldCharType="end"/>
      </w:r>
    </w:p>
    <w:p w14:paraId="17C3D4AA" w14:textId="476DDC14"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3 Specializace na metodu a substrát</w:t>
      </w:r>
      <w:r>
        <w:rPr>
          <w:noProof/>
        </w:rPr>
        <w:tab/>
      </w:r>
      <w:r>
        <w:rPr>
          <w:noProof/>
        </w:rPr>
        <w:fldChar w:fldCharType="begin"/>
      </w:r>
      <w:r>
        <w:rPr>
          <w:noProof/>
        </w:rPr>
        <w:instrText xml:space="preserve"> PAGEREF _Toc195971216 \h </w:instrText>
      </w:r>
      <w:r>
        <w:rPr>
          <w:noProof/>
        </w:rPr>
      </w:r>
      <w:r>
        <w:rPr>
          <w:noProof/>
        </w:rPr>
        <w:fldChar w:fldCharType="separate"/>
      </w:r>
      <w:r w:rsidR="00D035F1">
        <w:rPr>
          <w:noProof/>
        </w:rPr>
        <w:t>17</w:t>
      </w:r>
      <w:r>
        <w:rPr>
          <w:noProof/>
        </w:rPr>
        <w:fldChar w:fldCharType="end"/>
      </w:r>
    </w:p>
    <w:p w14:paraId="4EC244A4" w14:textId="21B8CBD3"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4 Trofické gildy</w:t>
      </w:r>
      <w:r>
        <w:rPr>
          <w:noProof/>
        </w:rPr>
        <w:tab/>
      </w:r>
      <w:r>
        <w:rPr>
          <w:noProof/>
        </w:rPr>
        <w:fldChar w:fldCharType="begin"/>
      </w:r>
      <w:r>
        <w:rPr>
          <w:noProof/>
        </w:rPr>
        <w:instrText xml:space="preserve"> PAGEREF _Toc195971217 \h </w:instrText>
      </w:r>
      <w:r>
        <w:rPr>
          <w:noProof/>
        </w:rPr>
      </w:r>
      <w:r>
        <w:rPr>
          <w:noProof/>
        </w:rPr>
        <w:fldChar w:fldCharType="separate"/>
      </w:r>
      <w:r w:rsidR="00D035F1">
        <w:rPr>
          <w:noProof/>
        </w:rPr>
        <w:t>19</w:t>
      </w:r>
      <w:r>
        <w:rPr>
          <w:noProof/>
        </w:rPr>
        <w:fldChar w:fldCharType="end"/>
      </w:r>
    </w:p>
    <w:p w14:paraId="0DD01AFA" w14:textId="6C732377"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2.5 Porovnání s předchozími výsledky</w:t>
      </w:r>
      <w:r>
        <w:rPr>
          <w:noProof/>
        </w:rPr>
        <w:tab/>
      </w:r>
      <w:r>
        <w:rPr>
          <w:noProof/>
        </w:rPr>
        <w:fldChar w:fldCharType="begin"/>
      </w:r>
      <w:r>
        <w:rPr>
          <w:noProof/>
        </w:rPr>
        <w:instrText xml:space="preserve"> PAGEREF _Toc195971218 \h </w:instrText>
      </w:r>
      <w:r>
        <w:rPr>
          <w:noProof/>
        </w:rPr>
      </w:r>
      <w:r>
        <w:rPr>
          <w:noProof/>
        </w:rPr>
        <w:fldChar w:fldCharType="separate"/>
      </w:r>
      <w:r w:rsidR="00D035F1">
        <w:rPr>
          <w:noProof/>
        </w:rPr>
        <w:t>20</w:t>
      </w:r>
      <w:r>
        <w:rPr>
          <w:noProof/>
        </w:rPr>
        <w:fldChar w:fldCharType="end"/>
      </w:r>
    </w:p>
    <w:p w14:paraId="03A7A2AB" w14:textId="4D5A4E00"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 Diskuze</w:t>
      </w:r>
      <w:r>
        <w:rPr>
          <w:noProof/>
        </w:rPr>
        <w:tab/>
      </w:r>
      <w:r>
        <w:rPr>
          <w:noProof/>
        </w:rPr>
        <w:fldChar w:fldCharType="begin"/>
      </w:r>
      <w:r>
        <w:rPr>
          <w:noProof/>
        </w:rPr>
        <w:instrText xml:space="preserve"> PAGEREF _Toc195971219 \h </w:instrText>
      </w:r>
      <w:r>
        <w:rPr>
          <w:noProof/>
        </w:rPr>
      </w:r>
      <w:r>
        <w:rPr>
          <w:noProof/>
        </w:rPr>
        <w:fldChar w:fldCharType="separate"/>
      </w:r>
      <w:r w:rsidR="00D035F1">
        <w:rPr>
          <w:noProof/>
        </w:rPr>
        <w:t>22</w:t>
      </w:r>
      <w:r>
        <w:rPr>
          <w:noProof/>
        </w:rPr>
        <w:fldChar w:fldCharType="end"/>
      </w:r>
    </w:p>
    <w:p w14:paraId="5118364A" w14:textId="73231EE6"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1 Metody a lokalita</w:t>
      </w:r>
      <w:r>
        <w:rPr>
          <w:noProof/>
        </w:rPr>
        <w:tab/>
      </w:r>
      <w:r>
        <w:rPr>
          <w:noProof/>
        </w:rPr>
        <w:fldChar w:fldCharType="begin"/>
      </w:r>
      <w:r>
        <w:rPr>
          <w:noProof/>
        </w:rPr>
        <w:instrText xml:space="preserve"> PAGEREF _Toc195971220 \h </w:instrText>
      </w:r>
      <w:r>
        <w:rPr>
          <w:noProof/>
        </w:rPr>
      </w:r>
      <w:r>
        <w:rPr>
          <w:noProof/>
        </w:rPr>
        <w:fldChar w:fldCharType="separate"/>
      </w:r>
      <w:r w:rsidR="00D035F1">
        <w:rPr>
          <w:noProof/>
        </w:rPr>
        <w:t>22</w:t>
      </w:r>
      <w:r>
        <w:rPr>
          <w:noProof/>
        </w:rPr>
        <w:fldChar w:fldCharType="end"/>
      </w:r>
    </w:p>
    <w:p w14:paraId="28E78941" w14:textId="3DCA81A4"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2 Bodový transekt a pozorované druhy</w:t>
      </w:r>
      <w:r>
        <w:rPr>
          <w:noProof/>
        </w:rPr>
        <w:tab/>
      </w:r>
      <w:r>
        <w:rPr>
          <w:noProof/>
        </w:rPr>
        <w:fldChar w:fldCharType="begin"/>
      </w:r>
      <w:r>
        <w:rPr>
          <w:noProof/>
        </w:rPr>
        <w:instrText xml:space="preserve"> PAGEREF _Toc195971221 \h </w:instrText>
      </w:r>
      <w:r>
        <w:rPr>
          <w:noProof/>
        </w:rPr>
      </w:r>
      <w:r>
        <w:rPr>
          <w:noProof/>
        </w:rPr>
        <w:fldChar w:fldCharType="separate"/>
      </w:r>
      <w:r w:rsidR="00D035F1">
        <w:rPr>
          <w:noProof/>
        </w:rPr>
        <w:t>23</w:t>
      </w:r>
      <w:r>
        <w:rPr>
          <w:noProof/>
        </w:rPr>
        <w:fldChar w:fldCharType="end"/>
      </w:r>
    </w:p>
    <w:p w14:paraId="55894A52" w14:textId="46D5826F"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3 Metoda, substrát a specializace</w:t>
      </w:r>
      <w:r>
        <w:rPr>
          <w:noProof/>
        </w:rPr>
        <w:tab/>
      </w:r>
      <w:r>
        <w:rPr>
          <w:noProof/>
        </w:rPr>
        <w:fldChar w:fldCharType="begin"/>
      </w:r>
      <w:r>
        <w:rPr>
          <w:noProof/>
        </w:rPr>
        <w:instrText xml:space="preserve"> PAGEREF _Toc195971222 \h </w:instrText>
      </w:r>
      <w:r>
        <w:rPr>
          <w:noProof/>
        </w:rPr>
      </w:r>
      <w:r>
        <w:rPr>
          <w:noProof/>
        </w:rPr>
        <w:fldChar w:fldCharType="separate"/>
      </w:r>
      <w:r w:rsidR="00D035F1">
        <w:rPr>
          <w:noProof/>
        </w:rPr>
        <w:t>23</w:t>
      </w:r>
      <w:r>
        <w:rPr>
          <w:noProof/>
        </w:rPr>
        <w:fldChar w:fldCharType="end"/>
      </w:r>
    </w:p>
    <w:p w14:paraId="0EF4FF1D" w14:textId="14777C48"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2.3.4 Struktura gild</w:t>
      </w:r>
      <w:r>
        <w:rPr>
          <w:noProof/>
        </w:rPr>
        <w:tab/>
      </w:r>
      <w:r>
        <w:rPr>
          <w:noProof/>
        </w:rPr>
        <w:fldChar w:fldCharType="begin"/>
      </w:r>
      <w:r>
        <w:rPr>
          <w:noProof/>
        </w:rPr>
        <w:instrText xml:space="preserve"> PAGEREF _Toc195971223 \h </w:instrText>
      </w:r>
      <w:r>
        <w:rPr>
          <w:noProof/>
        </w:rPr>
      </w:r>
      <w:r>
        <w:rPr>
          <w:noProof/>
        </w:rPr>
        <w:fldChar w:fldCharType="separate"/>
      </w:r>
      <w:r w:rsidR="00D035F1">
        <w:rPr>
          <w:noProof/>
        </w:rPr>
        <w:t>24</w:t>
      </w:r>
      <w:r>
        <w:rPr>
          <w:noProof/>
        </w:rPr>
        <w:fldChar w:fldCharType="end"/>
      </w:r>
    </w:p>
    <w:p w14:paraId="67EBAE69" w14:textId="3EA2DA7A" w:rsidR="00F00351" w:rsidRDefault="00F00351">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 Potravní gildy na mezikontinentální škále</w:t>
      </w:r>
      <w:r>
        <w:rPr>
          <w:noProof/>
        </w:rPr>
        <w:tab/>
      </w:r>
      <w:r>
        <w:rPr>
          <w:noProof/>
        </w:rPr>
        <w:fldChar w:fldCharType="begin"/>
      </w:r>
      <w:r>
        <w:rPr>
          <w:noProof/>
        </w:rPr>
        <w:instrText xml:space="preserve"> PAGEREF _Toc195971224 \h </w:instrText>
      </w:r>
      <w:r>
        <w:rPr>
          <w:noProof/>
        </w:rPr>
      </w:r>
      <w:r>
        <w:rPr>
          <w:noProof/>
        </w:rPr>
        <w:fldChar w:fldCharType="separate"/>
      </w:r>
      <w:r w:rsidR="00D035F1">
        <w:rPr>
          <w:noProof/>
        </w:rPr>
        <w:t>25</w:t>
      </w:r>
      <w:r>
        <w:rPr>
          <w:noProof/>
        </w:rPr>
        <w:fldChar w:fldCharType="end"/>
      </w:r>
    </w:p>
    <w:p w14:paraId="578ED8CC" w14:textId="228862B7"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 Metody</w:t>
      </w:r>
      <w:r>
        <w:rPr>
          <w:noProof/>
        </w:rPr>
        <w:tab/>
      </w:r>
      <w:r>
        <w:rPr>
          <w:noProof/>
        </w:rPr>
        <w:fldChar w:fldCharType="begin"/>
      </w:r>
      <w:r>
        <w:rPr>
          <w:noProof/>
        </w:rPr>
        <w:instrText xml:space="preserve"> PAGEREF _Toc195971225 \h </w:instrText>
      </w:r>
      <w:r>
        <w:rPr>
          <w:noProof/>
        </w:rPr>
      </w:r>
      <w:r>
        <w:rPr>
          <w:noProof/>
        </w:rPr>
        <w:fldChar w:fldCharType="separate"/>
      </w:r>
      <w:r w:rsidR="00D035F1">
        <w:rPr>
          <w:noProof/>
        </w:rPr>
        <w:t>25</w:t>
      </w:r>
      <w:r>
        <w:rPr>
          <w:noProof/>
        </w:rPr>
        <w:fldChar w:fldCharType="end"/>
      </w:r>
    </w:p>
    <w:p w14:paraId="1E1FDE1B" w14:textId="5D262BA0"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1 Selekce vhodných prací</w:t>
      </w:r>
      <w:r>
        <w:rPr>
          <w:noProof/>
        </w:rPr>
        <w:tab/>
      </w:r>
      <w:r>
        <w:rPr>
          <w:noProof/>
        </w:rPr>
        <w:fldChar w:fldCharType="begin"/>
      </w:r>
      <w:r>
        <w:rPr>
          <w:noProof/>
        </w:rPr>
        <w:instrText xml:space="preserve"> PAGEREF _Toc195971226 \h </w:instrText>
      </w:r>
      <w:r>
        <w:rPr>
          <w:noProof/>
        </w:rPr>
      </w:r>
      <w:r>
        <w:rPr>
          <w:noProof/>
        </w:rPr>
        <w:fldChar w:fldCharType="separate"/>
      </w:r>
      <w:r w:rsidR="00D035F1">
        <w:rPr>
          <w:noProof/>
        </w:rPr>
        <w:t>25</w:t>
      </w:r>
      <w:r>
        <w:rPr>
          <w:noProof/>
        </w:rPr>
        <w:fldChar w:fldCharType="end"/>
      </w:r>
    </w:p>
    <w:p w14:paraId="47987D09" w14:textId="56FF83DB"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2 Extrakce a harmonizace dat</w:t>
      </w:r>
      <w:r>
        <w:rPr>
          <w:noProof/>
        </w:rPr>
        <w:tab/>
      </w:r>
      <w:r>
        <w:rPr>
          <w:noProof/>
        </w:rPr>
        <w:fldChar w:fldCharType="begin"/>
      </w:r>
      <w:r>
        <w:rPr>
          <w:noProof/>
        </w:rPr>
        <w:instrText xml:space="preserve"> PAGEREF _Toc195971227 \h </w:instrText>
      </w:r>
      <w:r>
        <w:rPr>
          <w:noProof/>
        </w:rPr>
      </w:r>
      <w:r>
        <w:rPr>
          <w:noProof/>
        </w:rPr>
        <w:fldChar w:fldCharType="separate"/>
      </w:r>
      <w:r w:rsidR="00D035F1">
        <w:rPr>
          <w:noProof/>
        </w:rPr>
        <w:t>25</w:t>
      </w:r>
      <w:r>
        <w:rPr>
          <w:noProof/>
        </w:rPr>
        <w:fldChar w:fldCharType="end"/>
      </w:r>
    </w:p>
    <w:p w14:paraId="4001AA32" w14:textId="72082D9C"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3 Fylogenetická a morfologická data</w:t>
      </w:r>
      <w:r>
        <w:rPr>
          <w:noProof/>
        </w:rPr>
        <w:tab/>
      </w:r>
      <w:r>
        <w:rPr>
          <w:noProof/>
        </w:rPr>
        <w:fldChar w:fldCharType="begin"/>
      </w:r>
      <w:r>
        <w:rPr>
          <w:noProof/>
        </w:rPr>
        <w:instrText xml:space="preserve"> PAGEREF _Toc195971228 \h </w:instrText>
      </w:r>
      <w:r>
        <w:rPr>
          <w:noProof/>
        </w:rPr>
      </w:r>
      <w:r>
        <w:rPr>
          <w:noProof/>
        </w:rPr>
        <w:fldChar w:fldCharType="separate"/>
      </w:r>
      <w:r w:rsidR="00D035F1">
        <w:rPr>
          <w:noProof/>
        </w:rPr>
        <w:t>28</w:t>
      </w:r>
      <w:r>
        <w:rPr>
          <w:noProof/>
        </w:rPr>
        <w:fldChar w:fldCharType="end"/>
      </w:r>
    </w:p>
    <w:p w14:paraId="1AEB1788" w14:textId="02BF72C0"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4 Statistické metody</w:t>
      </w:r>
      <w:r>
        <w:rPr>
          <w:noProof/>
        </w:rPr>
        <w:tab/>
      </w:r>
      <w:r>
        <w:rPr>
          <w:noProof/>
        </w:rPr>
        <w:fldChar w:fldCharType="begin"/>
      </w:r>
      <w:r>
        <w:rPr>
          <w:noProof/>
        </w:rPr>
        <w:instrText xml:space="preserve"> PAGEREF _Toc195971229 \h </w:instrText>
      </w:r>
      <w:r>
        <w:rPr>
          <w:noProof/>
        </w:rPr>
      </w:r>
      <w:r>
        <w:rPr>
          <w:noProof/>
        </w:rPr>
        <w:fldChar w:fldCharType="separate"/>
      </w:r>
      <w:r w:rsidR="00D035F1">
        <w:rPr>
          <w:noProof/>
        </w:rPr>
        <w:t>28</w:t>
      </w:r>
      <w:r>
        <w:rPr>
          <w:noProof/>
        </w:rPr>
        <w:fldChar w:fldCharType="end"/>
      </w:r>
    </w:p>
    <w:p w14:paraId="47F28E4D" w14:textId="2C32B54B"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1.5 Efektivní vizualizace výsledků</w:t>
      </w:r>
      <w:r>
        <w:rPr>
          <w:noProof/>
        </w:rPr>
        <w:tab/>
      </w:r>
      <w:r>
        <w:rPr>
          <w:noProof/>
        </w:rPr>
        <w:fldChar w:fldCharType="begin"/>
      </w:r>
      <w:r>
        <w:rPr>
          <w:noProof/>
        </w:rPr>
        <w:instrText xml:space="preserve"> PAGEREF _Toc195971230 \h </w:instrText>
      </w:r>
      <w:r>
        <w:rPr>
          <w:noProof/>
        </w:rPr>
      </w:r>
      <w:r>
        <w:rPr>
          <w:noProof/>
        </w:rPr>
        <w:fldChar w:fldCharType="separate"/>
      </w:r>
      <w:r w:rsidR="00D035F1">
        <w:rPr>
          <w:noProof/>
        </w:rPr>
        <w:t>29</w:t>
      </w:r>
      <w:r>
        <w:rPr>
          <w:noProof/>
        </w:rPr>
        <w:fldChar w:fldCharType="end"/>
      </w:r>
    </w:p>
    <w:p w14:paraId="3F4A0E44" w14:textId="319D5CDE"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 Výsledky</w:t>
      </w:r>
      <w:r>
        <w:rPr>
          <w:noProof/>
        </w:rPr>
        <w:tab/>
      </w:r>
      <w:r>
        <w:rPr>
          <w:noProof/>
        </w:rPr>
        <w:fldChar w:fldCharType="begin"/>
      </w:r>
      <w:r>
        <w:rPr>
          <w:noProof/>
        </w:rPr>
        <w:instrText xml:space="preserve"> PAGEREF _Toc195971231 \h </w:instrText>
      </w:r>
      <w:r>
        <w:rPr>
          <w:noProof/>
        </w:rPr>
      </w:r>
      <w:r>
        <w:rPr>
          <w:noProof/>
        </w:rPr>
        <w:fldChar w:fldCharType="separate"/>
      </w:r>
      <w:r w:rsidR="00D035F1">
        <w:rPr>
          <w:noProof/>
        </w:rPr>
        <w:t>30</w:t>
      </w:r>
      <w:r>
        <w:rPr>
          <w:noProof/>
        </w:rPr>
        <w:fldChar w:fldCharType="end"/>
      </w:r>
    </w:p>
    <w:p w14:paraId="17122EEE" w14:textId="1753B017"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lastRenderedPageBreak/>
        <w:t>3.2.1 Souhrnné výsledky</w:t>
      </w:r>
      <w:r>
        <w:rPr>
          <w:noProof/>
        </w:rPr>
        <w:tab/>
      </w:r>
      <w:r>
        <w:rPr>
          <w:noProof/>
        </w:rPr>
        <w:fldChar w:fldCharType="begin"/>
      </w:r>
      <w:r>
        <w:rPr>
          <w:noProof/>
        </w:rPr>
        <w:instrText xml:space="preserve"> PAGEREF _Toc195971232 \h </w:instrText>
      </w:r>
      <w:r>
        <w:rPr>
          <w:noProof/>
        </w:rPr>
      </w:r>
      <w:r>
        <w:rPr>
          <w:noProof/>
        </w:rPr>
        <w:fldChar w:fldCharType="separate"/>
      </w:r>
      <w:r w:rsidR="00D035F1">
        <w:rPr>
          <w:noProof/>
        </w:rPr>
        <w:t>30</w:t>
      </w:r>
      <w:r>
        <w:rPr>
          <w:noProof/>
        </w:rPr>
        <w:fldChar w:fldCharType="end"/>
      </w:r>
    </w:p>
    <w:p w14:paraId="2F9F2D57" w14:textId="42B9B52F"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1.2 Specializace</w:t>
      </w:r>
      <w:r>
        <w:rPr>
          <w:noProof/>
        </w:rPr>
        <w:tab/>
      </w:r>
      <w:r>
        <w:rPr>
          <w:noProof/>
        </w:rPr>
        <w:fldChar w:fldCharType="begin"/>
      </w:r>
      <w:r>
        <w:rPr>
          <w:noProof/>
        </w:rPr>
        <w:instrText xml:space="preserve"> PAGEREF _Toc195971233 \h </w:instrText>
      </w:r>
      <w:r>
        <w:rPr>
          <w:noProof/>
        </w:rPr>
      </w:r>
      <w:r>
        <w:rPr>
          <w:noProof/>
        </w:rPr>
        <w:fldChar w:fldCharType="separate"/>
      </w:r>
      <w:r w:rsidR="00D035F1">
        <w:rPr>
          <w:noProof/>
        </w:rPr>
        <w:t>33</w:t>
      </w:r>
      <w:r>
        <w:rPr>
          <w:noProof/>
        </w:rPr>
        <w:fldChar w:fldCharType="end"/>
      </w:r>
    </w:p>
    <w:p w14:paraId="089B2406" w14:textId="6EF11C4C"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 Výsledky pro jednotlivé kontinenty</w:t>
      </w:r>
      <w:r>
        <w:rPr>
          <w:noProof/>
        </w:rPr>
        <w:tab/>
      </w:r>
      <w:r>
        <w:rPr>
          <w:noProof/>
        </w:rPr>
        <w:fldChar w:fldCharType="begin"/>
      </w:r>
      <w:r>
        <w:rPr>
          <w:noProof/>
        </w:rPr>
        <w:instrText xml:space="preserve"> PAGEREF _Toc195971234 \h </w:instrText>
      </w:r>
      <w:r>
        <w:rPr>
          <w:noProof/>
        </w:rPr>
      </w:r>
      <w:r>
        <w:rPr>
          <w:noProof/>
        </w:rPr>
        <w:fldChar w:fldCharType="separate"/>
      </w:r>
      <w:r w:rsidR="00D035F1">
        <w:rPr>
          <w:noProof/>
        </w:rPr>
        <w:t>34</w:t>
      </w:r>
      <w:r>
        <w:rPr>
          <w:noProof/>
        </w:rPr>
        <w:fldChar w:fldCharType="end"/>
      </w:r>
    </w:p>
    <w:p w14:paraId="42C19D3F" w14:textId="0F5976E8"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1 Austrálie</w:t>
      </w:r>
      <w:r>
        <w:rPr>
          <w:noProof/>
        </w:rPr>
        <w:tab/>
      </w:r>
      <w:r>
        <w:rPr>
          <w:noProof/>
        </w:rPr>
        <w:fldChar w:fldCharType="begin"/>
      </w:r>
      <w:r>
        <w:rPr>
          <w:noProof/>
        </w:rPr>
        <w:instrText xml:space="preserve"> PAGEREF _Toc195971235 \h </w:instrText>
      </w:r>
      <w:r>
        <w:rPr>
          <w:noProof/>
        </w:rPr>
      </w:r>
      <w:r>
        <w:rPr>
          <w:noProof/>
        </w:rPr>
        <w:fldChar w:fldCharType="separate"/>
      </w:r>
      <w:r w:rsidR="00D035F1">
        <w:rPr>
          <w:noProof/>
        </w:rPr>
        <w:t>34</w:t>
      </w:r>
      <w:r>
        <w:rPr>
          <w:noProof/>
        </w:rPr>
        <w:fldChar w:fldCharType="end"/>
      </w:r>
    </w:p>
    <w:p w14:paraId="18BA5407" w14:textId="2B0BDE09"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2 Asie</w:t>
      </w:r>
      <w:r>
        <w:rPr>
          <w:noProof/>
        </w:rPr>
        <w:tab/>
      </w:r>
      <w:r>
        <w:rPr>
          <w:noProof/>
        </w:rPr>
        <w:fldChar w:fldCharType="begin"/>
      </w:r>
      <w:r>
        <w:rPr>
          <w:noProof/>
        </w:rPr>
        <w:instrText xml:space="preserve"> PAGEREF _Toc195971236 \h </w:instrText>
      </w:r>
      <w:r>
        <w:rPr>
          <w:noProof/>
        </w:rPr>
      </w:r>
      <w:r>
        <w:rPr>
          <w:noProof/>
        </w:rPr>
        <w:fldChar w:fldCharType="separate"/>
      </w:r>
      <w:r w:rsidR="00D035F1">
        <w:rPr>
          <w:noProof/>
        </w:rPr>
        <w:t>37</w:t>
      </w:r>
      <w:r>
        <w:rPr>
          <w:noProof/>
        </w:rPr>
        <w:fldChar w:fldCharType="end"/>
      </w:r>
    </w:p>
    <w:p w14:paraId="3F3657BA" w14:textId="3C7B936A" w:rsidR="00F00351" w:rsidRDefault="00F00351">
      <w:pPr>
        <w:pStyle w:val="Obsah4"/>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2.2.3 Severní Amerika</w:t>
      </w:r>
      <w:r>
        <w:rPr>
          <w:noProof/>
        </w:rPr>
        <w:tab/>
      </w:r>
      <w:r>
        <w:rPr>
          <w:noProof/>
        </w:rPr>
        <w:fldChar w:fldCharType="begin"/>
      </w:r>
      <w:r>
        <w:rPr>
          <w:noProof/>
        </w:rPr>
        <w:instrText xml:space="preserve"> PAGEREF _Toc195971237 \h </w:instrText>
      </w:r>
      <w:r>
        <w:rPr>
          <w:noProof/>
        </w:rPr>
      </w:r>
      <w:r>
        <w:rPr>
          <w:noProof/>
        </w:rPr>
        <w:fldChar w:fldCharType="separate"/>
      </w:r>
      <w:r w:rsidR="00D035F1">
        <w:rPr>
          <w:noProof/>
        </w:rPr>
        <w:t>40</w:t>
      </w:r>
      <w:r>
        <w:rPr>
          <w:noProof/>
        </w:rPr>
        <w:fldChar w:fldCharType="end"/>
      </w:r>
    </w:p>
    <w:p w14:paraId="22D0437A" w14:textId="1AFD8D21"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 Diskuze</w:t>
      </w:r>
      <w:r>
        <w:rPr>
          <w:noProof/>
        </w:rPr>
        <w:tab/>
      </w:r>
      <w:r>
        <w:rPr>
          <w:noProof/>
        </w:rPr>
        <w:fldChar w:fldCharType="begin"/>
      </w:r>
      <w:r>
        <w:rPr>
          <w:noProof/>
        </w:rPr>
        <w:instrText xml:space="preserve"> PAGEREF _Toc195971238 \h </w:instrText>
      </w:r>
      <w:r>
        <w:rPr>
          <w:noProof/>
        </w:rPr>
      </w:r>
      <w:r>
        <w:rPr>
          <w:noProof/>
        </w:rPr>
        <w:fldChar w:fldCharType="separate"/>
      </w:r>
      <w:r w:rsidR="00D035F1">
        <w:rPr>
          <w:noProof/>
        </w:rPr>
        <w:t>43</w:t>
      </w:r>
      <w:r>
        <w:rPr>
          <w:noProof/>
        </w:rPr>
        <w:fldChar w:fldCharType="end"/>
      </w:r>
    </w:p>
    <w:p w14:paraId="2AB96F0C" w14:textId="2779A724"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1 Geografický rozsah práce</w:t>
      </w:r>
      <w:r>
        <w:rPr>
          <w:noProof/>
        </w:rPr>
        <w:tab/>
      </w:r>
      <w:r>
        <w:rPr>
          <w:noProof/>
        </w:rPr>
        <w:fldChar w:fldCharType="begin"/>
      </w:r>
      <w:r>
        <w:rPr>
          <w:noProof/>
        </w:rPr>
        <w:instrText xml:space="preserve"> PAGEREF _Toc195971239 \h </w:instrText>
      </w:r>
      <w:r>
        <w:rPr>
          <w:noProof/>
        </w:rPr>
      </w:r>
      <w:r>
        <w:rPr>
          <w:noProof/>
        </w:rPr>
        <w:fldChar w:fldCharType="separate"/>
      </w:r>
      <w:r w:rsidR="00D035F1">
        <w:rPr>
          <w:noProof/>
        </w:rPr>
        <w:t>43</w:t>
      </w:r>
      <w:r>
        <w:rPr>
          <w:noProof/>
        </w:rPr>
        <w:fldChar w:fldCharType="end"/>
      </w:r>
    </w:p>
    <w:p w14:paraId="26E5DD07" w14:textId="0BA60723"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2 Mezikontinentální srovnání</w:t>
      </w:r>
      <w:r>
        <w:rPr>
          <w:noProof/>
        </w:rPr>
        <w:tab/>
      </w:r>
      <w:r>
        <w:rPr>
          <w:noProof/>
        </w:rPr>
        <w:fldChar w:fldCharType="begin"/>
      </w:r>
      <w:r>
        <w:rPr>
          <w:noProof/>
        </w:rPr>
        <w:instrText xml:space="preserve"> PAGEREF _Toc195971240 \h </w:instrText>
      </w:r>
      <w:r>
        <w:rPr>
          <w:noProof/>
        </w:rPr>
      </w:r>
      <w:r>
        <w:rPr>
          <w:noProof/>
        </w:rPr>
        <w:fldChar w:fldCharType="separate"/>
      </w:r>
      <w:r w:rsidR="00D035F1">
        <w:rPr>
          <w:noProof/>
        </w:rPr>
        <w:t>43</w:t>
      </w:r>
      <w:r>
        <w:rPr>
          <w:noProof/>
        </w:rPr>
        <w:fldChar w:fldCharType="end"/>
      </w:r>
    </w:p>
    <w:p w14:paraId="5B5D1BD3" w14:textId="0B0EA95C"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3 Výsledky podobných studií</w:t>
      </w:r>
      <w:r>
        <w:rPr>
          <w:noProof/>
        </w:rPr>
        <w:tab/>
      </w:r>
      <w:r>
        <w:rPr>
          <w:noProof/>
        </w:rPr>
        <w:fldChar w:fldCharType="begin"/>
      </w:r>
      <w:r>
        <w:rPr>
          <w:noProof/>
        </w:rPr>
        <w:instrText xml:space="preserve"> PAGEREF _Toc195971241 \h </w:instrText>
      </w:r>
      <w:r>
        <w:rPr>
          <w:noProof/>
        </w:rPr>
      </w:r>
      <w:r>
        <w:rPr>
          <w:noProof/>
        </w:rPr>
        <w:fldChar w:fldCharType="separate"/>
      </w:r>
      <w:r w:rsidR="00D035F1">
        <w:rPr>
          <w:noProof/>
        </w:rPr>
        <w:t>45</w:t>
      </w:r>
      <w:r>
        <w:rPr>
          <w:noProof/>
        </w:rPr>
        <w:fldChar w:fldCharType="end"/>
      </w:r>
    </w:p>
    <w:p w14:paraId="1E015608" w14:textId="797B51DD"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4 Limitace této meta-analýzy</w:t>
      </w:r>
      <w:r>
        <w:rPr>
          <w:noProof/>
        </w:rPr>
        <w:tab/>
      </w:r>
      <w:r>
        <w:rPr>
          <w:noProof/>
        </w:rPr>
        <w:fldChar w:fldCharType="begin"/>
      </w:r>
      <w:r>
        <w:rPr>
          <w:noProof/>
        </w:rPr>
        <w:instrText xml:space="preserve"> PAGEREF _Toc195971242 \h </w:instrText>
      </w:r>
      <w:r>
        <w:rPr>
          <w:noProof/>
        </w:rPr>
      </w:r>
      <w:r>
        <w:rPr>
          <w:noProof/>
        </w:rPr>
        <w:fldChar w:fldCharType="separate"/>
      </w:r>
      <w:r w:rsidR="00D035F1">
        <w:rPr>
          <w:noProof/>
        </w:rPr>
        <w:t>45</w:t>
      </w:r>
      <w:r>
        <w:rPr>
          <w:noProof/>
        </w:rPr>
        <w:fldChar w:fldCharType="end"/>
      </w:r>
    </w:p>
    <w:p w14:paraId="344E255B" w14:textId="2CFA22EB" w:rsidR="00F00351" w:rsidRDefault="00F00351">
      <w:pPr>
        <w:pStyle w:val="Obsah3"/>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3.3.5 Budoucí směřování výzkumu</w:t>
      </w:r>
      <w:r>
        <w:rPr>
          <w:noProof/>
        </w:rPr>
        <w:tab/>
      </w:r>
      <w:r>
        <w:rPr>
          <w:noProof/>
        </w:rPr>
        <w:fldChar w:fldCharType="begin"/>
      </w:r>
      <w:r>
        <w:rPr>
          <w:noProof/>
        </w:rPr>
        <w:instrText xml:space="preserve"> PAGEREF _Toc195971243 \h </w:instrText>
      </w:r>
      <w:r>
        <w:rPr>
          <w:noProof/>
        </w:rPr>
      </w:r>
      <w:r>
        <w:rPr>
          <w:noProof/>
        </w:rPr>
        <w:fldChar w:fldCharType="separate"/>
      </w:r>
      <w:r w:rsidR="00D035F1">
        <w:rPr>
          <w:noProof/>
        </w:rPr>
        <w:t>46</w:t>
      </w:r>
      <w:r>
        <w:rPr>
          <w:noProof/>
        </w:rPr>
        <w:fldChar w:fldCharType="end"/>
      </w:r>
    </w:p>
    <w:p w14:paraId="34FBF398" w14:textId="77FFE33E" w:rsidR="00F00351" w:rsidRDefault="00F00351">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4 Závěr</w:t>
      </w:r>
      <w:r>
        <w:rPr>
          <w:noProof/>
        </w:rPr>
        <w:tab/>
      </w:r>
      <w:r>
        <w:rPr>
          <w:noProof/>
        </w:rPr>
        <w:fldChar w:fldCharType="begin"/>
      </w:r>
      <w:r>
        <w:rPr>
          <w:noProof/>
        </w:rPr>
        <w:instrText xml:space="preserve"> PAGEREF _Toc195971244 \h </w:instrText>
      </w:r>
      <w:r>
        <w:rPr>
          <w:noProof/>
        </w:rPr>
      </w:r>
      <w:r>
        <w:rPr>
          <w:noProof/>
        </w:rPr>
        <w:fldChar w:fldCharType="separate"/>
      </w:r>
      <w:r w:rsidR="00D035F1">
        <w:rPr>
          <w:noProof/>
        </w:rPr>
        <w:t>47</w:t>
      </w:r>
      <w:r>
        <w:rPr>
          <w:noProof/>
        </w:rPr>
        <w:fldChar w:fldCharType="end"/>
      </w:r>
    </w:p>
    <w:p w14:paraId="40BCD866" w14:textId="3F95BB90" w:rsidR="00F00351" w:rsidRDefault="00F00351">
      <w:pPr>
        <w:pStyle w:val="Obsah1"/>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 Zdroje</w:t>
      </w:r>
      <w:r>
        <w:rPr>
          <w:noProof/>
        </w:rPr>
        <w:tab/>
      </w:r>
      <w:r>
        <w:rPr>
          <w:noProof/>
        </w:rPr>
        <w:fldChar w:fldCharType="begin"/>
      </w:r>
      <w:r>
        <w:rPr>
          <w:noProof/>
        </w:rPr>
        <w:instrText xml:space="preserve"> PAGEREF _Toc195971245 \h </w:instrText>
      </w:r>
      <w:r>
        <w:rPr>
          <w:noProof/>
        </w:rPr>
      </w:r>
      <w:r>
        <w:rPr>
          <w:noProof/>
        </w:rPr>
        <w:fldChar w:fldCharType="separate"/>
      </w:r>
      <w:r w:rsidR="00D035F1">
        <w:rPr>
          <w:noProof/>
        </w:rPr>
        <w:t>48</w:t>
      </w:r>
      <w:r>
        <w:rPr>
          <w:noProof/>
        </w:rPr>
        <w:fldChar w:fldCharType="end"/>
      </w:r>
    </w:p>
    <w:p w14:paraId="27C69427" w14:textId="0FD50F5A"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1 Software</w:t>
      </w:r>
      <w:r>
        <w:rPr>
          <w:noProof/>
        </w:rPr>
        <w:tab/>
      </w:r>
      <w:r>
        <w:rPr>
          <w:noProof/>
        </w:rPr>
        <w:fldChar w:fldCharType="begin"/>
      </w:r>
      <w:r>
        <w:rPr>
          <w:noProof/>
        </w:rPr>
        <w:instrText xml:space="preserve"> PAGEREF _Toc195971246 \h </w:instrText>
      </w:r>
      <w:r>
        <w:rPr>
          <w:noProof/>
        </w:rPr>
      </w:r>
      <w:r>
        <w:rPr>
          <w:noProof/>
        </w:rPr>
        <w:fldChar w:fldCharType="separate"/>
      </w:r>
      <w:r w:rsidR="00D035F1">
        <w:rPr>
          <w:noProof/>
        </w:rPr>
        <w:t>48</w:t>
      </w:r>
      <w:r>
        <w:rPr>
          <w:noProof/>
        </w:rPr>
        <w:fldChar w:fldCharType="end"/>
      </w:r>
    </w:p>
    <w:p w14:paraId="082E6082" w14:textId="4296DAB5"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2 Literatura</w:t>
      </w:r>
      <w:r>
        <w:rPr>
          <w:noProof/>
        </w:rPr>
        <w:tab/>
      </w:r>
      <w:r>
        <w:rPr>
          <w:noProof/>
        </w:rPr>
        <w:fldChar w:fldCharType="begin"/>
      </w:r>
      <w:r>
        <w:rPr>
          <w:noProof/>
        </w:rPr>
        <w:instrText xml:space="preserve"> PAGEREF _Toc195971247 \h </w:instrText>
      </w:r>
      <w:r>
        <w:rPr>
          <w:noProof/>
        </w:rPr>
      </w:r>
      <w:r>
        <w:rPr>
          <w:noProof/>
        </w:rPr>
        <w:fldChar w:fldCharType="separate"/>
      </w:r>
      <w:r w:rsidR="00D035F1">
        <w:rPr>
          <w:noProof/>
        </w:rPr>
        <w:t>48</w:t>
      </w:r>
      <w:r>
        <w:rPr>
          <w:noProof/>
        </w:rPr>
        <w:fldChar w:fldCharType="end"/>
      </w:r>
    </w:p>
    <w:p w14:paraId="76390183" w14:textId="354734CA" w:rsidR="00F00351" w:rsidRDefault="00F00351">
      <w:pPr>
        <w:pStyle w:val="Obsah2"/>
        <w:tabs>
          <w:tab w:val="right" w:leader="dot" w:pos="9019"/>
        </w:tabs>
        <w:rPr>
          <w:rFonts w:asciiTheme="minorHAnsi" w:eastAsiaTheme="minorEastAsia" w:hAnsiTheme="minorHAnsi" w:cstheme="minorBidi"/>
          <w:noProof/>
          <w:color w:val="auto"/>
          <w:kern w:val="2"/>
          <w:sz w:val="24"/>
          <w:szCs w:val="24"/>
          <w:lang w:val="en-US" w:eastAsia="en-US"/>
          <w14:ligatures w14:val="standardContextual"/>
        </w:rPr>
      </w:pPr>
      <w:r>
        <w:rPr>
          <w:noProof/>
        </w:rPr>
        <w:t>5.3 Zdroje dat pro meta-analýzu</w:t>
      </w:r>
      <w:r>
        <w:rPr>
          <w:noProof/>
        </w:rPr>
        <w:tab/>
      </w:r>
      <w:r>
        <w:rPr>
          <w:noProof/>
        </w:rPr>
        <w:fldChar w:fldCharType="begin"/>
      </w:r>
      <w:r>
        <w:rPr>
          <w:noProof/>
        </w:rPr>
        <w:instrText xml:space="preserve"> PAGEREF _Toc195971248 \h </w:instrText>
      </w:r>
      <w:r>
        <w:rPr>
          <w:noProof/>
        </w:rPr>
      </w:r>
      <w:r>
        <w:rPr>
          <w:noProof/>
        </w:rPr>
        <w:fldChar w:fldCharType="separate"/>
      </w:r>
      <w:r w:rsidR="00D035F1">
        <w:rPr>
          <w:noProof/>
        </w:rPr>
        <w:t>52</w:t>
      </w:r>
      <w:r>
        <w:rPr>
          <w:noProof/>
        </w:rPr>
        <w:fldChar w:fldCharType="end"/>
      </w:r>
    </w:p>
    <w:p w14:paraId="3E761A04" w14:textId="03FBF7D4" w:rsidR="000E50D3" w:rsidRPr="000E50D3" w:rsidRDefault="00B5664D" w:rsidP="000E50D3">
      <w:r>
        <w:fldChar w:fldCharType="end"/>
      </w:r>
    </w:p>
    <w:p w14:paraId="12018883" w14:textId="77777777" w:rsidR="000E50D3" w:rsidRPr="000E50D3" w:rsidRDefault="000E50D3" w:rsidP="000E50D3"/>
    <w:p w14:paraId="022A02C5" w14:textId="77777777" w:rsidR="000E50D3" w:rsidRPr="000E50D3" w:rsidRDefault="000E50D3" w:rsidP="000E50D3"/>
    <w:p w14:paraId="726A9D81" w14:textId="77777777" w:rsidR="000E50D3" w:rsidRPr="000E50D3" w:rsidRDefault="000E50D3" w:rsidP="000E50D3"/>
    <w:p w14:paraId="6EDCDD02" w14:textId="77777777" w:rsidR="000E50D3" w:rsidRPr="000E50D3" w:rsidRDefault="000E50D3" w:rsidP="000E50D3"/>
    <w:p w14:paraId="65F0DC6E" w14:textId="77777777" w:rsidR="000E50D3" w:rsidRPr="000E50D3" w:rsidRDefault="000E50D3" w:rsidP="000E50D3"/>
    <w:p w14:paraId="52FF645B" w14:textId="77777777" w:rsidR="000E50D3" w:rsidRPr="000E50D3" w:rsidRDefault="000E50D3" w:rsidP="000E50D3"/>
    <w:p w14:paraId="3616F326" w14:textId="77777777" w:rsidR="000E50D3" w:rsidRPr="000E50D3" w:rsidRDefault="000E50D3" w:rsidP="000E50D3"/>
    <w:p w14:paraId="6796B99F" w14:textId="77777777" w:rsidR="000E50D3" w:rsidRPr="000E50D3" w:rsidRDefault="000E50D3" w:rsidP="000E50D3"/>
    <w:p w14:paraId="0DE58A8A" w14:textId="77777777" w:rsidR="000E50D3" w:rsidRPr="000E50D3" w:rsidRDefault="000E50D3" w:rsidP="000E50D3"/>
    <w:p w14:paraId="438609A9" w14:textId="77777777" w:rsidR="000E50D3" w:rsidRPr="000E50D3" w:rsidRDefault="000E50D3" w:rsidP="000E50D3"/>
    <w:p w14:paraId="509E6F53" w14:textId="77777777" w:rsidR="000E50D3" w:rsidRPr="000E50D3" w:rsidRDefault="000E50D3" w:rsidP="000E50D3"/>
    <w:p w14:paraId="325F11D0" w14:textId="77777777" w:rsidR="00C308E7" w:rsidRDefault="00C308E7" w:rsidP="007A03FC">
      <w:pPr>
        <w:pStyle w:val="NadpisSekce"/>
      </w:pPr>
      <w:bookmarkStart w:id="0" w:name="_Toc195971199"/>
    </w:p>
    <w:p w14:paraId="6D57EEB3" w14:textId="40164B99" w:rsidR="000E50D3" w:rsidRDefault="000E50D3" w:rsidP="007A03FC">
      <w:pPr>
        <w:pStyle w:val="NadpisSekce"/>
      </w:pPr>
      <w:r>
        <w:lastRenderedPageBreak/>
        <w:t>1 Úvod</w:t>
      </w:r>
      <w:bookmarkEnd w:id="0"/>
    </w:p>
    <w:p w14:paraId="7EE16A76" w14:textId="77777777" w:rsidR="000E50D3" w:rsidRDefault="000E50D3" w:rsidP="000E50D3">
      <w:pPr>
        <w:tabs>
          <w:tab w:val="left" w:pos="1725"/>
        </w:tabs>
      </w:pPr>
    </w:p>
    <w:p w14:paraId="2578854A" w14:textId="77777777" w:rsidR="000E50D3" w:rsidRDefault="000E50D3" w:rsidP="000E50D3">
      <w:pPr>
        <w:tabs>
          <w:tab w:val="left" w:pos="1725"/>
        </w:tabs>
      </w:pPr>
    </w:p>
    <w:p w14:paraId="64D38C3F" w14:textId="77777777" w:rsidR="000E50D3" w:rsidRPr="000E50D3" w:rsidRDefault="000E50D3" w:rsidP="000E50D3"/>
    <w:p w14:paraId="103F01E3" w14:textId="77777777" w:rsidR="000E50D3" w:rsidRPr="000E50D3" w:rsidRDefault="000E50D3" w:rsidP="000E50D3"/>
    <w:p w14:paraId="72006B42" w14:textId="77777777" w:rsidR="000E50D3" w:rsidRPr="000E50D3" w:rsidRDefault="000E50D3" w:rsidP="000E50D3"/>
    <w:p w14:paraId="7D61BB1C" w14:textId="77777777" w:rsidR="000E50D3" w:rsidRPr="000E50D3" w:rsidRDefault="000E50D3" w:rsidP="000E50D3"/>
    <w:p w14:paraId="1971EA24" w14:textId="77777777" w:rsidR="000E50D3" w:rsidRPr="000E50D3" w:rsidRDefault="000E50D3" w:rsidP="000E50D3"/>
    <w:p w14:paraId="4E3A7FEF" w14:textId="77777777" w:rsidR="000E50D3" w:rsidRPr="000E50D3" w:rsidRDefault="000E50D3" w:rsidP="000E50D3"/>
    <w:p w14:paraId="11C3A44E" w14:textId="77777777" w:rsidR="000E50D3" w:rsidRPr="000E50D3" w:rsidRDefault="000E50D3" w:rsidP="000E50D3"/>
    <w:p w14:paraId="4FBA601F" w14:textId="77777777" w:rsidR="000E50D3" w:rsidRPr="000E50D3" w:rsidRDefault="000E50D3" w:rsidP="000E50D3"/>
    <w:p w14:paraId="5E97764B" w14:textId="77777777" w:rsidR="000E50D3" w:rsidRPr="000E50D3" w:rsidRDefault="000E50D3" w:rsidP="000E50D3"/>
    <w:p w14:paraId="289A2F47" w14:textId="77777777" w:rsidR="000E50D3" w:rsidRPr="000E50D3" w:rsidRDefault="000E50D3" w:rsidP="000E50D3"/>
    <w:p w14:paraId="316E5D08" w14:textId="77777777" w:rsidR="000E50D3" w:rsidRPr="000E50D3" w:rsidRDefault="000E50D3" w:rsidP="000E50D3"/>
    <w:p w14:paraId="30116C71" w14:textId="77777777" w:rsidR="000E50D3" w:rsidRPr="000E50D3" w:rsidRDefault="000E50D3" w:rsidP="000E50D3"/>
    <w:p w14:paraId="0E9076B6" w14:textId="77777777" w:rsidR="000E50D3" w:rsidRPr="000E50D3" w:rsidRDefault="000E50D3" w:rsidP="000E50D3"/>
    <w:p w14:paraId="08FE6A53" w14:textId="77777777" w:rsidR="000E50D3" w:rsidRPr="000E50D3" w:rsidRDefault="000E50D3" w:rsidP="000E50D3"/>
    <w:p w14:paraId="28B56093" w14:textId="77777777" w:rsidR="000E50D3" w:rsidRPr="000E50D3" w:rsidRDefault="000E50D3" w:rsidP="000E50D3"/>
    <w:p w14:paraId="218483CD" w14:textId="77777777" w:rsidR="000E50D3" w:rsidRPr="000E50D3" w:rsidRDefault="000E50D3" w:rsidP="000E50D3"/>
    <w:p w14:paraId="532FC12F" w14:textId="77777777" w:rsidR="000E50D3" w:rsidRPr="000E50D3" w:rsidRDefault="000E50D3" w:rsidP="000E50D3"/>
    <w:p w14:paraId="772EB4D0" w14:textId="77777777" w:rsidR="000E50D3" w:rsidRPr="000E50D3" w:rsidRDefault="000E50D3" w:rsidP="000E50D3"/>
    <w:p w14:paraId="62F36647" w14:textId="77777777" w:rsidR="000E50D3" w:rsidRPr="000E50D3" w:rsidRDefault="000E50D3" w:rsidP="000E50D3"/>
    <w:p w14:paraId="6D3CF0AB" w14:textId="77777777" w:rsidR="000E50D3" w:rsidRPr="000E50D3" w:rsidRDefault="000E50D3" w:rsidP="000E50D3"/>
    <w:p w14:paraId="01DC20AA" w14:textId="77777777" w:rsidR="000E50D3" w:rsidRDefault="000E50D3" w:rsidP="000E50D3"/>
    <w:p w14:paraId="7CD7DFCE" w14:textId="01C12BE4" w:rsidR="000E50D3" w:rsidRDefault="000E50D3" w:rsidP="000E50D3">
      <w:pPr>
        <w:tabs>
          <w:tab w:val="left" w:pos="1530"/>
        </w:tabs>
      </w:pPr>
      <w:r>
        <w:tab/>
      </w:r>
    </w:p>
    <w:p w14:paraId="6ABD8026" w14:textId="77777777" w:rsidR="000E50D3" w:rsidRDefault="000E50D3">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27083AB6" w14:textId="0CEB2346" w:rsidR="000E50D3" w:rsidRDefault="000E50D3" w:rsidP="007A03FC">
      <w:pPr>
        <w:pStyle w:val="NadpisSekce"/>
      </w:pPr>
      <w:bookmarkStart w:id="1" w:name="_Toc195971200"/>
      <w:r>
        <w:lastRenderedPageBreak/>
        <w:t xml:space="preserve">2 Struktura gild ve společenstvu pěvců </w:t>
      </w:r>
      <w:r w:rsidR="007A03FC" w:rsidRPr="007A03FC">
        <w:t>v </w:t>
      </w:r>
      <w:r w:rsidRPr="007A03FC">
        <w:t>české</w:t>
      </w:r>
      <w:r w:rsidR="007A03FC" w:rsidRPr="007A03FC">
        <w:t xml:space="preserve">m </w:t>
      </w:r>
      <w:r w:rsidRPr="007A03FC">
        <w:t>nížinné</w:t>
      </w:r>
      <w:r w:rsidR="007A03FC" w:rsidRPr="007A03FC">
        <w:t>m l</w:t>
      </w:r>
      <w:r w:rsidRPr="007A03FC">
        <w:t>ese</w:t>
      </w:r>
      <w:bookmarkEnd w:id="1"/>
    </w:p>
    <w:p w14:paraId="7540567D" w14:textId="3FECF18F" w:rsidR="000E50D3" w:rsidRPr="000E50D3" w:rsidRDefault="000E50D3" w:rsidP="007A03FC">
      <w:pPr>
        <w:pStyle w:val="Nadpis11"/>
      </w:pPr>
      <w:bookmarkStart w:id="2" w:name="_2kezeocdnrne"/>
      <w:bookmarkStart w:id="3" w:name="_Toc195971201"/>
      <w:bookmarkEnd w:id="2"/>
      <w:r>
        <w:t xml:space="preserve">2.1 </w:t>
      </w:r>
      <w:r w:rsidRPr="000E50D3">
        <w:t>Metody a lokalita</w:t>
      </w:r>
      <w:bookmarkEnd w:id="3"/>
    </w:p>
    <w:p w14:paraId="4042FD22" w14:textId="6F93F7F0" w:rsidR="000E50D3" w:rsidRPr="00001073" w:rsidRDefault="000E50D3" w:rsidP="00001073">
      <w:pPr>
        <w:pStyle w:val="Text"/>
      </w:pPr>
      <w:r w:rsidRPr="00001073">
        <w:t xml:space="preserve">Metodika této diplomové práce částečně vycházela z metodologie práce </w:t>
      </w:r>
      <w:r w:rsidR="001E5490" w:rsidRPr="00001073">
        <w:fldChar w:fldCharType="begin"/>
      </w:r>
      <w:r w:rsidR="00001073">
        <w:instrText xml:space="preserve"> ADDIN ZOTERO_ITEM CSL_CITATION {"citationID":"nUDjBgUD","properties":{"formattedCitation":"(Reme\\uc0\\u353{}ov\\uc0\\u225{} et al., 2020)","plainCitation":"(Remešová et al., 2020)","dontUpdate":true,"noteIndex":0},"citationItems":[{"id":1145,"uris":["http://zotero.org/users/11063705/items/GZBFFQD4"],"itemData":{"id":1145,"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citation-key":"remesova-2020"}}],"schema":"https://github.com/citation-style-language/schema/raw/master/csl-citation.json"} </w:instrText>
      </w:r>
      <w:r w:rsidR="001E5490" w:rsidRPr="00001073">
        <w:fldChar w:fldCharType="separate"/>
      </w:r>
      <w:r w:rsidR="001E5490" w:rsidRPr="00001073">
        <w:t>Remešová et al.</w:t>
      </w:r>
      <w:r w:rsidR="00F74EE6" w:rsidRPr="00001073">
        <w:t xml:space="preserve"> </w:t>
      </w:r>
      <w:r w:rsidR="001E5490" w:rsidRPr="00001073">
        <w:t>(2020)</w:t>
      </w:r>
      <w:r w:rsidR="001E5490" w:rsidRPr="00001073">
        <w:fldChar w:fldCharType="end"/>
      </w:r>
      <w:r w:rsidR="001E5490" w:rsidRPr="00001073">
        <w:t xml:space="preserve"> </w:t>
      </w:r>
      <w:r w:rsidRPr="00001073">
        <w:t xml:space="preserve">a z mé bakalářské práce </w:t>
      </w:r>
      <w:r w:rsidR="001E5490" w:rsidRPr="00001073">
        <w:fldChar w:fldCharType="begin"/>
      </w:r>
      <w:r w:rsidR="00001073">
        <w:instrText xml:space="preserve"> ADDIN ZOTERO_ITEM CSL_CITATION {"citationID":"ZlDjVWRK","properties":{"formattedCitation":"(Uli\\uc0\\u269{}n\\uc0\\u253{}, 2022)","plainCitation":"(Uličný, 2022)","noteIndex":0},"citationItems":[{"id":1457,"uris":["http://zotero.org/users/11063705/items/BATLP8R3"],"itemData":{"id":1457,"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citation-key":"ulicny-2022"}}],"schema":"https://github.com/citation-style-language/schema/raw/master/csl-citation.json"} </w:instrText>
      </w:r>
      <w:r w:rsidR="001E5490" w:rsidRPr="00001073">
        <w:fldChar w:fldCharType="separate"/>
      </w:r>
      <w:r w:rsidR="001E5490" w:rsidRPr="00001073">
        <w:t>(Uličný, 2022)</w:t>
      </w:r>
      <w:r w:rsidR="001E5490" w:rsidRPr="00001073">
        <w:fldChar w:fldCharType="end"/>
      </w:r>
      <w:r w:rsidRPr="00001073">
        <w:t xml:space="preserve">. Na základě kritického posouzení výsledků a potenciálních nedostatků těchto metod v kontextu nížinného lesa v České republice byly metody pro tuto diplomovou práci dále upraveny. Mezi změny v metodologii patří zacílení lokality pro sběr dat, posun od vzorkování podél lesních cest ke sběru dat po celé ploše lokality a bodový </w:t>
      </w:r>
      <w:proofErr w:type="spellStart"/>
      <w:r w:rsidRPr="00001073">
        <w:t>transekt</w:t>
      </w:r>
      <w:proofErr w:type="spellEnd"/>
      <w:r w:rsidRPr="00001073">
        <w:t xml:space="preserve"> pro odhad relativních abundancí druhů pěvců (vše viz níže).</w:t>
      </w:r>
    </w:p>
    <w:p w14:paraId="64F5E7C7" w14:textId="11BABD4E" w:rsidR="000E50D3" w:rsidRPr="000E50D3" w:rsidRDefault="00A05CF2" w:rsidP="007A03FC">
      <w:pPr>
        <w:pStyle w:val="Nadpis21"/>
      </w:pPr>
      <w:bookmarkStart w:id="4" w:name="_5vj5y5yrh3m1"/>
      <w:bookmarkStart w:id="5" w:name="_Toc195971202"/>
      <w:bookmarkEnd w:id="4"/>
      <w:r w:rsidRPr="007A03FC">
        <w:t xml:space="preserve">2.1.1 </w:t>
      </w:r>
      <w:r w:rsidR="000E50D3" w:rsidRPr="000E50D3">
        <w:t>Oblast výzkumu</w:t>
      </w:r>
      <w:bookmarkEnd w:id="5"/>
    </w:p>
    <w:p w14:paraId="48C9A2BF" w14:textId="24369B2D" w:rsidR="000E50D3" w:rsidRPr="000E50D3" w:rsidRDefault="004C6CB0" w:rsidP="007A03FC">
      <w:pPr>
        <w:pStyle w:val="Text"/>
      </w:pPr>
      <w:r w:rsidRPr="000E50D3">
        <w:rPr>
          <w:noProof/>
          <w:lang w:val="en-US"/>
        </w:rPr>
        <w:drawing>
          <wp:anchor distT="114300" distB="114300" distL="114300" distR="114300" simplePos="0" relativeHeight="251661312" behindDoc="0" locked="0" layoutInCell="1" allowOverlap="1" wp14:anchorId="4CAD4362" wp14:editId="2A7AA3F3">
            <wp:simplePos x="0" y="0"/>
            <wp:positionH relativeFrom="margin">
              <wp:align>right</wp:align>
            </wp:positionH>
            <wp:positionV relativeFrom="paragraph">
              <wp:posOffset>1859280</wp:posOffset>
            </wp:positionV>
            <wp:extent cx="5733415" cy="3444240"/>
            <wp:effectExtent l="0" t="0" r="0" b="3810"/>
            <wp:wrapTopAndBottom/>
            <wp:docPr id="92282481" name="Picture 16" descr="A map of a land with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82481" name="Picture 16" descr="A map of a land with blue rectangle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t="35" b="35"/>
                    <a:stretch>
                      <a:fillRect/>
                    </a:stretch>
                  </pic:blipFill>
                  <pic:spPr bwMode="auto">
                    <a:xfrm>
                      <a:off x="0" y="0"/>
                      <a:ext cx="5733415" cy="3444240"/>
                    </a:xfrm>
                    <a:prstGeom prst="rect">
                      <a:avLst/>
                    </a:prstGeom>
                    <a:noFill/>
                  </pic:spPr>
                </pic:pic>
              </a:graphicData>
            </a:graphic>
            <wp14:sizeRelH relativeFrom="page">
              <wp14:pctWidth>0</wp14:pctWidth>
            </wp14:sizeRelH>
            <wp14:sizeRelV relativeFrom="page">
              <wp14:pctHeight>0</wp14:pctHeight>
            </wp14:sizeRelV>
          </wp:anchor>
        </w:drawing>
      </w:r>
      <w:r w:rsidR="000E50D3" w:rsidRPr="000E50D3">
        <w:t xml:space="preserve">Oblastí výzkumu </w:t>
      </w:r>
      <w:r w:rsidR="007A03FC" w:rsidRPr="000E50D3">
        <w:t>jsem zvolil</w:t>
      </w:r>
      <w:r w:rsidR="000E50D3" w:rsidRPr="000E50D3">
        <w:t xml:space="preserve"> národní přírodní rezervaci (NPR) </w:t>
      </w:r>
      <w:proofErr w:type="spellStart"/>
      <w:r w:rsidR="000E50D3" w:rsidRPr="000E50D3">
        <w:t>Koda</w:t>
      </w:r>
      <w:proofErr w:type="spellEnd"/>
      <w:r w:rsidR="000E50D3" w:rsidRPr="000E50D3">
        <w:t xml:space="preserve">, ležící jihozápadně od Prahy u obce Srbsko. Na této lokalitě jsem prováděl část sběru dat pro mou bakalářskou práci, druhá část probíhala v NPR Karlštejn. Oproti NPR Karlštejn je vegetace v NPR </w:t>
      </w:r>
      <w:proofErr w:type="spellStart"/>
      <w:r w:rsidR="000E50D3" w:rsidRPr="000E50D3">
        <w:t>Koda</w:t>
      </w:r>
      <w:proofErr w:type="spellEnd"/>
      <w:r w:rsidR="000E50D3" w:rsidRPr="000E50D3">
        <w:t xml:space="preserve"> více homogenní, větší plocha je zalesněná a pouze malou část stromů zastupují jehličnany. Rovněž </w:t>
      </w:r>
      <w:proofErr w:type="spellStart"/>
      <w:r w:rsidR="000E50D3" w:rsidRPr="000E50D3">
        <w:t>Koda</w:t>
      </w:r>
      <w:proofErr w:type="spellEnd"/>
      <w:r w:rsidR="000E50D3" w:rsidRPr="000E50D3">
        <w:t xml:space="preserve"> nečelí takovému náporu turistů jako okolí Karlštejna. Pro pozorování chování pěvců nížinného lesa v České </w:t>
      </w:r>
      <w:r w:rsidR="007A03FC" w:rsidRPr="000E50D3">
        <w:t>republice</w:t>
      </w:r>
      <w:r w:rsidR="000E50D3" w:rsidRPr="000E50D3">
        <w:t xml:space="preserve"> je proto </w:t>
      </w:r>
      <w:proofErr w:type="spellStart"/>
      <w:r w:rsidR="000E50D3" w:rsidRPr="000E50D3">
        <w:t>Koda</w:t>
      </w:r>
      <w:proofErr w:type="spellEnd"/>
      <w:r w:rsidR="000E50D3" w:rsidRPr="000E50D3">
        <w:t xml:space="preserve"> vhodná lokalita. Její relativně snadná dostupnost z Prahy byla také faktorem, neboť sběr dat vyžadoval celkem 24 návštěv během dvou terénních sezón. Sběr dat probíhal ve večerních a ranních hodinách od dubna do června v letech 2023 a 2024, a to vždy jednou týdně.</w:t>
      </w:r>
    </w:p>
    <w:p w14:paraId="7A7550FA" w14:textId="5114C0D5" w:rsidR="000E50D3" w:rsidRPr="000E50D3" w:rsidRDefault="000E50D3" w:rsidP="000E50D3">
      <w:pPr>
        <w:tabs>
          <w:tab w:val="left" w:pos="1530"/>
        </w:tabs>
      </w:pPr>
      <w:r w:rsidRPr="000E50D3">
        <w:t>Obr. 1: Mapa okolí lokality s přibližným areálem pro sběr dat vyznačeným modrým mnohoúhelníkem. Plocha pro vzorkování činila asi 1,4 km</w:t>
      </w:r>
      <w:r w:rsidRPr="000E50D3">
        <w:rPr>
          <w:vertAlign w:val="superscript"/>
        </w:rPr>
        <w:t>2</w:t>
      </w:r>
      <w:r w:rsidRPr="000E50D3">
        <w:t>.</w:t>
      </w:r>
    </w:p>
    <w:p w14:paraId="53CDD456" w14:textId="77777777" w:rsidR="007A03FC" w:rsidRDefault="007A03FC" w:rsidP="007A03FC">
      <w:pPr>
        <w:pStyle w:val="Nadpis21"/>
      </w:pPr>
      <w:bookmarkStart w:id="6" w:name="_wkwu2wk2s8dx"/>
      <w:bookmarkEnd w:id="6"/>
    </w:p>
    <w:p w14:paraId="686A4EB1" w14:textId="2EA6E5E2" w:rsidR="000E50D3" w:rsidRPr="000E50D3" w:rsidRDefault="007A03FC" w:rsidP="007A03FC">
      <w:pPr>
        <w:pStyle w:val="Nadpis21"/>
      </w:pPr>
      <w:bookmarkStart w:id="7" w:name="_Toc195971203"/>
      <w:r>
        <w:lastRenderedPageBreak/>
        <w:t xml:space="preserve">2.1.2 </w:t>
      </w:r>
      <w:r w:rsidR="000E50D3" w:rsidRPr="000E50D3">
        <w:t>Přírodní charakter oblasti</w:t>
      </w:r>
      <w:bookmarkEnd w:id="7"/>
    </w:p>
    <w:p w14:paraId="2BF21938" w14:textId="1A9BA607" w:rsidR="007A03FC" w:rsidRDefault="000E50D3" w:rsidP="007A03FC">
      <w:pPr>
        <w:pStyle w:val="Text"/>
      </w:pPr>
      <w:r w:rsidRPr="000E50D3">
        <w:t xml:space="preserve">NPR </w:t>
      </w:r>
      <w:proofErr w:type="spellStart"/>
      <w:r w:rsidRPr="000E50D3">
        <w:t>Koda</w:t>
      </w:r>
      <w:proofErr w:type="spellEnd"/>
      <w:r w:rsidRPr="000E50D3">
        <w:t xml:space="preserve"> je součástí chráněné krajinné oblasti Český Kras. Prostředí je zde značně členité s charakteristickými krasovými jevy. Geologické podloží je tvořeno z velké části devonskými vápenci. Většina plochy rezervace je zalesněná. Charakter lesa je spíše otevřený, stromy zde běžně dosahují 20 metrů. Lesní porost zastupují primárně </w:t>
      </w:r>
      <w:proofErr w:type="spellStart"/>
      <w:r w:rsidRPr="000E50D3">
        <w:t>dubohabřiny</w:t>
      </w:r>
      <w:proofErr w:type="spellEnd"/>
      <w:r w:rsidRPr="000E50D3">
        <w:t>, vápnomilné bučiny a v údolí potoka nalezneme i prvky lužního lesa. Na strmých stráních s vápencovými výchozy se nacházejí xerotermní trávníky a skalní stepi</w:t>
      </w:r>
      <w:r w:rsidR="00001073">
        <w:t xml:space="preserve"> </w:t>
      </w:r>
      <w:r w:rsidR="00001073">
        <w:fldChar w:fldCharType="begin"/>
      </w:r>
      <w:r w:rsidR="00001073">
        <w:instrText xml:space="preserve"> ADDIN ZOTERO_ITEM CSL_CITATION {"citationID":"d8AsQb17","properties":{"formattedCitation":"(Lo\\uc0\\u382{}ek, 2014)","plainCitation":"(Ložek, 2014)","noteIndex":0},"citationItems":[{"id":1474,"uris":["http://zotero.org/users/11063705/items/T8IMZ9LR"],"itemData":{"id":1474,"type":"article-journal","container-title":"Bohemia centralis","issue":"32","page":"41-49","title":"Přírodní poměry národní přírodní rezervace Koda a nástin její krajinné historie od konce posledního glaciálu na základě svědectví malakofauny","author":[{"family":"Ložek","given":"Vojen"}],"issued":{"date-parts":[["2014"]]},"citation-key":"lozek-2014"}}],"schema":"https://github.com/citation-style-language/schema/raw/master/csl-citation.json"} </w:instrText>
      </w:r>
      <w:r w:rsidR="00001073">
        <w:fldChar w:fldCharType="separate"/>
      </w:r>
      <w:r w:rsidR="00001073" w:rsidRPr="00001073">
        <w:rPr>
          <w:rFonts w:cs="Times New Roman"/>
        </w:rPr>
        <w:t>(</w:t>
      </w:r>
      <w:proofErr w:type="spellStart"/>
      <w:r w:rsidR="00001073" w:rsidRPr="00001073">
        <w:rPr>
          <w:rFonts w:cs="Times New Roman"/>
        </w:rPr>
        <w:t>Ložek</w:t>
      </w:r>
      <w:proofErr w:type="spellEnd"/>
      <w:r w:rsidR="00001073" w:rsidRPr="00001073">
        <w:rPr>
          <w:rFonts w:cs="Times New Roman"/>
        </w:rPr>
        <w:t>, 2014)</w:t>
      </w:r>
      <w:r w:rsidR="00001073">
        <w:fldChar w:fldCharType="end"/>
      </w:r>
      <w:r w:rsidRPr="000E50D3">
        <w:t>. Sběr dat však probíhal jen v lesních biotopech této lokality.</w:t>
      </w:r>
    </w:p>
    <w:p w14:paraId="7C0070FB" w14:textId="0CF9A777" w:rsidR="000E50D3" w:rsidRPr="000E50D3" w:rsidRDefault="007A03FC" w:rsidP="007A03FC">
      <w:pPr>
        <w:pStyle w:val="Text"/>
      </w:pPr>
      <w:r>
        <w:tab/>
      </w:r>
      <w:r w:rsidR="000E50D3" w:rsidRPr="000E50D3">
        <w:t>Fauna</w:t>
      </w:r>
      <w:r>
        <w:t xml:space="preserve"> </w:t>
      </w:r>
      <w:r w:rsidR="000E50D3" w:rsidRPr="000E50D3">
        <w:t xml:space="preserve">NPR </w:t>
      </w:r>
      <w:proofErr w:type="spellStart"/>
      <w:r w:rsidR="000E50D3" w:rsidRPr="000E50D3">
        <w:t>Koda</w:t>
      </w:r>
      <w:proofErr w:type="spellEnd"/>
      <w:r w:rsidR="000E50D3" w:rsidRPr="000E50D3">
        <w:t xml:space="preserve"> </w:t>
      </w:r>
      <w:r>
        <w:t xml:space="preserve">je </w:t>
      </w:r>
      <w:r w:rsidR="000E50D3" w:rsidRPr="000E50D3">
        <w:t xml:space="preserve">relativně bohatá. Nalezneme zde mnoho vápnomilných druhů měkkýšů a vzácné stepní druhy bezobratlých jako je například </w:t>
      </w:r>
      <w:proofErr w:type="spellStart"/>
      <w:r w:rsidR="000E50D3" w:rsidRPr="000E50D3">
        <w:t>stepník</w:t>
      </w:r>
      <w:proofErr w:type="spellEnd"/>
      <w:r w:rsidR="000E50D3" w:rsidRPr="000E50D3">
        <w:t xml:space="preserve"> rudý (</w:t>
      </w:r>
      <w:proofErr w:type="spellStart"/>
      <w:r w:rsidR="000E50D3" w:rsidRPr="000E50D3">
        <w:rPr>
          <w:i/>
        </w:rPr>
        <w:t>Eresus</w:t>
      </w:r>
      <w:proofErr w:type="spellEnd"/>
      <w:r w:rsidR="000E50D3" w:rsidRPr="000E50D3">
        <w:rPr>
          <w:i/>
        </w:rPr>
        <w:t xml:space="preserve"> </w:t>
      </w:r>
      <w:proofErr w:type="spellStart"/>
      <w:r w:rsidR="000E50D3" w:rsidRPr="000E50D3">
        <w:rPr>
          <w:i/>
        </w:rPr>
        <w:t>cinnaberinus</w:t>
      </w:r>
      <w:proofErr w:type="spellEnd"/>
      <w:r w:rsidR="000E50D3" w:rsidRPr="000E50D3">
        <w:t>). V kaskádách potoka je možné spatřit hned několik druhů ocasatých obojživelníků včetně čolka velkého (</w:t>
      </w:r>
      <w:proofErr w:type="spellStart"/>
      <w:r w:rsidR="000E50D3" w:rsidRPr="000E50D3">
        <w:rPr>
          <w:i/>
        </w:rPr>
        <w:t>Triturus</w:t>
      </w:r>
      <w:proofErr w:type="spellEnd"/>
      <w:r w:rsidR="000E50D3" w:rsidRPr="000E50D3">
        <w:rPr>
          <w:i/>
        </w:rPr>
        <w:t xml:space="preserve"> </w:t>
      </w:r>
      <w:proofErr w:type="spellStart"/>
      <w:r w:rsidR="000E50D3" w:rsidRPr="000E50D3">
        <w:rPr>
          <w:i/>
        </w:rPr>
        <w:t>cristatus</w:t>
      </w:r>
      <w:proofErr w:type="spellEnd"/>
      <w:r w:rsidR="000E50D3" w:rsidRPr="000E50D3">
        <w:rPr>
          <w:i/>
        </w:rPr>
        <w:t xml:space="preserve">) </w:t>
      </w:r>
      <w:r w:rsidR="000E50D3" w:rsidRPr="000E50D3">
        <w:t>a horského (</w:t>
      </w:r>
      <w:r w:rsidR="000E50D3" w:rsidRPr="000E50D3">
        <w:rPr>
          <w:i/>
        </w:rPr>
        <w:t xml:space="preserve">T. </w:t>
      </w:r>
      <w:proofErr w:type="spellStart"/>
      <w:r w:rsidR="000E50D3" w:rsidRPr="000E50D3">
        <w:rPr>
          <w:i/>
        </w:rPr>
        <w:t>alpestris</w:t>
      </w:r>
      <w:proofErr w:type="spellEnd"/>
      <w:r w:rsidR="000E50D3" w:rsidRPr="000E50D3">
        <w:t>). Ze savců stojí za zmínku různé druhy z řádu letounů.</w:t>
      </w:r>
    </w:p>
    <w:p w14:paraId="37FB3ACE" w14:textId="021D2D62" w:rsidR="000E50D3" w:rsidRPr="000E50D3" w:rsidRDefault="007A03FC" w:rsidP="007A03FC">
      <w:pPr>
        <w:pStyle w:val="Nadpis21"/>
      </w:pPr>
      <w:bookmarkStart w:id="8" w:name="_9p8ywzbqihdn"/>
      <w:bookmarkStart w:id="9" w:name="_Toc195971204"/>
      <w:bookmarkEnd w:id="8"/>
      <w:r>
        <w:t xml:space="preserve">2.1.3 </w:t>
      </w:r>
      <w:r w:rsidR="000E50D3" w:rsidRPr="000E50D3">
        <w:t xml:space="preserve">Bodový </w:t>
      </w:r>
      <w:proofErr w:type="spellStart"/>
      <w:r w:rsidR="000E50D3" w:rsidRPr="000E50D3">
        <w:t>transekt</w:t>
      </w:r>
      <w:bookmarkEnd w:id="9"/>
      <w:proofErr w:type="spellEnd"/>
    </w:p>
    <w:p w14:paraId="3C0BC0C9" w14:textId="77777777" w:rsidR="000E50D3" w:rsidRPr="000E50D3" w:rsidRDefault="000E50D3" w:rsidP="007A03FC">
      <w:pPr>
        <w:pStyle w:val="Text"/>
      </w:pPr>
      <w:r w:rsidRPr="000E50D3">
        <w:t xml:space="preserve">Za účelem odhadu relativních abundancí přítomných druhů pěvců byl v roce 2023 zařazen bodový </w:t>
      </w:r>
      <w:proofErr w:type="spellStart"/>
      <w:r w:rsidRPr="000E50D3">
        <w:t>transekt</w:t>
      </w:r>
      <w:proofErr w:type="spellEnd"/>
      <w:r w:rsidRPr="000E50D3">
        <w:t xml:space="preserve"> pro sčítání jedinců pomocí pozorování a akustických projevů.</w:t>
      </w:r>
    </w:p>
    <w:p w14:paraId="29EFB198" w14:textId="68878D04" w:rsidR="000E50D3" w:rsidRPr="000E50D3" w:rsidRDefault="004C6CB0" w:rsidP="007A03FC">
      <w:pPr>
        <w:pStyle w:val="Text"/>
      </w:pPr>
      <w:r w:rsidRPr="000E50D3">
        <w:rPr>
          <w:noProof/>
        </w:rPr>
        <w:drawing>
          <wp:anchor distT="0" distB="0" distL="114300" distR="114300" simplePos="0" relativeHeight="251680768" behindDoc="0" locked="0" layoutInCell="1" allowOverlap="1" wp14:anchorId="5BCDD8E7" wp14:editId="508F43D6">
            <wp:simplePos x="0" y="0"/>
            <wp:positionH relativeFrom="margin">
              <wp:align>center</wp:align>
            </wp:positionH>
            <wp:positionV relativeFrom="paragraph">
              <wp:posOffset>994437</wp:posOffset>
            </wp:positionV>
            <wp:extent cx="5135975" cy="2568272"/>
            <wp:effectExtent l="0" t="0" r="7620" b="0"/>
            <wp:wrapTopAndBottom/>
            <wp:docPr id="58856597" name="Picture 1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6597" name="Picture 11" descr="A map of a river&#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35975" cy="2568272"/>
                    </a:xfrm>
                    <a:prstGeom prst="rect">
                      <a:avLst/>
                    </a:prstGeom>
                    <a:noFill/>
                    <a:ln>
                      <a:noFill/>
                    </a:ln>
                  </pic:spPr>
                </pic:pic>
              </a:graphicData>
            </a:graphic>
          </wp:anchor>
        </w:drawing>
      </w:r>
      <w:r w:rsidR="007A03FC">
        <w:tab/>
      </w:r>
      <w:r w:rsidR="000E50D3" w:rsidRPr="000E50D3">
        <w:t xml:space="preserve">Bodový </w:t>
      </w:r>
      <w:proofErr w:type="spellStart"/>
      <w:r w:rsidR="000E50D3" w:rsidRPr="000E50D3">
        <w:t>transekt</w:t>
      </w:r>
      <w:proofErr w:type="spellEnd"/>
      <w:r w:rsidR="000E50D3" w:rsidRPr="000E50D3">
        <w:t xml:space="preserve"> sestával z </w:t>
      </w:r>
      <w:r w:rsidR="00001073">
        <w:t>devíti</w:t>
      </w:r>
      <w:r w:rsidR="000E50D3" w:rsidRPr="000E50D3">
        <w:t xml:space="preserve"> bodů se 125 m rozestupy. Celkem </w:t>
      </w:r>
      <w:proofErr w:type="spellStart"/>
      <w:r w:rsidR="000E50D3" w:rsidRPr="000E50D3">
        <w:t>transekt</w:t>
      </w:r>
      <w:proofErr w:type="spellEnd"/>
      <w:r w:rsidR="000E50D3" w:rsidRPr="000E50D3">
        <w:t xml:space="preserve"> pokryl trasu </w:t>
      </w:r>
      <w:r w:rsidR="00001073">
        <w:t>jednoho</w:t>
      </w:r>
      <w:r w:rsidR="000E50D3" w:rsidRPr="000E50D3">
        <w:t xml:space="preserve"> k</w:t>
      </w:r>
      <w:r w:rsidR="00001073">
        <w:t>ilo</w:t>
      </w:r>
      <w:r w:rsidR="000E50D3" w:rsidRPr="000E50D3">
        <w:t>m</w:t>
      </w:r>
      <w:r w:rsidR="00001073">
        <w:t>etru</w:t>
      </w:r>
      <w:r w:rsidR="000E50D3" w:rsidRPr="000E50D3">
        <w:t xml:space="preserve">. Sčítání na bodovém </w:t>
      </w:r>
      <w:proofErr w:type="spellStart"/>
      <w:r w:rsidR="000E50D3" w:rsidRPr="000E50D3">
        <w:t>transektu</w:t>
      </w:r>
      <w:proofErr w:type="spellEnd"/>
      <w:r w:rsidR="000E50D3" w:rsidRPr="000E50D3">
        <w:t xml:space="preserve"> začínalo se svítáním a největší aktivitou ptáků. Začátek sčítání byl tedy mezi 5. a 6. hodinou ranní. Body byly číslované 1 až 9 a přejít celý </w:t>
      </w:r>
      <w:proofErr w:type="spellStart"/>
      <w:r w:rsidR="000E50D3" w:rsidRPr="000E50D3">
        <w:t>transekt</w:t>
      </w:r>
      <w:proofErr w:type="spellEnd"/>
      <w:r w:rsidR="000E50D3" w:rsidRPr="000E50D3">
        <w:t xml:space="preserve"> trvalo asi 2,5 hodiny. Z tohoto důvodu jsem každý týden střídal výchozí bod (1 a 9) aby kvůli odlišné temporální intenzitě ptačího zpěvu nebyla zvýhodněn</w:t>
      </w:r>
      <w:r w:rsidR="00001073">
        <w:t xml:space="preserve"> jedna strana </w:t>
      </w:r>
      <w:r w:rsidR="000E50D3" w:rsidRPr="000E50D3">
        <w:t xml:space="preserve">bodového </w:t>
      </w:r>
      <w:proofErr w:type="spellStart"/>
      <w:r w:rsidR="000E50D3" w:rsidRPr="000E50D3">
        <w:t>transektu</w:t>
      </w:r>
      <w:proofErr w:type="spellEnd"/>
      <w:r w:rsidR="000E50D3" w:rsidRPr="000E50D3">
        <w:t>.</w:t>
      </w:r>
    </w:p>
    <w:p w14:paraId="5DB1543A" w14:textId="08EFA17A" w:rsidR="000E50D3" w:rsidRPr="000E50D3" w:rsidRDefault="000E50D3" w:rsidP="000E50D3">
      <w:pPr>
        <w:tabs>
          <w:tab w:val="left" w:pos="1530"/>
        </w:tabs>
      </w:pPr>
      <w:r w:rsidRPr="000E50D3">
        <w:rPr>
          <w:b/>
          <w:bCs/>
        </w:rPr>
        <w:t>Obr. 2:</w:t>
      </w:r>
      <w:r w:rsidRPr="000E50D3">
        <w:t xml:space="preserve"> Mapa lokality </w:t>
      </w:r>
      <w:proofErr w:type="gramStart"/>
      <w:r w:rsidRPr="000E50D3">
        <w:t>s</w:t>
      </w:r>
      <w:proofErr w:type="gramEnd"/>
      <w:r w:rsidRPr="000E50D3">
        <w:t xml:space="preserve"> modře vyznačeným areálem pro sběr dat a s červenými tečkami bodového </w:t>
      </w:r>
      <w:proofErr w:type="spellStart"/>
      <w:r w:rsidRPr="000E50D3">
        <w:t>transektu</w:t>
      </w:r>
      <w:proofErr w:type="spellEnd"/>
      <w:r w:rsidRPr="000E50D3">
        <w:t>.</w:t>
      </w:r>
    </w:p>
    <w:p w14:paraId="76F92383" w14:textId="77777777" w:rsidR="000E50D3" w:rsidRPr="000E50D3" w:rsidRDefault="000E50D3" w:rsidP="008B0D62">
      <w:pPr>
        <w:pStyle w:val="Text"/>
      </w:pPr>
      <w:r w:rsidRPr="000E50D3">
        <w:t xml:space="preserve">Po příchodu na vyznačený bod jsem nejprve 2 minuty čekal, aby má aktivita neměla příliš negativní vliv na přesnost sčítání. Poté probíhalo 6 minut první kolo sčítání. Zapisoval jsem jednotlivé druhy viděné a slyšené na daném bodu i s jejich počtem a odhadem vzdáleností. Vzdálenost byla buď odhadnuta nebo určena přesně pomocí laserového dálkoměru. Odhad vzdálenosti ptáka podle sluchu měl tři kategorie: do 20 m, do 50 m a nad 50 m. Po uplynulých šesti minutách jsem toto </w:t>
      </w:r>
      <w:r w:rsidRPr="000E50D3">
        <w:lastRenderedPageBreak/>
        <w:t xml:space="preserve">sčítání opakoval znovu se stejnou metodikou pro posouzení </w:t>
      </w:r>
      <w:proofErr w:type="spellStart"/>
      <w:r w:rsidRPr="000E50D3">
        <w:t>detektability</w:t>
      </w:r>
      <w:proofErr w:type="spellEnd"/>
      <w:r w:rsidRPr="000E50D3">
        <w:t xml:space="preserve"> jednotlivých druhů. I když cílem bylo zkoumat pěvce, během sčítání byli zapisováni i ptáci z jiných řádů.</w:t>
      </w:r>
    </w:p>
    <w:p w14:paraId="4ED44EC0" w14:textId="10E9502D" w:rsidR="000E50D3" w:rsidRPr="000E50D3" w:rsidRDefault="008B0D62" w:rsidP="008B0D62">
      <w:pPr>
        <w:pStyle w:val="Nadpis21"/>
      </w:pPr>
      <w:bookmarkStart w:id="10" w:name="_d38fxervda6b"/>
      <w:bookmarkStart w:id="11" w:name="_Toc195971205"/>
      <w:bookmarkEnd w:id="10"/>
      <w:r>
        <w:t xml:space="preserve">2.1.4 </w:t>
      </w:r>
      <w:r w:rsidR="000E50D3" w:rsidRPr="000E50D3">
        <w:t>Kategorie chování a substrátů</w:t>
      </w:r>
      <w:bookmarkEnd w:id="11"/>
    </w:p>
    <w:p w14:paraId="2D56FE49" w14:textId="3DA509BD" w:rsidR="000E50D3" w:rsidRPr="008A07BA" w:rsidRDefault="000E50D3" w:rsidP="008A07BA">
      <w:pPr>
        <w:pStyle w:val="Text"/>
      </w:pPr>
      <w:r w:rsidRPr="008A07BA">
        <w:t xml:space="preserve">Aby bylo možné kvantifikovat potravní chování (anglicky </w:t>
      </w:r>
      <w:proofErr w:type="spellStart"/>
      <w:r w:rsidRPr="008A07BA">
        <w:t>foraging</w:t>
      </w:r>
      <w:proofErr w:type="spellEnd"/>
      <w:r w:rsidRPr="008A07BA">
        <w:t xml:space="preserve"> </w:t>
      </w:r>
      <w:proofErr w:type="spellStart"/>
      <w:r w:rsidRPr="008A07BA">
        <w:t>behaviour</w:t>
      </w:r>
      <w:proofErr w:type="spellEnd"/>
      <w:r w:rsidRPr="008A07BA">
        <w:t>) jednotlivých druhů pěvců, bylo zapotřebí sesbírat podrobná behaviorální data v kontextu sběru potravy. Pro tyto účely existuje poměrně robustní metodologická literatura</w:t>
      </w:r>
      <w:r w:rsidR="001E5490" w:rsidRPr="008A07BA">
        <w:t xml:space="preserve"> </w:t>
      </w:r>
      <w:r w:rsidR="001E5490" w:rsidRPr="008A07BA">
        <w:fldChar w:fldCharType="begin"/>
      </w:r>
      <w:r w:rsidR="00001073" w:rsidRPr="008A07BA">
        <w:instrText xml:space="preserve"> ADDIN ZOTERO_ITEM CSL_CITATION {"citationID":"RgR0Krqq","properties":{"formattedCitation":"(Morrison, 1984)","plainCitation":"(Morrison, 1984)","noteIndex":0},"citationItems":[{"id":754,"uris":["http://zotero.org/users/11063705/items/24FV85CL"],"itemData":{"id":754,"type":"article-journal","container-title":"The Condor","DOI":"10.2307/1367029","ISSN":"00105422","issue":"2","journalAbbreviation":"The Condor","language":"en","note":"number: 2","page":"146","source":"DOI.org (Crossref)","title":"Influence of Sample Size and Sampling Design on Analysis of Avian Foraging Behavior","volume":"86","author":[{"family":"Morrison","given":"Michael L."}],"issued":{"date-parts":[["1984",5]]},"citation-key":"morrison-1984a"}}],"schema":"https://github.com/citation-style-language/schema/raw/master/csl-citation.json"} </w:instrText>
      </w:r>
      <w:r w:rsidR="001E5490" w:rsidRPr="008A07BA">
        <w:fldChar w:fldCharType="separate"/>
      </w:r>
      <w:r w:rsidR="001E5490" w:rsidRPr="008A07BA">
        <w:t>(</w:t>
      </w:r>
      <w:r w:rsidR="008A07BA">
        <w:t xml:space="preserve">např. </w:t>
      </w:r>
      <w:proofErr w:type="spellStart"/>
      <w:r w:rsidR="001E5490" w:rsidRPr="008A07BA">
        <w:t>Morrison</w:t>
      </w:r>
      <w:proofErr w:type="spellEnd"/>
      <w:r w:rsidR="001E5490" w:rsidRPr="008A07BA">
        <w:t>, 1984)</w:t>
      </w:r>
      <w:r w:rsidR="001E5490" w:rsidRPr="008A07BA">
        <w:fldChar w:fldCharType="end"/>
      </w:r>
      <w:r w:rsidRPr="008A07BA">
        <w:t>. Asi největší počet studií o potravním chování ve společenstvech pěvců ale vznikl v Austrálii, kde pracoval i tým Vladimíra Remeše z Ornitologické laboratoře Univerzity Palackého. Jejich kategorie chování i použitých substrátů jsem již adaptoval ve své bakalářské práci</w:t>
      </w:r>
      <w:r w:rsidR="00F00351" w:rsidRPr="008A07BA">
        <w:t xml:space="preserve"> </w:t>
      </w:r>
      <w:r w:rsidR="00F00351" w:rsidRPr="008A07BA">
        <w:fldChar w:fldCharType="begin"/>
      </w:r>
      <w:r w:rsidR="00001073" w:rsidRPr="008A07BA">
        <w:instrText xml:space="preserve"> ADDIN ZOTERO_ITEM CSL_CITATION {"citationID":"v7EcmnWo","properties":{"formattedCitation":"(Uli\\uc0\\u269{}n\\uc0\\u253{}, 2022)","plainCitation":"(Uličný, 2022)","noteIndex":0},"citationItems":[{"id":1457,"uris":["http://zotero.org/users/11063705/items/BATLP8R3"],"itemData":{"id":1457,"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citation-key":"ulicny-2022"}}],"schema":"https://github.com/citation-style-language/schema/raw/master/csl-citation.json"} </w:instrText>
      </w:r>
      <w:r w:rsidR="00F00351" w:rsidRPr="008A07BA">
        <w:fldChar w:fldCharType="separate"/>
      </w:r>
      <w:r w:rsidR="00F00351" w:rsidRPr="008A07BA">
        <w:t>(Uličný, 2022)</w:t>
      </w:r>
      <w:r w:rsidR="00F00351" w:rsidRPr="008A07BA">
        <w:fldChar w:fldCharType="end"/>
      </w:r>
      <w:r w:rsidR="00F00351" w:rsidRPr="008A07BA">
        <w:t xml:space="preserve"> </w:t>
      </w:r>
      <w:r w:rsidRPr="008A07BA">
        <w:t>a je tomu tak i v</w:t>
      </w:r>
      <w:r w:rsidR="004C6CB0" w:rsidRPr="008A07BA">
        <w:t> této studii</w:t>
      </w:r>
      <w:r w:rsidRPr="008A07BA">
        <w:t>.</w:t>
      </w:r>
      <w:r w:rsidR="004C6CB0" w:rsidRPr="008A07BA">
        <w:t xml:space="preserve"> </w:t>
      </w:r>
      <w:r w:rsidRPr="008A07BA">
        <w:t>Kategorie chování, které byly zaznamenávány, mají anglické názvy a jsou relativně standardizované. Proto budou zmíněny anglicky s českým vysvětlením:</w:t>
      </w:r>
    </w:p>
    <w:p w14:paraId="7D660E42"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Gleaning</w:t>
      </w:r>
      <w:proofErr w:type="spellEnd"/>
      <w:r w:rsidRPr="003F24CE">
        <w:rPr>
          <w:rFonts w:ascii="Times New Roman" w:hAnsi="Times New Roman" w:cs="Times New Roman"/>
          <w:b/>
          <w:bCs/>
          <w:sz w:val="23"/>
          <w:szCs w:val="23"/>
        </w:rPr>
        <w:t xml:space="preserve"> </w:t>
      </w:r>
      <w:r w:rsidRPr="003F24CE">
        <w:rPr>
          <w:rFonts w:ascii="Times New Roman" w:hAnsi="Times New Roman" w:cs="Times New Roman"/>
          <w:sz w:val="23"/>
          <w:szCs w:val="23"/>
        </w:rPr>
        <w:t>– sezobnutí, sběr potravy z povrchu substrátu. Pták se při tomto chování nachází na stejném substrátu jako potrava nebo v jeho těsné blízkosti. Jedná se asi o nejcharakterističtější ptačí způsob sběru potravy.</w:t>
      </w:r>
    </w:p>
    <w:p w14:paraId="4F3DEEB7"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r w:rsidRPr="003F24CE">
        <w:rPr>
          <w:rFonts w:ascii="Times New Roman" w:hAnsi="Times New Roman" w:cs="Times New Roman"/>
          <w:b/>
          <w:bCs/>
          <w:sz w:val="23"/>
          <w:szCs w:val="23"/>
        </w:rPr>
        <w:t>Hang-</w:t>
      </w:r>
      <w:proofErr w:type="spellStart"/>
      <w:r w:rsidRPr="003F24CE">
        <w:rPr>
          <w:rFonts w:ascii="Times New Roman" w:hAnsi="Times New Roman" w:cs="Times New Roman"/>
          <w:b/>
          <w:bCs/>
          <w:sz w:val="23"/>
          <w:szCs w:val="23"/>
        </w:rPr>
        <w:t>gleaning</w:t>
      </w:r>
      <w:proofErr w:type="spellEnd"/>
      <w:r w:rsidRPr="003F24CE">
        <w:rPr>
          <w:rFonts w:ascii="Times New Roman" w:hAnsi="Times New Roman" w:cs="Times New Roman"/>
          <w:sz w:val="23"/>
          <w:szCs w:val="23"/>
        </w:rPr>
        <w:t xml:space="preserve"> – chování podobné typu </w:t>
      </w:r>
      <w:proofErr w:type="spellStart"/>
      <w:r w:rsidRPr="003F24CE">
        <w:rPr>
          <w:rFonts w:ascii="Times New Roman" w:hAnsi="Times New Roman" w:cs="Times New Roman"/>
          <w:sz w:val="23"/>
          <w:szCs w:val="23"/>
        </w:rPr>
        <w:t>Gleaning</w:t>
      </w:r>
      <w:proofErr w:type="spellEnd"/>
      <w:r w:rsidRPr="003F24CE">
        <w:rPr>
          <w:rFonts w:ascii="Times New Roman" w:hAnsi="Times New Roman" w:cs="Times New Roman"/>
          <w:sz w:val="23"/>
          <w:szCs w:val="23"/>
        </w:rPr>
        <w:t>, avšak pták během sběru potravy visí za nohy hlavou dolů ze substrátu. Typické pro menší druhy pěvců. Vhodné například ke sběru kořisti ze spodní strany listu.</w:t>
      </w:r>
    </w:p>
    <w:p w14:paraId="15FBBC53" w14:textId="4D76C9F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Snatching</w:t>
      </w:r>
      <w:proofErr w:type="spellEnd"/>
      <w:r w:rsidRPr="003F24CE">
        <w:rPr>
          <w:rFonts w:ascii="Times New Roman" w:hAnsi="Times New Roman" w:cs="Times New Roman"/>
          <w:b/>
          <w:bCs/>
          <w:sz w:val="23"/>
          <w:szCs w:val="23"/>
        </w:rPr>
        <w:t xml:space="preserve"> </w:t>
      </w:r>
      <w:r w:rsidRPr="003F24CE">
        <w:rPr>
          <w:rFonts w:ascii="Times New Roman" w:hAnsi="Times New Roman" w:cs="Times New Roman"/>
          <w:sz w:val="23"/>
          <w:szCs w:val="23"/>
        </w:rPr>
        <w:t xml:space="preserve">– pták sbírá potravu sezobnutím, kterému předcházejí krátké přelety. Na substrátu se nezdrží </w:t>
      </w:r>
      <w:r w:rsidR="004C6CB0" w:rsidRPr="003F24CE">
        <w:rPr>
          <w:rFonts w:ascii="Times New Roman" w:hAnsi="Times New Roman" w:cs="Times New Roman"/>
          <w:sz w:val="23"/>
          <w:szCs w:val="23"/>
        </w:rPr>
        <w:t>déle,</w:t>
      </w:r>
      <w:r w:rsidRPr="003F24CE">
        <w:rPr>
          <w:rFonts w:ascii="Times New Roman" w:hAnsi="Times New Roman" w:cs="Times New Roman"/>
          <w:sz w:val="23"/>
          <w:szCs w:val="23"/>
        </w:rPr>
        <w:t xml:space="preserve"> než je nutné k sezobnutí kořisti.</w:t>
      </w:r>
    </w:p>
    <w:p w14:paraId="75746775" w14:textId="61F98DF4"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Hover-</w:t>
      </w:r>
      <w:r w:rsidR="004C6CB0" w:rsidRPr="003F24CE">
        <w:rPr>
          <w:rFonts w:ascii="Times New Roman" w:hAnsi="Times New Roman" w:cs="Times New Roman"/>
          <w:b/>
          <w:bCs/>
          <w:sz w:val="23"/>
          <w:szCs w:val="23"/>
        </w:rPr>
        <w:t>snatching</w:t>
      </w:r>
      <w:proofErr w:type="spellEnd"/>
      <w:r w:rsidR="004C6CB0" w:rsidRPr="003F24CE">
        <w:rPr>
          <w:rFonts w:ascii="Times New Roman" w:hAnsi="Times New Roman" w:cs="Times New Roman"/>
          <w:sz w:val="23"/>
          <w:szCs w:val="23"/>
        </w:rPr>
        <w:t xml:space="preserve"> – pták</w:t>
      </w:r>
      <w:r w:rsidRPr="003F24CE">
        <w:rPr>
          <w:rFonts w:ascii="Times New Roman" w:hAnsi="Times New Roman" w:cs="Times New Roman"/>
          <w:sz w:val="23"/>
          <w:szCs w:val="23"/>
        </w:rPr>
        <w:t xml:space="preserve"> sbírá potravu během třepetání křídly a vznáší se v blízkosti substrátu.</w:t>
      </w:r>
    </w:p>
    <w:p w14:paraId="0DB1F343" w14:textId="5D553C9E"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Probing</w:t>
      </w:r>
      <w:proofErr w:type="spellEnd"/>
      <w:r w:rsidRPr="003F24CE">
        <w:rPr>
          <w:rFonts w:ascii="Times New Roman" w:hAnsi="Times New Roman" w:cs="Times New Roman"/>
          <w:sz w:val="23"/>
          <w:szCs w:val="23"/>
        </w:rPr>
        <w:t xml:space="preserve"> – sondování. Sběr potravy probíhá zasunováním zobáku do štěrbin </w:t>
      </w:r>
      <w:r w:rsidR="004C6CB0" w:rsidRPr="003F24CE">
        <w:rPr>
          <w:rFonts w:ascii="Times New Roman" w:hAnsi="Times New Roman" w:cs="Times New Roman"/>
          <w:sz w:val="23"/>
          <w:szCs w:val="23"/>
        </w:rPr>
        <w:t>a dutin</w:t>
      </w:r>
      <w:r w:rsidRPr="003F24CE">
        <w:rPr>
          <w:rFonts w:ascii="Times New Roman" w:hAnsi="Times New Roman" w:cs="Times New Roman"/>
          <w:sz w:val="23"/>
          <w:szCs w:val="23"/>
        </w:rPr>
        <w:t xml:space="preserve"> v kůře. Běžné také u šplhavců. </w:t>
      </w:r>
      <w:proofErr w:type="spellStart"/>
      <w:r w:rsidRPr="003F24CE">
        <w:rPr>
          <w:rFonts w:ascii="Times New Roman" w:hAnsi="Times New Roman" w:cs="Times New Roman"/>
          <w:sz w:val="23"/>
          <w:szCs w:val="23"/>
        </w:rPr>
        <w:t>Probing</w:t>
      </w:r>
      <w:proofErr w:type="spellEnd"/>
      <w:r w:rsidRPr="003F24CE">
        <w:rPr>
          <w:rFonts w:ascii="Times New Roman" w:hAnsi="Times New Roman" w:cs="Times New Roman"/>
          <w:sz w:val="23"/>
          <w:szCs w:val="23"/>
        </w:rPr>
        <w:t xml:space="preserve"> je charakteristický hlavně pro </w:t>
      </w:r>
      <w:proofErr w:type="spellStart"/>
      <w:r w:rsidRPr="003F24CE">
        <w:rPr>
          <w:rFonts w:ascii="Times New Roman" w:hAnsi="Times New Roman" w:cs="Times New Roman"/>
          <w:sz w:val="23"/>
          <w:szCs w:val="23"/>
        </w:rPr>
        <w:t>nektarivorní</w:t>
      </w:r>
      <w:proofErr w:type="spellEnd"/>
      <w:r w:rsidRPr="003F24CE">
        <w:rPr>
          <w:rFonts w:ascii="Times New Roman" w:hAnsi="Times New Roman" w:cs="Times New Roman"/>
          <w:sz w:val="23"/>
          <w:szCs w:val="23"/>
        </w:rPr>
        <w:t xml:space="preserve"> druhy, které ale v České avifauně nenalezneme.</w:t>
      </w:r>
    </w:p>
    <w:p w14:paraId="7ECDF946"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Manipulation</w:t>
      </w:r>
      <w:proofErr w:type="spellEnd"/>
      <w:r w:rsidRPr="003F24CE">
        <w:rPr>
          <w:rFonts w:ascii="Times New Roman" w:hAnsi="Times New Roman" w:cs="Times New Roman"/>
          <w:sz w:val="23"/>
          <w:szCs w:val="23"/>
        </w:rPr>
        <w:t xml:space="preserve"> – sběr potravy pomocí manipulace se substrátem. Například rozhrnování hlíny, obracení suchého listí.</w:t>
      </w:r>
    </w:p>
    <w:p w14:paraId="3EE0EB84" w14:textId="77777777"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Pouncing</w:t>
      </w:r>
      <w:proofErr w:type="spellEnd"/>
      <w:r w:rsidRPr="003F24CE">
        <w:rPr>
          <w:rFonts w:ascii="Times New Roman" w:hAnsi="Times New Roman" w:cs="Times New Roman"/>
          <w:sz w:val="23"/>
          <w:szCs w:val="23"/>
        </w:rPr>
        <w:t xml:space="preserve"> – pták slétne ze stanoviště na kořist, typicky na zem. Běžnější u dravců.</w:t>
      </w:r>
    </w:p>
    <w:p w14:paraId="0C515C76" w14:textId="6C09D9F8" w:rsidR="000E50D3" w:rsidRPr="003F24CE" w:rsidRDefault="000E50D3" w:rsidP="004C6CB0">
      <w:pPr>
        <w:numPr>
          <w:ilvl w:val="0"/>
          <w:numId w:val="1"/>
        </w:numPr>
        <w:tabs>
          <w:tab w:val="left" w:pos="1530"/>
        </w:tabs>
        <w:spacing w:line="240" w:lineRule="auto"/>
        <w:rPr>
          <w:rFonts w:ascii="Times New Roman" w:hAnsi="Times New Roman" w:cs="Times New Roman"/>
          <w:sz w:val="23"/>
          <w:szCs w:val="23"/>
        </w:rPr>
      </w:pPr>
      <w:proofErr w:type="spellStart"/>
      <w:r w:rsidRPr="003F24CE">
        <w:rPr>
          <w:rFonts w:ascii="Times New Roman" w:hAnsi="Times New Roman" w:cs="Times New Roman"/>
          <w:b/>
          <w:bCs/>
          <w:sz w:val="23"/>
          <w:szCs w:val="23"/>
        </w:rPr>
        <w:t>Flycatching</w:t>
      </w:r>
      <w:proofErr w:type="spellEnd"/>
      <w:r w:rsidRPr="003F24CE">
        <w:rPr>
          <w:rFonts w:ascii="Times New Roman" w:hAnsi="Times New Roman" w:cs="Times New Roman"/>
          <w:sz w:val="23"/>
          <w:szCs w:val="23"/>
        </w:rPr>
        <w:t xml:space="preserve"> – lov létající kořisti (také za letu).</w:t>
      </w:r>
    </w:p>
    <w:p w14:paraId="2854C581" w14:textId="408F5EC8" w:rsidR="000E50D3" w:rsidRPr="000E50D3" w:rsidRDefault="000E50D3" w:rsidP="003F24CE">
      <w:pPr>
        <w:pStyle w:val="Text"/>
      </w:pPr>
      <w:r w:rsidRPr="000E50D3">
        <w:t>Dělení substrátů</w:t>
      </w:r>
      <w:r w:rsidR="004C6CB0">
        <w:t xml:space="preserve"> </w:t>
      </w:r>
      <w:r w:rsidRPr="000E50D3">
        <w:t>bylo dvojího typu – hrubé (velká písmena) a jemné (malá písmena). Ne všechny substráty byly zaznamenány v této studii. Jejich kategorie vypadaly následovně:</w:t>
      </w:r>
    </w:p>
    <w:p w14:paraId="5729A6E6" w14:textId="77777777" w:rsidR="000E50D3" w:rsidRPr="000E50D3" w:rsidRDefault="000E50D3" w:rsidP="000E50D3">
      <w:pPr>
        <w:tabs>
          <w:tab w:val="left" w:pos="1530"/>
        </w:tabs>
        <w:sectPr w:rsidR="000E50D3" w:rsidRPr="000E50D3" w:rsidSect="000E50D3">
          <w:pgSz w:w="11909" w:h="16834"/>
          <w:pgMar w:top="1440" w:right="1440" w:bottom="1440" w:left="1440" w:header="720" w:footer="720" w:gutter="0"/>
          <w:pgNumType w:start="1"/>
          <w:cols w:space="720"/>
        </w:sectPr>
      </w:pPr>
    </w:p>
    <w:p w14:paraId="73F4B8DE" w14:textId="77777777" w:rsidR="000E50D3" w:rsidRPr="001E5490" w:rsidRDefault="000E50D3" w:rsidP="004C6CB0">
      <w:pPr>
        <w:pStyle w:val="Text"/>
        <w:numPr>
          <w:ilvl w:val="0"/>
          <w:numId w:val="8"/>
        </w:numPr>
        <w:rPr>
          <w:b/>
          <w:bCs/>
        </w:rPr>
      </w:pPr>
      <w:r w:rsidRPr="001E5490">
        <w:rPr>
          <w:b/>
          <w:bCs/>
        </w:rPr>
        <w:t>Kůra</w:t>
      </w:r>
    </w:p>
    <w:p w14:paraId="0E650B65" w14:textId="77777777" w:rsidR="000E50D3" w:rsidRPr="000E50D3" w:rsidRDefault="000E50D3" w:rsidP="004C6CB0">
      <w:pPr>
        <w:pStyle w:val="Text"/>
        <w:numPr>
          <w:ilvl w:val="1"/>
          <w:numId w:val="8"/>
        </w:numPr>
      </w:pPr>
      <w:r w:rsidRPr="000E50D3">
        <w:t>kmen</w:t>
      </w:r>
    </w:p>
    <w:p w14:paraId="5572E726" w14:textId="77777777" w:rsidR="000E50D3" w:rsidRPr="000E50D3" w:rsidRDefault="000E50D3" w:rsidP="004C6CB0">
      <w:pPr>
        <w:pStyle w:val="Text"/>
        <w:numPr>
          <w:ilvl w:val="1"/>
          <w:numId w:val="8"/>
        </w:numPr>
      </w:pPr>
      <w:r w:rsidRPr="000E50D3">
        <w:t>větev silná</w:t>
      </w:r>
    </w:p>
    <w:p w14:paraId="341A8541" w14:textId="77777777" w:rsidR="000E50D3" w:rsidRPr="000E50D3" w:rsidRDefault="000E50D3" w:rsidP="004C6CB0">
      <w:pPr>
        <w:pStyle w:val="Text"/>
        <w:numPr>
          <w:ilvl w:val="1"/>
          <w:numId w:val="8"/>
        </w:numPr>
      </w:pPr>
      <w:r w:rsidRPr="000E50D3">
        <w:t>větev slabá</w:t>
      </w:r>
    </w:p>
    <w:p w14:paraId="3EC1735B" w14:textId="0D7A8EB9" w:rsidR="004C6CB0" w:rsidRPr="000E50D3" w:rsidRDefault="000E50D3" w:rsidP="004C6CB0">
      <w:pPr>
        <w:pStyle w:val="Text"/>
        <w:numPr>
          <w:ilvl w:val="1"/>
          <w:numId w:val="8"/>
        </w:numPr>
      </w:pPr>
      <w:r w:rsidRPr="000E50D3">
        <w:t>větvička</w:t>
      </w:r>
    </w:p>
    <w:p w14:paraId="05F12E1C" w14:textId="77777777" w:rsidR="000E50D3" w:rsidRPr="001E5490" w:rsidRDefault="000E50D3" w:rsidP="004C6CB0">
      <w:pPr>
        <w:pStyle w:val="Text"/>
        <w:numPr>
          <w:ilvl w:val="0"/>
          <w:numId w:val="8"/>
        </w:numPr>
        <w:rPr>
          <w:b/>
          <w:bCs/>
        </w:rPr>
      </w:pPr>
      <w:r w:rsidRPr="001E5490">
        <w:rPr>
          <w:b/>
          <w:bCs/>
        </w:rPr>
        <w:t>List</w:t>
      </w:r>
    </w:p>
    <w:p w14:paraId="10828C5E" w14:textId="77777777" w:rsidR="000E50D3" w:rsidRPr="000E50D3" w:rsidRDefault="000E50D3" w:rsidP="004C6CB0">
      <w:pPr>
        <w:pStyle w:val="Text"/>
        <w:numPr>
          <w:ilvl w:val="1"/>
          <w:numId w:val="8"/>
        </w:numPr>
      </w:pPr>
      <w:r w:rsidRPr="000E50D3">
        <w:t>list malý</w:t>
      </w:r>
    </w:p>
    <w:p w14:paraId="7766C3D9" w14:textId="6D798541" w:rsidR="004C6CB0" w:rsidRPr="000E50D3" w:rsidRDefault="000E50D3" w:rsidP="004C6CB0">
      <w:pPr>
        <w:pStyle w:val="Text"/>
        <w:numPr>
          <w:ilvl w:val="1"/>
          <w:numId w:val="8"/>
        </w:numPr>
      </w:pPr>
      <w:r w:rsidRPr="000E50D3">
        <w:t>list velký</w:t>
      </w:r>
    </w:p>
    <w:p w14:paraId="23560C8E" w14:textId="77777777" w:rsidR="000E50D3" w:rsidRPr="001E5490" w:rsidRDefault="000E50D3" w:rsidP="004C6CB0">
      <w:pPr>
        <w:pStyle w:val="Text"/>
        <w:numPr>
          <w:ilvl w:val="0"/>
          <w:numId w:val="8"/>
        </w:numPr>
        <w:rPr>
          <w:b/>
          <w:bCs/>
        </w:rPr>
      </w:pPr>
      <w:r w:rsidRPr="001E5490">
        <w:rPr>
          <w:b/>
          <w:bCs/>
        </w:rPr>
        <w:t>Půda</w:t>
      </w:r>
    </w:p>
    <w:p w14:paraId="372C6BD1" w14:textId="77777777" w:rsidR="000E50D3" w:rsidRPr="000E50D3" w:rsidRDefault="000E50D3" w:rsidP="004C6CB0">
      <w:pPr>
        <w:pStyle w:val="Text"/>
        <w:numPr>
          <w:ilvl w:val="1"/>
          <w:numId w:val="8"/>
        </w:numPr>
      </w:pPr>
      <w:r w:rsidRPr="000E50D3">
        <w:t>holá hlína</w:t>
      </w:r>
    </w:p>
    <w:p w14:paraId="3E310EA9" w14:textId="77777777" w:rsidR="000E50D3" w:rsidRPr="000E50D3" w:rsidRDefault="000E50D3" w:rsidP="004C6CB0">
      <w:pPr>
        <w:pStyle w:val="Text"/>
        <w:numPr>
          <w:ilvl w:val="1"/>
          <w:numId w:val="8"/>
        </w:numPr>
      </w:pPr>
      <w:proofErr w:type="spellStart"/>
      <w:r w:rsidRPr="000E50D3">
        <w:t>opadanka</w:t>
      </w:r>
      <w:proofErr w:type="spellEnd"/>
    </w:p>
    <w:p w14:paraId="7B0C4C26" w14:textId="77777777" w:rsidR="000E50D3" w:rsidRPr="000E50D3" w:rsidRDefault="000E50D3" w:rsidP="004C6CB0">
      <w:pPr>
        <w:pStyle w:val="Text"/>
        <w:numPr>
          <w:ilvl w:val="1"/>
          <w:numId w:val="8"/>
        </w:numPr>
      </w:pPr>
      <w:r w:rsidRPr="000E50D3">
        <w:t>vegetace</w:t>
      </w:r>
    </w:p>
    <w:p w14:paraId="767DF631" w14:textId="1B918673" w:rsidR="008B0D62" w:rsidRPr="000E50D3" w:rsidRDefault="000E50D3" w:rsidP="004C6CB0">
      <w:pPr>
        <w:pStyle w:val="Text"/>
        <w:numPr>
          <w:ilvl w:val="1"/>
          <w:numId w:val="8"/>
        </w:numPr>
      </w:pPr>
      <w:r w:rsidRPr="000E50D3">
        <w:t>ostatní</w:t>
      </w:r>
    </w:p>
    <w:p w14:paraId="221882DB" w14:textId="77777777" w:rsidR="000E50D3" w:rsidRPr="001E5490" w:rsidRDefault="000E50D3" w:rsidP="004C6CB0">
      <w:pPr>
        <w:pStyle w:val="Text"/>
        <w:numPr>
          <w:ilvl w:val="0"/>
          <w:numId w:val="8"/>
        </w:numPr>
        <w:rPr>
          <w:b/>
          <w:bCs/>
        </w:rPr>
      </w:pPr>
      <w:r w:rsidRPr="001E5490">
        <w:rPr>
          <w:b/>
          <w:bCs/>
        </w:rPr>
        <w:t>Vzduch</w:t>
      </w:r>
    </w:p>
    <w:p w14:paraId="2160DA16" w14:textId="77777777" w:rsidR="000E50D3" w:rsidRPr="000E50D3" w:rsidRDefault="000E50D3" w:rsidP="004C6CB0">
      <w:pPr>
        <w:pStyle w:val="Text"/>
        <w:numPr>
          <w:ilvl w:val="1"/>
          <w:numId w:val="8"/>
        </w:numPr>
      </w:pPr>
      <w:r w:rsidRPr="000E50D3">
        <w:t>mezi stromy</w:t>
      </w:r>
    </w:p>
    <w:p w14:paraId="1B9B3F42" w14:textId="77777777" w:rsidR="000E50D3" w:rsidRPr="000E50D3" w:rsidRDefault="000E50D3" w:rsidP="004C6CB0">
      <w:pPr>
        <w:pStyle w:val="Text"/>
        <w:numPr>
          <w:ilvl w:val="1"/>
          <w:numId w:val="8"/>
        </w:numPr>
      </w:pPr>
      <w:r w:rsidRPr="000E50D3">
        <w:t>v korunách stromů</w:t>
      </w:r>
    </w:p>
    <w:p w14:paraId="2DD68279" w14:textId="77777777" w:rsidR="000E50D3" w:rsidRPr="000E50D3" w:rsidRDefault="000E50D3" w:rsidP="004C6CB0">
      <w:pPr>
        <w:pStyle w:val="Text"/>
        <w:numPr>
          <w:ilvl w:val="1"/>
          <w:numId w:val="8"/>
        </w:numPr>
      </w:pPr>
      <w:r w:rsidRPr="000E50D3">
        <w:t>nad zemí</w:t>
      </w:r>
    </w:p>
    <w:p w14:paraId="195817FA" w14:textId="77777777" w:rsidR="000E50D3" w:rsidRPr="000E50D3" w:rsidRDefault="000E50D3" w:rsidP="004C6CB0">
      <w:pPr>
        <w:pStyle w:val="Text"/>
        <w:numPr>
          <w:ilvl w:val="1"/>
          <w:numId w:val="8"/>
        </w:numPr>
      </w:pPr>
      <w:r w:rsidRPr="000E50D3">
        <w:t>nad korunami</w:t>
      </w:r>
    </w:p>
    <w:p w14:paraId="639C9840" w14:textId="77777777" w:rsidR="000E50D3" w:rsidRPr="001E5490" w:rsidRDefault="000E50D3" w:rsidP="004C6CB0">
      <w:pPr>
        <w:pStyle w:val="Text"/>
        <w:numPr>
          <w:ilvl w:val="0"/>
          <w:numId w:val="8"/>
        </w:numPr>
        <w:rPr>
          <w:b/>
          <w:bCs/>
        </w:rPr>
      </w:pPr>
      <w:r w:rsidRPr="001E5490">
        <w:rPr>
          <w:b/>
          <w:bCs/>
        </w:rPr>
        <w:t>Bylina</w:t>
      </w:r>
    </w:p>
    <w:p w14:paraId="0989C591" w14:textId="77777777" w:rsidR="000E50D3" w:rsidRPr="001E5490" w:rsidRDefault="000E50D3" w:rsidP="004C6CB0">
      <w:pPr>
        <w:pStyle w:val="Text"/>
        <w:numPr>
          <w:ilvl w:val="0"/>
          <w:numId w:val="8"/>
        </w:numPr>
        <w:rPr>
          <w:b/>
          <w:bCs/>
        </w:rPr>
      </w:pPr>
      <w:r w:rsidRPr="001E5490">
        <w:rPr>
          <w:b/>
          <w:bCs/>
        </w:rPr>
        <w:t>Květ</w:t>
      </w:r>
    </w:p>
    <w:p w14:paraId="056CF7E3" w14:textId="77777777" w:rsidR="000E50D3" w:rsidRPr="001E5490" w:rsidRDefault="000E50D3" w:rsidP="004C6CB0">
      <w:pPr>
        <w:pStyle w:val="Text"/>
        <w:numPr>
          <w:ilvl w:val="0"/>
          <w:numId w:val="8"/>
        </w:numPr>
        <w:rPr>
          <w:b/>
          <w:bCs/>
        </w:rPr>
      </w:pPr>
      <w:r w:rsidRPr="001E5490">
        <w:rPr>
          <w:b/>
          <w:bCs/>
        </w:rPr>
        <w:t>Poupě</w:t>
      </w:r>
    </w:p>
    <w:p w14:paraId="69338E19" w14:textId="26731494" w:rsidR="000E50D3" w:rsidRPr="001E5490" w:rsidRDefault="000E50D3" w:rsidP="000E50D3">
      <w:pPr>
        <w:pStyle w:val="Text"/>
        <w:numPr>
          <w:ilvl w:val="0"/>
          <w:numId w:val="8"/>
        </w:numPr>
        <w:rPr>
          <w:b/>
          <w:bCs/>
        </w:rPr>
        <w:sectPr w:rsidR="000E50D3" w:rsidRPr="001E5490" w:rsidSect="000E50D3">
          <w:type w:val="continuous"/>
          <w:pgSz w:w="11909" w:h="16834"/>
          <w:pgMar w:top="1440" w:right="1440" w:bottom="1440" w:left="1440" w:header="720" w:footer="720" w:gutter="0"/>
          <w:cols w:num="2" w:space="720" w:equalWidth="0">
            <w:col w:w="4152" w:space="720"/>
            <w:col w:w="4152"/>
          </w:cols>
        </w:sectPr>
      </w:pPr>
      <w:r w:rsidRPr="001E5490">
        <w:rPr>
          <w:b/>
          <w:bCs/>
        </w:rPr>
        <w:t>Ostatn</w:t>
      </w:r>
      <w:r w:rsidR="008A07BA">
        <w:rPr>
          <w:b/>
          <w:bCs/>
        </w:rPr>
        <w:t>í</w:t>
      </w:r>
    </w:p>
    <w:p w14:paraId="79DF4BB1" w14:textId="63F8EAB9" w:rsidR="000E50D3" w:rsidRPr="000E50D3" w:rsidRDefault="008B0D62" w:rsidP="008B0D62">
      <w:pPr>
        <w:pStyle w:val="Nadpis21"/>
      </w:pPr>
      <w:bookmarkStart w:id="12" w:name="_f8jp4mhdbxwy"/>
      <w:bookmarkStart w:id="13" w:name="_Toc195971206"/>
      <w:bookmarkEnd w:id="12"/>
      <w:r>
        <w:lastRenderedPageBreak/>
        <w:t xml:space="preserve">2.1.5 </w:t>
      </w:r>
      <w:r w:rsidR="000E50D3" w:rsidRPr="000E50D3">
        <w:t>Detailní metodika sběru dat o potravním chování</w:t>
      </w:r>
      <w:bookmarkEnd w:id="13"/>
    </w:p>
    <w:p w14:paraId="05DF3586" w14:textId="45B0AA26" w:rsidR="008B0D62" w:rsidRDefault="000E50D3" w:rsidP="008B0D62">
      <w:pPr>
        <w:pStyle w:val="Text"/>
      </w:pPr>
      <w:r w:rsidRPr="000E50D3">
        <w:t xml:space="preserve">V první terénní sezóně (2023) probíhal sběr dat nejprve ve večerních hodinách (mezi 17. a 19. hodinou). Ranní sběr dat většinou začínal po 8. hodině, neboť přibližně tehdy skončilo sčítání na bodovém </w:t>
      </w:r>
      <w:proofErr w:type="spellStart"/>
      <w:r w:rsidRPr="000E50D3">
        <w:t>transektu</w:t>
      </w:r>
      <w:proofErr w:type="spellEnd"/>
      <w:r w:rsidRPr="000E50D3">
        <w:t>. Sběr poté pokračoval další 4 hodiny.</w:t>
      </w:r>
      <w:r w:rsidR="008B0D62">
        <w:t xml:space="preserve"> </w:t>
      </w:r>
      <w:r w:rsidRPr="000E50D3">
        <w:t xml:space="preserve">Ve druhé terénní sezóně (2024) jsem z logistických důvodů upustil od bodového </w:t>
      </w:r>
      <w:proofErr w:type="spellStart"/>
      <w:r w:rsidRPr="000E50D3">
        <w:t>transektu</w:t>
      </w:r>
      <w:proofErr w:type="spellEnd"/>
      <w:r w:rsidRPr="000E50D3">
        <w:t xml:space="preserve"> a sběr dat probíhal jen jeden den v </w:t>
      </w:r>
      <w:r w:rsidR="008A07BA" w:rsidRPr="000E50D3">
        <w:t>týdnu,</w:t>
      </w:r>
      <w:r w:rsidRPr="000E50D3">
        <w:t xml:space="preserve"> a to od ranních hodin do 12 až 13 hodin. Sběr dat ve druhé sezóně pak zabral 4-6 hodin denně.</w:t>
      </w:r>
    </w:p>
    <w:p w14:paraId="61F347E2" w14:textId="77777777" w:rsidR="008B0D62" w:rsidRDefault="008B0D62" w:rsidP="008B0D62">
      <w:pPr>
        <w:pStyle w:val="Text"/>
      </w:pPr>
      <w:r>
        <w:tab/>
      </w:r>
      <w:r w:rsidR="000E50D3" w:rsidRPr="000E50D3">
        <w:t xml:space="preserve">Chování ptáků jsem pozoroval v modře vyznačené ploše na mapě obr. 1 a 2. Jedna z největších změn oproti předchozí metodice sběru dat byl odklon od použití </w:t>
      </w:r>
      <w:proofErr w:type="spellStart"/>
      <w:r w:rsidR="000E50D3" w:rsidRPr="000E50D3">
        <w:t>transektů</w:t>
      </w:r>
      <w:proofErr w:type="spellEnd"/>
      <w:r w:rsidR="000E50D3" w:rsidRPr="000E50D3">
        <w:t xml:space="preserve">. Metoda </w:t>
      </w:r>
      <w:proofErr w:type="spellStart"/>
      <w:r w:rsidR="000E50D3" w:rsidRPr="000E50D3">
        <w:t>transektů</w:t>
      </w:r>
      <w:proofErr w:type="spellEnd"/>
      <w:r w:rsidR="000E50D3" w:rsidRPr="000E50D3">
        <w:t xml:space="preserve"> má jisté nevýhody v prostředí českého nížinného lesa. Protože jsou místní lesní cesty mnohdy velmi široké kvůli průjezdu těžké techniky, pozorování ptáků z lesní cesty prakticky zapříčiní, že v mnoha případech může jít o chování charakteristické pro okraj lesa. Proto jsem upustil od </w:t>
      </w:r>
      <w:proofErr w:type="spellStart"/>
      <w:r w:rsidR="000E50D3" w:rsidRPr="000E50D3">
        <w:t>transektů</w:t>
      </w:r>
      <w:proofErr w:type="spellEnd"/>
      <w:r w:rsidR="000E50D3" w:rsidRPr="000E50D3">
        <w:t xml:space="preserve"> a přešel ke sběru dat po celé výzkumné ploše. V aridnějších prostředích s řídkým porostem jako je mnoho lokalit v Austrálii toto nemusí být problém. Naopak v prostředích, kde je vegetace velmi hustá, může být lesní cesta jediný praktický způsob, jak pozorování provádět.</w:t>
      </w:r>
    </w:p>
    <w:p w14:paraId="07D4B1F9" w14:textId="0591B0A6" w:rsidR="000E50D3" w:rsidRPr="000E50D3" w:rsidRDefault="008B0D62" w:rsidP="008B0D62">
      <w:pPr>
        <w:pStyle w:val="Text"/>
      </w:pPr>
      <w:r>
        <w:tab/>
      </w:r>
      <w:r w:rsidR="000E50D3" w:rsidRPr="000E50D3">
        <w:t xml:space="preserve">Při hledání ptáků jsem snažil sledovat rovnoměrně všechna patra lesa, bez systematického zvýhodňování určitých úrovní. Ptáky jsem se snažil hledat spíš podle </w:t>
      </w:r>
      <w:r w:rsidRPr="000E50D3">
        <w:t>zraku</w:t>
      </w:r>
      <w:r w:rsidR="000E50D3" w:rsidRPr="000E50D3">
        <w:t xml:space="preserve"> než dle sluchu. Ptáci totiž mnohdy nesbírají potravu zároveň se zpěvem. Například pěnkava obecná (</w:t>
      </w:r>
      <w:proofErr w:type="spellStart"/>
      <w:r w:rsidR="000E50D3" w:rsidRPr="000E50D3">
        <w:rPr>
          <w:i/>
        </w:rPr>
        <w:t>Fringilla</w:t>
      </w:r>
      <w:proofErr w:type="spellEnd"/>
      <w:r w:rsidR="000E50D3" w:rsidRPr="000E50D3">
        <w:rPr>
          <w:i/>
        </w:rPr>
        <w:t xml:space="preserve"> </w:t>
      </w:r>
      <w:proofErr w:type="spellStart"/>
      <w:r w:rsidR="000E50D3" w:rsidRPr="000E50D3">
        <w:rPr>
          <w:i/>
        </w:rPr>
        <w:t>coelebs</w:t>
      </w:r>
      <w:proofErr w:type="spellEnd"/>
      <w:r w:rsidR="000E50D3" w:rsidRPr="000E50D3">
        <w:t>), jejíž hlas je velmi pronikavý a charakteristický pro české lesy, mnohdy stráví dlouhé minuty zpěvem, než se vrátí ke sběru potravy.</w:t>
      </w:r>
    </w:p>
    <w:p w14:paraId="05BC4759" w14:textId="41328E45" w:rsidR="000E50D3" w:rsidRPr="000E50D3" w:rsidRDefault="008B0D62" w:rsidP="008B0D62">
      <w:pPr>
        <w:pStyle w:val="Text"/>
      </w:pPr>
      <w:r>
        <w:tab/>
      </w:r>
      <w:r w:rsidR="000E50D3" w:rsidRPr="000E50D3">
        <w:t>Po lokalizaci jedince jsem začal zaznamenávat jeho chování a další proměnné. Součástí záznamu byl rod a druh, pokud možno i pohlaví jedince. Poté způsob lokalizace – dle zpěvu, jiných vokalizací či spatřením. Dále pozice ptáka na stromě – vzdálenost ptáka od kmene, výška na stromu a výška samotného stromu. Hodnoty výšek byly získány pomocí laserového dálkoměru. Navíc byla poznamenána přibližná hustota olistění okolo jedince, na stupnici “nízká”, “střední” a “vysoká”.</w:t>
      </w:r>
    </w:p>
    <w:p w14:paraId="6A8D24A3" w14:textId="03CEC7A4" w:rsidR="008B0D62" w:rsidRDefault="008B0D62" w:rsidP="008B0D62">
      <w:pPr>
        <w:pStyle w:val="Text"/>
      </w:pPr>
      <w:r>
        <w:tab/>
      </w:r>
      <w:r w:rsidR="000E50D3" w:rsidRPr="000E50D3">
        <w:t xml:space="preserve">Nejdůležitější pro tuto práci byly “potravní akce” (anglicky </w:t>
      </w:r>
      <w:proofErr w:type="spellStart"/>
      <w:r w:rsidR="000E50D3" w:rsidRPr="000E50D3">
        <w:rPr>
          <w:i/>
        </w:rPr>
        <w:t>foraging</w:t>
      </w:r>
      <w:proofErr w:type="spellEnd"/>
      <w:r w:rsidR="000E50D3" w:rsidRPr="000E50D3">
        <w:rPr>
          <w:i/>
        </w:rPr>
        <w:t xml:space="preserve"> </w:t>
      </w:r>
      <w:proofErr w:type="spellStart"/>
      <w:r w:rsidR="000E50D3" w:rsidRPr="000E50D3">
        <w:rPr>
          <w:i/>
        </w:rPr>
        <w:t>actions</w:t>
      </w:r>
      <w:proofErr w:type="spellEnd"/>
      <w:r w:rsidR="000E50D3" w:rsidRPr="000E50D3">
        <w:t xml:space="preserve">). Tyto jsem zaznamenával až po několika sekundách od spatření jedince. Tímto přístupem jsem se snažil zabránit případnému zvýhodňování vizuálně výrazných metod sběru potravy. Pro každého spatřeného jedince jsem pak zaznamenával maximálně 5 potravních akcí. Pokud pták nevykonal žádnou potravní akci do </w:t>
      </w:r>
      <w:r>
        <w:t>jedné</w:t>
      </w:r>
      <w:r w:rsidR="000E50D3" w:rsidRPr="000E50D3">
        <w:t xml:space="preserve"> minuty od jeho spatření či poslední akce, pozorování tohoto jedince bylo ukončeno a pokračoval jsem v pozorování či hledání jiných ptáků.</w:t>
      </w:r>
    </w:p>
    <w:p w14:paraId="488C9985" w14:textId="1B7ED50D" w:rsidR="000E50D3" w:rsidRPr="000E50D3" w:rsidRDefault="008B0D62" w:rsidP="008B0D62">
      <w:pPr>
        <w:pStyle w:val="Text"/>
      </w:pPr>
      <w:r>
        <w:tab/>
      </w:r>
      <w:r w:rsidR="000E50D3" w:rsidRPr="000E50D3">
        <w:t xml:space="preserve">Záznamy o potravních akcích jsem prováděl pomocí diktafonu </w:t>
      </w:r>
      <w:proofErr w:type="spellStart"/>
      <w:r w:rsidR="000E50D3" w:rsidRPr="000E50D3">
        <w:t>Olympus</w:t>
      </w:r>
      <w:proofErr w:type="spellEnd"/>
      <w:r w:rsidR="000E50D3" w:rsidRPr="000E50D3">
        <w:t xml:space="preserve"> LS-P1. Audio nahrávky jsem posléze přepsal do tabulky. Ptáci byli pozorováni pomocí dalekohledu </w:t>
      </w:r>
      <w:proofErr w:type="spellStart"/>
      <w:r w:rsidR="000E50D3" w:rsidRPr="000E50D3">
        <w:t>Meopta</w:t>
      </w:r>
      <w:proofErr w:type="spellEnd"/>
      <w:r w:rsidR="000E50D3" w:rsidRPr="000E50D3">
        <w:t xml:space="preserve"> </w:t>
      </w:r>
      <w:proofErr w:type="spellStart"/>
      <w:r w:rsidR="000E50D3" w:rsidRPr="000E50D3">
        <w:t>Meostar</w:t>
      </w:r>
      <w:proofErr w:type="spellEnd"/>
      <w:r w:rsidR="000E50D3" w:rsidRPr="000E50D3">
        <w:t xml:space="preserve"> B1</w:t>
      </w:r>
      <w:r w:rsidR="008A07BA">
        <w:t xml:space="preserve"> 8x42</w:t>
      </w:r>
      <w:r w:rsidR="000E50D3" w:rsidRPr="000E50D3">
        <w:t xml:space="preserve">. Laserový dálkoměr používaný k určení výšky stromu a pozice ptáka byl Nikon </w:t>
      </w:r>
      <w:proofErr w:type="spellStart"/>
      <w:r w:rsidR="000E50D3" w:rsidRPr="000E50D3">
        <w:t>Forestry</w:t>
      </w:r>
      <w:proofErr w:type="spellEnd"/>
      <w:r w:rsidR="000E50D3" w:rsidRPr="000E50D3">
        <w:t xml:space="preserve"> Pro II.</w:t>
      </w:r>
    </w:p>
    <w:p w14:paraId="54EA6E50" w14:textId="51746C04" w:rsidR="000E50D3" w:rsidRPr="000E50D3" w:rsidRDefault="008B0D62" w:rsidP="008B0D62">
      <w:pPr>
        <w:pStyle w:val="Nadpis21"/>
      </w:pPr>
      <w:bookmarkStart w:id="14" w:name="_rz1krcdxdnxj"/>
      <w:bookmarkStart w:id="15" w:name="_Toc195971207"/>
      <w:bookmarkEnd w:id="14"/>
      <w:r>
        <w:t xml:space="preserve">2.1.6 </w:t>
      </w:r>
      <w:r w:rsidR="000E50D3" w:rsidRPr="000E50D3">
        <w:t>Statistické metody a nástroje</w:t>
      </w:r>
      <w:bookmarkEnd w:id="15"/>
    </w:p>
    <w:p w14:paraId="4096DB96" w14:textId="1515B1BE" w:rsidR="000E50D3" w:rsidRPr="000E50D3" w:rsidRDefault="008B0D62" w:rsidP="008B0D62">
      <w:pPr>
        <w:pStyle w:val="Nadpis31"/>
      </w:pPr>
      <w:bookmarkStart w:id="16" w:name="_jjz6fspq7rlm"/>
      <w:bookmarkStart w:id="17" w:name="_Toc195971208"/>
      <w:bookmarkEnd w:id="16"/>
      <w:r>
        <w:t xml:space="preserve">2.1.6.1 </w:t>
      </w:r>
      <w:r w:rsidR="000E50D3" w:rsidRPr="000E50D3">
        <w:t>Základní práce s daty</w:t>
      </w:r>
      <w:bookmarkEnd w:id="17"/>
    </w:p>
    <w:p w14:paraId="32C40BD1" w14:textId="4331268F" w:rsidR="000E50D3" w:rsidRPr="008A07BA" w:rsidRDefault="000E50D3" w:rsidP="008A07BA">
      <w:pPr>
        <w:pStyle w:val="Text"/>
      </w:pPr>
      <w:r w:rsidRPr="008A07BA">
        <w:t xml:space="preserve">Data byla analyzována ve statistickém programovacím jazyce R </w:t>
      </w:r>
      <w:r w:rsidR="002F31BD" w:rsidRPr="008A07BA">
        <w:fldChar w:fldCharType="begin"/>
      </w:r>
      <w:r w:rsidR="00001073" w:rsidRPr="008A07BA">
        <w:instrText xml:space="preserve"> ADDIN ZOTERO_ITEM CSL_CITATION {"citationID":"2gB7ZFSV","properties":{"formattedCitation":"(R Core Team, 2025)","plainCitation":"(R Core Team, 2025)","noteIndex":0},"citationItems":[{"id":1460,"uris":["http://zotero.org/users/11063705/items/98A8BRDA"],"itemData":{"id":1460,"type":"book","event-place":"Vienna, Austria","publisher-place":"Vienna, Austria","title":"R: A Language and Environment for Statistical Computing","URL":"https://www.R-project.org/","author":[{"family":"R Core Team","given":""}],"issued":{"date-parts":[["2025"]]},"citation-key":"rcoreteam-2025"}}],"schema":"https://github.com/citation-style-language/schema/raw/master/csl-citation.json"} </w:instrText>
      </w:r>
      <w:r w:rsidR="002F31BD" w:rsidRPr="008A07BA">
        <w:fldChar w:fldCharType="separate"/>
      </w:r>
      <w:r w:rsidR="002F31BD" w:rsidRPr="008A07BA">
        <w:t xml:space="preserve">(R </w:t>
      </w:r>
      <w:proofErr w:type="spellStart"/>
      <w:r w:rsidR="002F31BD" w:rsidRPr="008A07BA">
        <w:t>Core</w:t>
      </w:r>
      <w:proofErr w:type="spellEnd"/>
      <w:r w:rsidR="002F31BD" w:rsidRPr="008A07BA">
        <w:t xml:space="preserve"> Team, 2025)</w:t>
      </w:r>
      <w:r w:rsidR="002F31BD" w:rsidRPr="008A07BA">
        <w:fldChar w:fldCharType="end"/>
      </w:r>
      <w:r w:rsidR="002F31BD" w:rsidRPr="008A07BA">
        <w:t xml:space="preserve"> </w:t>
      </w:r>
      <w:r w:rsidRPr="008A07BA">
        <w:t xml:space="preserve">ve vývojovém prostředí </w:t>
      </w:r>
      <w:proofErr w:type="spellStart"/>
      <w:r w:rsidRPr="008A07BA">
        <w:t>RStudio</w:t>
      </w:r>
      <w:proofErr w:type="spellEnd"/>
      <w:r w:rsidRPr="008A07BA">
        <w:t xml:space="preserve"> (</w:t>
      </w:r>
      <w:proofErr w:type="spellStart"/>
      <w:r w:rsidRPr="008A07BA">
        <w:t>Posit</w:t>
      </w:r>
      <w:proofErr w:type="spellEnd"/>
      <w:r w:rsidRPr="008A07BA">
        <w:t xml:space="preserve"> team, 2025). Proces čištění a manipulace dat spolu s tvorbou grafů využívali balíčku </w:t>
      </w:r>
      <w:proofErr w:type="spellStart"/>
      <w:r w:rsidRPr="008A07BA">
        <w:t>TidyVerse</w:t>
      </w:r>
      <w:proofErr w:type="spellEnd"/>
      <w:r w:rsidRPr="008A07BA">
        <w:t xml:space="preserve"> </w:t>
      </w:r>
      <w:r w:rsidR="002F31BD" w:rsidRPr="008A07BA">
        <w:fldChar w:fldCharType="begin"/>
      </w:r>
      <w:r w:rsidR="00001073" w:rsidRPr="008A07BA">
        <w:instrText xml:space="preserve"> ADDIN ZOTERO_ITEM CSL_CITATION {"citationID":"nBDdW61m","properties":{"formattedCitation":"(Wickham, 2023)","plainCitation":"(Wickham, 2023)","noteIndex":0},"citationItems":[{"id":1544,"uris":["http://zotero.org/users/11063705/items/XG5AAM5L"],"itemData":{"id":1544,"type":"book","title":"tidyverse: Easily Install and Load the Tidyverse","URL":"https://tidyverse.tidyverse.org","author":[{"family":"Wickham","given":"Hadley"}],"issued":{"date-parts":[["2023"]]},"citation-key":"wickham-2023e"}}],"schema":"https://github.com/citation-style-language/schema/raw/master/csl-citation.json"} </w:instrText>
      </w:r>
      <w:r w:rsidR="002F31BD" w:rsidRPr="008A07BA">
        <w:fldChar w:fldCharType="separate"/>
      </w:r>
      <w:r w:rsidR="002F31BD" w:rsidRPr="008A07BA">
        <w:t>(</w:t>
      </w:r>
      <w:proofErr w:type="spellStart"/>
      <w:r w:rsidR="002F31BD" w:rsidRPr="008A07BA">
        <w:t>Wickham</w:t>
      </w:r>
      <w:proofErr w:type="spellEnd"/>
      <w:r w:rsidR="002F31BD" w:rsidRPr="008A07BA">
        <w:t>, 2023)</w:t>
      </w:r>
      <w:r w:rsidR="002F31BD" w:rsidRPr="008A07BA">
        <w:fldChar w:fldCharType="end"/>
      </w:r>
      <w:r w:rsidR="008A07BA">
        <w:t xml:space="preserve">. </w:t>
      </w:r>
      <w:r w:rsidRPr="008A07BA">
        <w:t>Arbitrárním kritériem pro zahrnutí druhu do všech následujících analýz a grafů</w:t>
      </w:r>
      <w:r w:rsidR="005C39A9" w:rsidRPr="008A07BA">
        <w:t xml:space="preserve"> v této </w:t>
      </w:r>
      <w:r w:rsidR="0072077C" w:rsidRPr="008A07BA">
        <w:t>kapitole</w:t>
      </w:r>
      <w:r w:rsidRPr="008A07BA">
        <w:t xml:space="preserve"> byla zvolena minimální hladina 20 potravních akcí pro minimum 4 jedinců.</w:t>
      </w:r>
    </w:p>
    <w:p w14:paraId="26061BEE" w14:textId="49199C54" w:rsidR="000E50D3" w:rsidRPr="000E50D3" w:rsidRDefault="008B0D62" w:rsidP="008B0D62">
      <w:pPr>
        <w:pStyle w:val="Nadpis31"/>
      </w:pPr>
      <w:bookmarkStart w:id="18" w:name="_ldhyismfkbps"/>
      <w:bookmarkStart w:id="19" w:name="_Toc195971209"/>
      <w:bookmarkEnd w:id="18"/>
      <w:r>
        <w:lastRenderedPageBreak/>
        <w:t xml:space="preserve">2.1.6.2 </w:t>
      </w:r>
      <w:r w:rsidR="000E50D3" w:rsidRPr="000E50D3">
        <w:t>Shluková analýza a distanční matice</w:t>
      </w:r>
      <w:bookmarkEnd w:id="19"/>
    </w:p>
    <w:p w14:paraId="536A4C7B" w14:textId="50559B87" w:rsidR="000E50D3" w:rsidRPr="008A07BA" w:rsidRDefault="000E50D3" w:rsidP="008A07BA">
      <w:pPr>
        <w:pStyle w:val="Text"/>
      </w:pPr>
      <w:r w:rsidRPr="008A07BA">
        <w:t>Klasifikace druhů do potravních gild byla kalkulována pomocí známého balíčku Vegan (Simpson et al., 2025). Balíček Vegan obsahuje funkce užitečné pro ekologii společenstev, ordinační a mnohorozměrné metody. Pro výpočet distanční matice byla použita funkce “</w:t>
      </w:r>
      <w:proofErr w:type="spellStart"/>
      <w:r w:rsidRPr="008A07BA">
        <w:t>vegdist</w:t>
      </w:r>
      <w:proofErr w:type="spellEnd"/>
      <w:r w:rsidRPr="008A07BA">
        <w:t xml:space="preserve">” s argumentem </w:t>
      </w:r>
      <w:proofErr w:type="spellStart"/>
      <w:r w:rsidRPr="008A07BA">
        <w:t>method</w:t>
      </w:r>
      <w:proofErr w:type="spellEnd"/>
      <w:r w:rsidRPr="008A07BA">
        <w:t>=”</w:t>
      </w:r>
      <w:proofErr w:type="spellStart"/>
      <w:r w:rsidRPr="008A07BA">
        <w:t>bray</w:t>
      </w:r>
      <w:proofErr w:type="spellEnd"/>
      <w:r w:rsidRPr="008A07BA">
        <w:t xml:space="preserve">” značící metodu </w:t>
      </w:r>
      <w:proofErr w:type="spellStart"/>
      <w:r w:rsidR="002F31BD" w:rsidRPr="008A07BA">
        <w:t>Bray</w:t>
      </w:r>
      <w:proofErr w:type="spellEnd"/>
      <w:r w:rsidR="002F31BD" w:rsidRPr="008A07BA">
        <w:t>–</w:t>
      </w:r>
      <w:proofErr w:type="spellStart"/>
      <w:r w:rsidRPr="008A07BA">
        <w:t>Curtis</w:t>
      </w:r>
      <w:proofErr w:type="spellEnd"/>
      <w:r w:rsidR="002F31BD" w:rsidRPr="008A07BA">
        <w:t xml:space="preserve"> </w:t>
      </w:r>
      <w:r w:rsidR="002F31BD" w:rsidRPr="008A07BA">
        <w:fldChar w:fldCharType="begin"/>
      </w:r>
      <w:r w:rsidR="00001073" w:rsidRPr="008A07BA">
        <w:instrText xml:space="preserve"> ADDIN ZOTERO_ITEM CSL_CITATION {"citationID":"jZRAF9cB","properties":{"formattedCitation":"(Bray &amp; Curtis, 1957)","plainCitation":"(Bray &amp; Curtis, 1957)","noteIndex":0},"citationItems":[{"id":1157,"uris":["http://zotero.org/users/11063705/items/S39TAU3N"],"itemData":{"id":1157,"type":"article-journal","container-title":"Ecological Monographs","DOI":"10.2307/1942268","ISSN":"1557-7015","issue":"4","language":"en","license":"© 1957 by the Ecological Society of America","note":"_eprint: https://onlinelibrary.wiley.com/doi/pdf/10.2307/1942268","page":"325-349","source":"Wiley Online Library","title":"An Ordination of the Upland Forest Communities of Southern Wisconsin","volume":"27","author":[{"family":"Bray","given":"J. Roger"},{"family":"Curtis","given":"J. T."}],"issued":{"date-parts":[["1957"]]},"citation-key":"bray-1957"}}],"schema":"https://github.com/citation-style-language/schema/raw/master/csl-citation.json"} </w:instrText>
      </w:r>
      <w:r w:rsidR="002F31BD" w:rsidRPr="008A07BA">
        <w:fldChar w:fldCharType="separate"/>
      </w:r>
      <w:r w:rsidR="002F31BD" w:rsidRPr="008A07BA">
        <w:t>(</w:t>
      </w:r>
      <w:proofErr w:type="spellStart"/>
      <w:r w:rsidR="002F31BD" w:rsidRPr="008A07BA">
        <w:t>Bray</w:t>
      </w:r>
      <w:proofErr w:type="spellEnd"/>
      <w:r w:rsidR="002F31BD" w:rsidRPr="008A07BA">
        <w:t xml:space="preserve"> &amp; </w:t>
      </w:r>
      <w:proofErr w:type="spellStart"/>
      <w:r w:rsidR="002F31BD" w:rsidRPr="008A07BA">
        <w:t>Curtis</w:t>
      </w:r>
      <w:proofErr w:type="spellEnd"/>
      <w:r w:rsidR="002F31BD" w:rsidRPr="008A07BA">
        <w:t>, 1957)</w:t>
      </w:r>
      <w:r w:rsidR="002F31BD" w:rsidRPr="008A07BA">
        <w:fldChar w:fldCharType="end"/>
      </w:r>
      <w:r w:rsidRPr="008A07BA">
        <w:t xml:space="preserve">. </w:t>
      </w:r>
      <w:proofErr w:type="spellStart"/>
      <w:r w:rsidRPr="008A07BA">
        <w:t>Bray</w:t>
      </w:r>
      <w:proofErr w:type="spellEnd"/>
      <w:r w:rsidR="001428E2" w:rsidRPr="008A07BA">
        <w:t>–</w:t>
      </w:r>
      <w:proofErr w:type="spellStart"/>
      <w:r w:rsidRPr="008A07BA">
        <w:t>Curtisova</w:t>
      </w:r>
      <w:proofErr w:type="spellEnd"/>
      <w:r w:rsidRPr="008A07BA">
        <w:t xml:space="preserve"> metoda používá </w:t>
      </w:r>
      <w:proofErr w:type="spellStart"/>
      <w:r w:rsidRPr="008A07BA">
        <w:t>abundanční</w:t>
      </w:r>
      <w:proofErr w:type="spellEnd"/>
      <w:r w:rsidRPr="008A07BA">
        <w:t xml:space="preserve"> data narozdíl od známé </w:t>
      </w:r>
      <w:proofErr w:type="spellStart"/>
      <w:r w:rsidRPr="008A07BA">
        <w:t>Jaccardovy</w:t>
      </w:r>
      <w:proofErr w:type="spellEnd"/>
      <w:r w:rsidRPr="008A07BA">
        <w:t xml:space="preserve"> vzdálenosti, která využívá binární data. Metoda </w:t>
      </w:r>
      <w:proofErr w:type="spellStart"/>
      <w:r w:rsidRPr="008A07BA">
        <w:t>Bray</w:t>
      </w:r>
      <w:proofErr w:type="spellEnd"/>
      <w:r w:rsidR="001428E2" w:rsidRPr="008A07BA">
        <w:t>–</w:t>
      </w:r>
      <w:proofErr w:type="spellStart"/>
      <w:r w:rsidRPr="008A07BA">
        <w:t>Curtis</w:t>
      </w:r>
      <w:proofErr w:type="spellEnd"/>
      <w:r w:rsidRPr="008A07BA">
        <w:t xml:space="preserve"> také není běžnou mírou vzdálenosti (angl. distance), ale měří rozdílnost (angl. </w:t>
      </w:r>
      <w:proofErr w:type="spellStart"/>
      <w:r w:rsidRPr="008A07BA">
        <w:t>dissimilarity</w:t>
      </w:r>
      <w:proofErr w:type="spellEnd"/>
      <w:r w:rsidRPr="008A07BA">
        <w:t>). Pojem vzdálenost nebo distance se ale v tomto případě hojně</w:t>
      </w:r>
      <w:r w:rsidR="0072077C" w:rsidRPr="008A07BA">
        <w:t>,</w:t>
      </w:r>
      <w:r w:rsidRPr="008A07BA">
        <w:t xml:space="preserve"> byť ne zcela správně používá. Do tvorby distanční matice byly zahrnuty proměnné metoda a hrubý substrát s četností pozorovaných kombinací těchto proměnných pro každý druh.</w:t>
      </w:r>
    </w:p>
    <w:p w14:paraId="3004EE6A" w14:textId="19D91EBA" w:rsidR="000E50D3" w:rsidRPr="008A07BA" w:rsidRDefault="005C39A9" w:rsidP="008A07BA">
      <w:pPr>
        <w:pStyle w:val="Text"/>
      </w:pPr>
      <w:r w:rsidRPr="008A07BA">
        <w:tab/>
      </w:r>
      <w:r w:rsidR="000E50D3" w:rsidRPr="008A07BA">
        <w:t>Pro následné shlukování druhů do gild byla použita funkce “</w:t>
      </w:r>
      <w:proofErr w:type="spellStart"/>
      <w:r w:rsidR="000E50D3" w:rsidRPr="008A07BA">
        <w:t>hclust</w:t>
      </w:r>
      <w:proofErr w:type="spellEnd"/>
      <w:r w:rsidR="000E50D3" w:rsidRPr="008A07BA">
        <w:t xml:space="preserve">” s metodou “ward.D2”, což je </w:t>
      </w:r>
      <w:proofErr w:type="spellStart"/>
      <w:r w:rsidR="000E50D3" w:rsidRPr="008A07BA">
        <w:t>Wardova</w:t>
      </w:r>
      <w:proofErr w:type="spellEnd"/>
      <w:r w:rsidR="000E50D3" w:rsidRPr="008A07BA">
        <w:t xml:space="preserve"> metoda</w:t>
      </w:r>
      <w:r w:rsidR="001428E2" w:rsidRPr="008A07BA">
        <w:t xml:space="preserve"> </w:t>
      </w:r>
      <w:r w:rsidR="001428E2" w:rsidRPr="008A07BA">
        <w:fldChar w:fldCharType="begin"/>
      </w:r>
      <w:r w:rsidR="00001073" w:rsidRPr="008A07BA">
        <w:instrText xml:space="preserve"> ADDIN ZOTERO_ITEM CSL_CITATION {"citationID":"crzrfJzg","properties":{"formattedCitation":"(Ward Jr., 1963)","plainCitation":"(Ward Jr., 1963)","noteIndex":0},"citationItems":[{"id":1459,"uris":["http://zotero.org/users/11063705/items/MVVAPN8K"],"itemData":{"id":1459,"type":"article-journal","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container-title":"Journal of the American Statistical Association","DOI":"10.1080/01621459.1963.10500845","ISSN":"0162-1459","issue":"301","note":"publisher: ASA Website\n_eprint: https://www.tandfonline.com/doi/pdf/10.1080/01621459.1963.10500845","page":"236-244","source":"Taylor and Francis+NEJM","title":"Hierarchical Grouping to Optimize an Objective Function","volume":"58","author":[{"family":"Ward Jr.","given":"Joe H."}],"issued":{"date-parts":[["1963",3,1]]},"citation-key":"wardjr.-1963"}}],"schema":"https://github.com/citation-style-language/schema/raw/master/csl-citation.json"} </w:instrText>
      </w:r>
      <w:r w:rsidR="001428E2" w:rsidRPr="008A07BA">
        <w:fldChar w:fldCharType="separate"/>
      </w:r>
      <w:r w:rsidR="001428E2" w:rsidRPr="008A07BA">
        <w:t>(</w:t>
      </w:r>
      <w:proofErr w:type="spellStart"/>
      <w:r w:rsidR="001428E2" w:rsidRPr="008A07BA">
        <w:t>Ward</w:t>
      </w:r>
      <w:proofErr w:type="spellEnd"/>
      <w:r w:rsidR="001428E2" w:rsidRPr="008A07BA">
        <w:t xml:space="preserve"> Jr., 1963)</w:t>
      </w:r>
      <w:r w:rsidR="001428E2" w:rsidRPr="008A07BA">
        <w:fldChar w:fldCharType="end"/>
      </w:r>
      <w:r w:rsidR="000E50D3" w:rsidRPr="008A07BA">
        <w:t xml:space="preserve">. </w:t>
      </w:r>
      <w:proofErr w:type="spellStart"/>
      <w:r w:rsidR="000E50D3" w:rsidRPr="008A07BA">
        <w:t>Wardova</w:t>
      </w:r>
      <w:proofErr w:type="spellEnd"/>
      <w:r w:rsidR="000E50D3" w:rsidRPr="008A07BA">
        <w:t xml:space="preserve"> metoda se zakládá </w:t>
      </w:r>
      <w:r w:rsidR="002F31BD" w:rsidRPr="008A07BA">
        <w:t>na součtu</w:t>
      </w:r>
      <w:r w:rsidR="000E50D3" w:rsidRPr="008A07BA">
        <w:t xml:space="preserve"> nejmenších čtverců a produkuje dobře čitelné a smysluplné gildy (shluky).</w:t>
      </w:r>
    </w:p>
    <w:p w14:paraId="483B2948" w14:textId="18E86770" w:rsidR="000E50D3" w:rsidRPr="000E50D3" w:rsidRDefault="008B0D62" w:rsidP="008B0D62">
      <w:pPr>
        <w:pStyle w:val="Nadpis31"/>
      </w:pPr>
      <w:bookmarkStart w:id="20" w:name="_18i6cn2zqks2"/>
      <w:bookmarkStart w:id="21" w:name="_Toc195971210"/>
      <w:bookmarkEnd w:id="20"/>
      <w:r>
        <w:t xml:space="preserve">2.1.6.3 </w:t>
      </w:r>
      <w:r w:rsidR="000E50D3" w:rsidRPr="000E50D3">
        <w:t>Index specializace</w:t>
      </w:r>
      <w:bookmarkEnd w:id="21"/>
    </w:p>
    <w:p w14:paraId="20AB81A8" w14:textId="77777777" w:rsidR="000E50D3" w:rsidRPr="008A07BA" w:rsidRDefault="000E50D3" w:rsidP="008A07BA">
      <w:pPr>
        <w:pStyle w:val="Text"/>
      </w:pPr>
      <w:r w:rsidRPr="008A07BA">
        <w:t>Pro porovnání míry specializace bylo nutno kvantifikovat tuto metriku pro jednotlivé druhy, a to jak pro specializaci na substrát, tak na metodu sběru potravy.</w:t>
      </w:r>
    </w:p>
    <w:p w14:paraId="6E99BCFB" w14:textId="1D25BDD9" w:rsidR="000E50D3" w:rsidRPr="008A07BA" w:rsidRDefault="000E50D3" w:rsidP="008A07BA">
      <w:pPr>
        <w:pStyle w:val="Text"/>
      </w:pPr>
      <w:r w:rsidRPr="008A07BA">
        <w:t xml:space="preserve">Index specializace byl vypočten dle vzorce </w:t>
      </w:r>
      <w:proofErr w:type="spellStart"/>
      <w:r w:rsidRPr="008A07BA">
        <w:t>Levinsova</w:t>
      </w:r>
      <w:proofErr w:type="spellEnd"/>
      <w:r w:rsidRPr="008A07BA">
        <w:t xml:space="preserve"> indexu specializace</w:t>
      </w:r>
      <w:r w:rsidR="00F00351" w:rsidRPr="008A07BA">
        <w:t xml:space="preserve"> </w:t>
      </w:r>
      <w:r w:rsidR="00F00351" w:rsidRPr="008A07BA">
        <w:fldChar w:fldCharType="begin"/>
      </w:r>
      <w:r w:rsidR="00001073" w:rsidRPr="008A07BA">
        <w:instrText xml:space="preserve"> ADDIN ZOTERO_ITEM CSL_CITATION {"citationID":"xYg9sWvC","properties":{"formattedCitation":"(Levins, 1968)","plainCitation":"(Levins, 1968)","noteIndex":0},"citationItems":[{"id":1257,"uris":["http://zotero.org/users/11063705/items/6P3LQWNI"],"itemData":{"id":1257,"type":"book","abstract":"Professor Levins, one of the leading explorers in the field of integrated population biology, considers the mutual interpenetration and joint evolution of organism and environment, occurring on several levels at once. Physiological and behavioral adaptations to short-term fluctuations of the environment condition the responses of populations to long-term changes and geographic gradients. These in turn affect the way species divide the environments among themselves in communities, and, therefore, the numbers of species which can coexist. Environment is treated here abstractly as pattern: patchiness, variability, range, etc. Populations are studied in their patterns: local heterogeneity, geographic variability, faunistic diversity, etc.","ISBN":"978-0-691-07959-2","note":"DOI: 10.2307/j.ctvx5wbbh","publisher":"Princeton University Press","source":"JSTOR","title":"Evolution in Changing Environments: Some Theoretical Explorations. (MPB-2)","title-short":"Evolution in Changing Environments","URL":"https://www.jstor.org/stable/j.ctvx5wbbh","author":[{"family":"Levins","given":"Richard"}],"accessed":{"date-parts":[["2025",4,6]]},"issued":{"date-parts":[["1968"]]},"citation-key":"levins-1968"}}],"schema":"https://github.com/citation-style-language/schema/raw/master/csl-citation.json"} </w:instrText>
      </w:r>
      <w:r w:rsidR="00F00351" w:rsidRPr="008A07BA">
        <w:fldChar w:fldCharType="separate"/>
      </w:r>
      <w:r w:rsidR="00F00351" w:rsidRPr="008A07BA">
        <w:t>(</w:t>
      </w:r>
      <w:proofErr w:type="spellStart"/>
      <w:r w:rsidR="00F00351" w:rsidRPr="008A07BA">
        <w:t>Levins</w:t>
      </w:r>
      <w:proofErr w:type="spellEnd"/>
      <w:r w:rsidR="00F00351" w:rsidRPr="008A07BA">
        <w:t>, 1968)</w:t>
      </w:r>
      <w:r w:rsidR="00F00351" w:rsidRPr="008A07BA">
        <w:fldChar w:fldCharType="end"/>
      </w:r>
      <w:r w:rsidRPr="008A07BA">
        <w:t>:</w:t>
      </w:r>
    </w:p>
    <w:p w14:paraId="16A46247" w14:textId="77777777" w:rsidR="005C39A9" w:rsidRPr="000E50D3" w:rsidRDefault="005C39A9" w:rsidP="005C39A9">
      <w:pPr>
        <w:pStyle w:val="Text"/>
      </w:pPr>
    </w:p>
    <w:p w14:paraId="1AF3D6CE" w14:textId="491A7E8E" w:rsidR="000E50D3" w:rsidRPr="000E50D3" w:rsidRDefault="000E50D3" w:rsidP="005C39A9">
      <w:pPr>
        <w:pStyle w:val="Text"/>
      </w:pPr>
      <m:oMathPara>
        <m:oMath>
          <m:r>
            <w:rPr>
              <w:rFonts w:ascii="Cambria Math" w:hAnsi="Cambria Math"/>
            </w:rPr>
            <m:t>B=1/Σ</m:t>
          </m:r>
          <m:sSup>
            <m:sSupPr>
              <m:ctrlPr>
                <w:rPr>
                  <w:rFonts w:ascii="Cambria Math" w:hAnsi="Cambria Math"/>
                  <w:lang w:val="en-US"/>
                </w:rPr>
              </m:ctrlPr>
            </m:sSupPr>
            <m:e>
              <m:sSub>
                <m:sSubPr>
                  <m:ctrlPr>
                    <w:rPr>
                      <w:rFonts w:ascii="Cambria Math" w:hAnsi="Cambria Math"/>
                      <w:lang w:val="en-US"/>
                    </w:rPr>
                  </m:ctrlPr>
                </m:sSubPr>
                <m:e>
                  <m:r>
                    <w:rPr>
                      <w:rFonts w:ascii="Cambria Math" w:hAnsi="Cambria Math"/>
                    </w:rPr>
                    <m:t>p</m:t>
                  </m:r>
                </m:e>
                <m:sub>
                  <m:r>
                    <w:rPr>
                      <w:rFonts w:ascii="Cambria Math" w:hAnsi="Cambria Math"/>
                    </w:rPr>
                    <m:t>i</m:t>
                  </m:r>
                </m:sub>
              </m:sSub>
            </m:e>
            <m:sup>
              <m:r>
                <w:rPr>
                  <w:rFonts w:ascii="Cambria Math" w:hAnsi="Cambria Math"/>
                </w:rPr>
                <m:t>2</m:t>
              </m:r>
            </m:sup>
          </m:sSup>
        </m:oMath>
      </m:oMathPara>
    </w:p>
    <w:p w14:paraId="17846CCA" w14:textId="77777777" w:rsidR="000E50D3" w:rsidRPr="000E50D3" w:rsidRDefault="000E50D3" w:rsidP="005C39A9">
      <w:pPr>
        <w:pStyle w:val="Text"/>
      </w:pPr>
      <w:r w:rsidRPr="000E50D3">
        <w:t xml:space="preserve">Kde </w:t>
      </w:r>
      <w:r w:rsidRPr="000E50D3">
        <w:rPr>
          <w:i/>
        </w:rPr>
        <w:t>p</w:t>
      </w:r>
      <w:r w:rsidRPr="000E50D3">
        <w:t xml:space="preserve"> značí proporci využívání substrátu </w:t>
      </w:r>
      <w:r w:rsidRPr="000E50D3">
        <w:rPr>
          <w:i/>
        </w:rPr>
        <w:t>i</w:t>
      </w:r>
      <w:r w:rsidRPr="000E50D3">
        <w:t>.</w:t>
      </w:r>
    </w:p>
    <w:p w14:paraId="2F611ECB" w14:textId="77777777" w:rsidR="005C39A9" w:rsidRDefault="005C39A9" w:rsidP="005C39A9">
      <w:pPr>
        <w:pStyle w:val="Text"/>
      </w:pPr>
    </w:p>
    <w:p w14:paraId="4E4E2D97" w14:textId="28A3CFA1" w:rsidR="000E50D3" w:rsidRPr="000E50D3" w:rsidRDefault="000E50D3" w:rsidP="005C39A9">
      <w:pPr>
        <w:pStyle w:val="Text"/>
      </w:pPr>
      <w:r w:rsidRPr="000E50D3">
        <w:t>Tato hodnota byla dále standardizována, aby bylo možno výsledky mezi druhy porovnávat:</w:t>
      </w:r>
    </w:p>
    <w:p w14:paraId="2837DA24" w14:textId="7DDC3407" w:rsidR="000E50D3" w:rsidRPr="000E50D3" w:rsidRDefault="00000000" w:rsidP="005C39A9">
      <w:pPr>
        <w:pStyle w:val="Text"/>
      </w:pPr>
      <m:oMathPara>
        <m:oMath>
          <m:sSub>
            <m:sSubPr>
              <m:ctrlPr>
                <w:rPr>
                  <w:rFonts w:ascii="Cambria Math" w:hAnsi="Cambria Math"/>
                  <w:lang w:val="en-US"/>
                </w:rPr>
              </m:ctrlPr>
            </m:sSubPr>
            <m:e>
              <m:r>
                <w:rPr>
                  <w:rFonts w:ascii="Cambria Math" w:hAnsi="Cambria Math"/>
                </w:rPr>
                <m:t>B</m:t>
              </m:r>
            </m:e>
            <m:sub>
              <m:r>
                <w:rPr>
                  <w:rFonts w:ascii="Cambria Math" w:hAnsi="Cambria Math"/>
                </w:rPr>
                <m:t>A</m:t>
              </m:r>
            </m:sub>
          </m:sSub>
          <m:r>
            <w:rPr>
              <w:rFonts w:ascii="Cambria Math" w:hAnsi="Cambria Math"/>
            </w:rPr>
            <m:t>=1-(B-1)/(n-1)</m:t>
          </m:r>
        </m:oMath>
      </m:oMathPara>
    </w:p>
    <w:p w14:paraId="01B85A38" w14:textId="77777777" w:rsidR="000E50D3" w:rsidRPr="000E50D3" w:rsidRDefault="000E50D3" w:rsidP="005C39A9">
      <w:pPr>
        <w:pStyle w:val="Text"/>
      </w:pPr>
      <w:r w:rsidRPr="000E50D3">
        <w:t xml:space="preserve">Ve vzorci značí </w:t>
      </w:r>
      <w:r w:rsidRPr="000E50D3">
        <w:rPr>
          <w:i/>
        </w:rPr>
        <w:t>n</w:t>
      </w:r>
      <w:r w:rsidRPr="000E50D3">
        <w:t xml:space="preserve"> počet kategorií, ze kterých byl </w:t>
      </w:r>
      <w:proofErr w:type="spellStart"/>
      <w:r w:rsidRPr="000E50D3">
        <w:t>Levinsův</w:t>
      </w:r>
      <w:proofErr w:type="spellEnd"/>
      <w:r w:rsidRPr="000E50D3">
        <w:t xml:space="preserve"> index vypočítán. Zde tedy 8 kategorií pro metody a 5 kategorií substrátů.</w:t>
      </w:r>
    </w:p>
    <w:p w14:paraId="09C0D68F" w14:textId="77777777" w:rsidR="00F00351" w:rsidRDefault="00F00351" w:rsidP="005C39A9">
      <w:pPr>
        <w:pStyle w:val="Text"/>
        <w:jc w:val="left"/>
      </w:pPr>
    </w:p>
    <w:p w14:paraId="1869C03B" w14:textId="5D1F02F2" w:rsidR="000E50D3" w:rsidRPr="000E50D3" w:rsidRDefault="000E50D3" w:rsidP="005C39A9">
      <w:pPr>
        <w:pStyle w:val="Text"/>
        <w:jc w:val="left"/>
      </w:pPr>
      <w:r w:rsidRPr="000E50D3">
        <w:t xml:space="preserve">Veškerý kód pro tuto sekci včetně výpočtu indexu specializace se nachází v souboru Foraging_V3.R, který je k nalezení v </w:t>
      </w:r>
      <w:proofErr w:type="spellStart"/>
      <w:r w:rsidRPr="000E50D3">
        <w:t>repozitáři</w:t>
      </w:r>
      <w:proofErr w:type="spellEnd"/>
      <w:r w:rsidRPr="000E50D3">
        <w:t xml:space="preserve">: </w:t>
      </w:r>
      <w:hyperlink r:id="rId11" w:history="1">
        <w:r w:rsidRPr="000E50D3">
          <w:rPr>
            <w:rStyle w:val="Hypertextovodkaz"/>
          </w:rPr>
          <w:t>https://github.com/AdamUlicny/SongbirdGuildsMasters</w:t>
        </w:r>
      </w:hyperlink>
      <w:r w:rsidRPr="000E50D3">
        <w:t>.</w:t>
      </w:r>
    </w:p>
    <w:p w14:paraId="2C005F85" w14:textId="77777777" w:rsidR="000E50D3" w:rsidRPr="000E50D3" w:rsidRDefault="000E50D3" w:rsidP="000E50D3">
      <w:pPr>
        <w:tabs>
          <w:tab w:val="left" w:pos="1530"/>
        </w:tabs>
      </w:pPr>
    </w:p>
    <w:p w14:paraId="255D31C2" w14:textId="77777777" w:rsidR="000E50D3" w:rsidRPr="000E50D3" w:rsidRDefault="000E50D3" w:rsidP="000E50D3">
      <w:pPr>
        <w:tabs>
          <w:tab w:val="left" w:pos="1530"/>
        </w:tabs>
        <w:sectPr w:rsidR="000E50D3" w:rsidRPr="000E50D3" w:rsidSect="000E50D3">
          <w:type w:val="continuous"/>
          <w:pgSz w:w="11909" w:h="16834"/>
          <w:pgMar w:top="1440" w:right="1440" w:bottom="1440" w:left="1440" w:header="720" w:footer="720" w:gutter="0"/>
          <w:cols w:space="720"/>
        </w:sectPr>
      </w:pPr>
    </w:p>
    <w:p w14:paraId="034A9B0C" w14:textId="62D7DF19" w:rsidR="000E50D3" w:rsidRPr="000E50D3" w:rsidRDefault="005C39A9" w:rsidP="005C39A9">
      <w:pPr>
        <w:pStyle w:val="Nadpis11"/>
      </w:pPr>
      <w:bookmarkStart w:id="22" w:name="_s6i6l35tpnsd"/>
      <w:bookmarkStart w:id="23" w:name="_Toc195971211"/>
      <w:bookmarkEnd w:id="22"/>
      <w:r>
        <w:lastRenderedPageBreak/>
        <w:t xml:space="preserve">2.2 </w:t>
      </w:r>
      <w:r w:rsidR="000E50D3" w:rsidRPr="000E50D3">
        <w:t>Výsledky</w:t>
      </w:r>
      <w:bookmarkEnd w:id="23"/>
    </w:p>
    <w:p w14:paraId="602ADE58" w14:textId="0E5CAADF" w:rsidR="000E50D3" w:rsidRPr="000E50D3" w:rsidRDefault="005C39A9" w:rsidP="005C39A9">
      <w:pPr>
        <w:pStyle w:val="Nadpis21"/>
      </w:pPr>
      <w:bookmarkStart w:id="24" w:name="_yh999mvrpfxu"/>
      <w:bookmarkStart w:id="25" w:name="_Toc195971212"/>
      <w:bookmarkEnd w:id="24"/>
      <w:r>
        <w:t xml:space="preserve">2.2.1 </w:t>
      </w:r>
      <w:r w:rsidR="000E50D3" w:rsidRPr="000E50D3">
        <w:t xml:space="preserve">Počty pozorování a bodový </w:t>
      </w:r>
      <w:proofErr w:type="spellStart"/>
      <w:r w:rsidR="000E50D3" w:rsidRPr="000E50D3">
        <w:t>transekt</w:t>
      </w:r>
      <w:bookmarkEnd w:id="25"/>
      <w:proofErr w:type="spellEnd"/>
    </w:p>
    <w:p w14:paraId="67A0BEA5" w14:textId="7D540727" w:rsidR="000E50D3" w:rsidRPr="000E50D3" w:rsidRDefault="000E50D3" w:rsidP="005C39A9">
      <w:pPr>
        <w:pStyle w:val="Text"/>
      </w:pPr>
      <w:r w:rsidRPr="000E50D3">
        <w:t xml:space="preserve">Celkem bylo za 2 terénní sezóny zaznamenáno 2970 potravních akcí 28 druhů ptáků. Po odečtení jedinců s nedostatečnými počty pozorování (n jedinců </w:t>
      </w:r>
      <w:proofErr w:type="gramStart"/>
      <w:r w:rsidRPr="000E50D3">
        <w:t>&lt; 4</w:t>
      </w:r>
      <w:proofErr w:type="gramEnd"/>
      <w:r w:rsidRPr="000E50D3">
        <w:t xml:space="preserve">, n akcí </w:t>
      </w:r>
      <w:proofErr w:type="gramStart"/>
      <w:r w:rsidRPr="000E50D3">
        <w:t>&lt; 20</w:t>
      </w:r>
      <w:proofErr w:type="gramEnd"/>
      <w:r w:rsidRPr="000E50D3">
        <w:t>) a záznamy týkající se šplhavců (</w:t>
      </w:r>
      <w:proofErr w:type="spellStart"/>
      <w:r w:rsidRPr="000E50D3">
        <w:rPr>
          <w:i/>
        </w:rPr>
        <w:t>Piciformes</w:t>
      </w:r>
      <w:proofErr w:type="spellEnd"/>
      <w:r w:rsidRPr="000E50D3">
        <w:t xml:space="preserve">) zbývalo 2790 potravních akcí 17 druhů pěvců. V roce 2023 bylo celkem pozorováno 440 jedinců, v roce 2024 toto číslo </w:t>
      </w:r>
      <w:proofErr w:type="spellStart"/>
      <w:r w:rsidRPr="000E50D3">
        <w:t>pravděpodobně</w:t>
      </w:r>
      <w:r w:rsidR="0072077C">
        <w:t>v</w:t>
      </w:r>
      <w:proofErr w:type="spellEnd"/>
      <w:r w:rsidR="0072077C">
        <w:t xml:space="preserve"> </w:t>
      </w:r>
      <w:proofErr w:type="spellStart"/>
      <w:r w:rsidR="0072077C">
        <w:t>tét</w:t>
      </w:r>
      <w:proofErr w:type="spellEnd"/>
      <w:r w:rsidRPr="000E50D3">
        <w:t xml:space="preserve"> kvůli vynechání večerních pozorování kleslo na 321 jedinců.</w:t>
      </w:r>
    </w:p>
    <w:p w14:paraId="1CBEA745" w14:textId="2D0C4455" w:rsidR="000E50D3" w:rsidRPr="000E50D3" w:rsidRDefault="005C39A9" w:rsidP="005C39A9">
      <w:pPr>
        <w:pStyle w:val="Text"/>
      </w:pPr>
      <w:r>
        <w:tab/>
      </w:r>
      <w:r w:rsidR="000E50D3" w:rsidRPr="000E50D3">
        <w:t xml:space="preserve">Na bodovém </w:t>
      </w:r>
      <w:proofErr w:type="spellStart"/>
      <w:r w:rsidR="000E50D3" w:rsidRPr="000E50D3">
        <w:t>transektu</w:t>
      </w:r>
      <w:proofErr w:type="spellEnd"/>
      <w:r w:rsidR="000E50D3" w:rsidRPr="000E50D3">
        <w:t xml:space="preserve"> bylo za terénní sezónu 2023 slyšeno celkem 1768 ptáků</w:t>
      </w:r>
      <w:r w:rsidR="0072077C">
        <w:t xml:space="preserve"> během</w:t>
      </w:r>
      <w:r w:rsidR="000E50D3" w:rsidRPr="000E50D3">
        <w:t xml:space="preserve"> 12 dn</w:t>
      </w:r>
      <w:r w:rsidR="0072077C">
        <w:t>ů</w:t>
      </w:r>
      <w:r w:rsidR="000E50D3" w:rsidRPr="000E50D3">
        <w:t xml:space="preserve">. S vysokou pravděpodobností šlo o opakované záznamy týchž jedinců, neboť bodový </w:t>
      </w:r>
      <w:proofErr w:type="spellStart"/>
      <w:r w:rsidR="000E50D3" w:rsidRPr="000E50D3">
        <w:t>transekt</w:t>
      </w:r>
      <w:proofErr w:type="spellEnd"/>
      <w:r w:rsidR="000E50D3" w:rsidRPr="000E50D3">
        <w:t xml:space="preserve"> se prováděl na identických bodech. Celkem bylo na bodovém </w:t>
      </w:r>
      <w:proofErr w:type="spellStart"/>
      <w:r w:rsidR="000E50D3" w:rsidRPr="000E50D3">
        <w:t>transektu</w:t>
      </w:r>
      <w:proofErr w:type="spellEnd"/>
      <w:r w:rsidR="000E50D3" w:rsidRPr="000E50D3">
        <w:t xml:space="preserve"> zaznamenáno 40 druhů ptáků. Tato hodnota však obsahuje i měkkozobé (</w:t>
      </w:r>
      <w:proofErr w:type="spellStart"/>
      <w:r w:rsidR="000E50D3" w:rsidRPr="000E50D3">
        <w:rPr>
          <w:i/>
        </w:rPr>
        <w:t>Columbiformes</w:t>
      </w:r>
      <w:proofErr w:type="spellEnd"/>
      <w:r w:rsidR="000E50D3" w:rsidRPr="000E50D3">
        <w:t>), dravce (</w:t>
      </w:r>
      <w:proofErr w:type="spellStart"/>
      <w:r w:rsidR="000E50D3" w:rsidRPr="000E50D3">
        <w:rPr>
          <w:i/>
        </w:rPr>
        <w:t>Accipitriformes</w:t>
      </w:r>
      <w:proofErr w:type="spellEnd"/>
      <w:r w:rsidR="000E50D3" w:rsidRPr="000E50D3">
        <w:t xml:space="preserve">), a šplhavce. Celkem bylo na bodovém </w:t>
      </w:r>
      <w:proofErr w:type="spellStart"/>
      <w:r w:rsidR="000E50D3" w:rsidRPr="000E50D3">
        <w:t>transektu</w:t>
      </w:r>
      <w:proofErr w:type="spellEnd"/>
      <w:r w:rsidR="000E50D3" w:rsidRPr="000E50D3">
        <w:t xml:space="preserve"> zaznamenáno </w:t>
      </w:r>
      <w:r w:rsidR="00375734">
        <w:t>32</w:t>
      </w:r>
      <w:r w:rsidR="000E50D3" w:rsidRPr="000E50D3">
        <w:t xml:space="preserve"> druhů pěvců. Rozdíly ve frekvencích záznamů na bodovém </w:t>
      </w:r>
      <w:proofErr w:type="spellStart"/>
      <w:r w:rsidR="000E50D3" w:rsidRPr="000E50D3">
        <w:t>transektu</w:t>
      </w:r>
      <w:proofErr w:type="spellEnd"/>
      <w:r w:rsidR="000E50D3" w:rsidRPr="000E50D3">
        <w:t xml:space="preserve"> a při pozorování potravního chování zobrazuje graf obr. 3.</w:t>
      </w:r>
    </w:p>
    <w:p w14:paraId="4889FBA0" w14:textId="77777777" w:rsidR="005C39A9" w:rsidRDefault="000E50D3" w:rsidP="000E50D3">
      <w:pPr>
        <w:tabs>
          <w:tab w:val="left" w:pos="1530"/>
        </w:tabs>
        <w:rPr>
          <w:b/>
          <w:bCs/>
        </w:rPr>
      </w:pPr>
      <w:r w:rsidRPr="000E50D3">
        <w:rPr>
          <w:noProof/>
        </w:rPr>
        <w:drawing>
          <wp:inline distT="0" distB="0" distL="0" distR="0" wp14:anchorId="0306EE30" wp14:editId="692EE310">
            <wp:extent cx="5781675" cy="4724400"/>
            <wp:effectExtent l="0" t="0" r="9525" b="0"/>
            <wp:docPr id="4999842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984245" name="Picture 10"/>
                    <pic:cNvPicPr>
                      <a:picLocks noChangeAspect="1" noChangeArrowheads="1"/>
                    </pic:cNvPicPr>
                  </pic:nvPicPr>
                  <pic:blipFill>
                    <a:blip r:embed="rId12">
                      <a:extLst>
                        <a:ext uri="{96DAC541-7B7A-43D3-8B79-37D633B846F1}">
                          <asvg:svgBlip xmlns:asvg="http://schemas.microsoft.com/office/drawing/2016/SVG/main" r:embed="rId13"/>
                        </a:ext>
                      </a:extLst>
                    </a:blip>
                    <a:srcRect t="6571" b="6571"/>
                    <a:stretch>
                      <a:fillRect/>
                    </a:stretch>
                  </pic:blipFill>
                  <pic:spPr bwMode="auto">
                    <a:xfrm>
                      <a:off x="0" y="0"/>
                      <a:ext cx="5781675" cy="4724400"/>
                    </a:xfrm>
                    <a:prstGeom prst="rect">
                      <a:avLst/>
                    </a:prstGeom>
                  </pic:spPr>
                </pic:pic>
              </a:graphicData>
            </a:graphic>
          </wp:inline>
        </w:drawing>
      </w:r>
    </w:p>
    <w:p w14:paraId="5923C80C" w14:textId="1D08CC84" w:rsidR="000E50D3" w:rsidRPr="000E50D3" w:rsidRDefault="000E50D3" w:rsidP="0072077C">
      <w:pPr>
        <w:pStyle w:val="Text"/>
      </w:pPr>
      <w:r w:rsidRPr="000E50D3">
        <w:rPr>
          <w:b/>
          <w:bCs/>
        </w:rPr>
        <w:t>Obr</w:t>
      </w:r>
      <w:r w:rsidR="00F74EE6">
        <w:rPr>
          <w:b/>
          <w:bCs/>
        </w:rPr>
        <w:t>.</w:t>
      </w:r>
      <w:r w:rsidRPr="000E50D3">
        <w:rPr>
          <w:b/>
          <w:bCs/>
        </w:rPr>
        <w:t xml:space="preserve"> 3:</w:t>
      </w:r>
      <w:r w:rsidRPr="000E50D3">
        <w:t xml:space="preserve"> Histogram zobrazující rozdíly ve frekvencích pozorování podmnožiny druhů na bodovém </w:t>
      </w:r>
      <w:proofErr w:type="spellStart"/>
      <w:r w:rsidRPr="000E50D3">
        <w:t>transektu</w:t>
      </w:r>
      <w:proofErr w:type="spellEnd"/>
      <w:r w:rsidRPr="000E50D3">
        <w:t xml:space="preserve"> (červeně) a při sběru dat o potravním chování (modře).</w:t>
      </w:r>
    </w:p>
    <w:p w14:paraId="3F8AE101" w14:textId="4AA62B2C" w:rsidR="000E50D3" w:rsidRPr="000E50D3" w:rsidRDefault="000E50D3" w:rsidP="00C25049">
      <w:pPr>
        <w:pStyle w:val="Text"/>
      </w:pPr>
      <w:r w:rsidRPr="000E50D3">
        <w:lastRenderedPageBreak/>
        <w:t xml:space="preserve">Celkem v behaviorálním pozorování zcela chybělo 7 druhů pěvců zachycených na bodovém </w:t>
      </w:r>
      <w:proofErr w:type="spellStart"/>
      <w:r w:rsidRPr="000E50D3">
        <w:t>transektu</w:t>
      </w:r>
      <w:proofErr w:type="spellEnd"/>
      <w:r w:rsidRPr="000E50D3">
        <w:t>. Jmenovitě šlo o tyto druhy: slavík obecný (</w:t>
      </w:r>
      <w:proofErr w:type="spellStart"/>
      <w:r w:rsidRPr="000E50D3">
        <w:rPr>
          <w:i/>
        </w:rPr>
        <w:t>Luscinia</w:t>
      </w:r>
      <w:proofErr w:type="spellEnd"/>
      <w:r w:rsidRPr="000E50D3">
        <w:rPr>
          <w:i/>
        </w:rPr>
        <w:t xml:space="preserve"> </w:t>
      </w:r>
      <w:proofErr w:type="spellStart"/>
      <w:r w:rsidRPr="000E50D3">
        <w:rPr>
          <w:i/>
        </w:rPr>
        <w:t>megarhynchos</w:t>
      </w:r>
      <w:proofErr w:type="spellEnd"/>
      <w:r w:rsidRPr="000E50D3">
        <w:rPr>
          <w:i/>
        </w:rPr>
        <w:t xml:space="preserve">, </w:t>
      </w:r>
      <w:r w:rsidRPr="000E50D3">
        <w:t xml:space="preserve">n = 7 záznamů na </w:t>
      </w:r>
      <w:proofErr w:type="spellStart"/>
      <w:r w:rsidRPr="000E50D3">
        <w:t>transektu</w:t>
      </w:r>
      <w:proofErr w:type="spellEnd"/>
      <w:r w:rsidRPr="000E50D3">
        <w:t>), sedmihlásek hajní (</w:t>
      </w:r>
      <w:proofErr w:type="spellStart"/>
      <w:r w:rsidRPr="000E50D3">
        <w:rPr>
          <w:i/>
        </w:rPr>
        <w:t>Hippolais</w:t>
      </w:r>
      <w:proofErr w:type="spellEnd"/>
      <w:r w:rsidRPr="000E50D3">
        <w:rPr>
          <w:i/>
        </w:rPr>
        <w:t xml:space="preserve"> </w:t>
      </w:r>
      <w:proofErr w:type="spellStart"/>
      <w:r w:rsidRPr="000E50D3">
        <w:rPr>
          <w:i/>
        </w:rPr>
        <w:t>icterina</w:t>
      </w:r>
      <w:proofErr w:type="spellEnd"/>
      <w:r w:rsidRPr="000E50D3">
        <w:rPr>
          <w:i/>
        </w:rPr>
        <w:t xml:space="preserve">, </w:t>
      </w:r>
      <w:r w:rsidRPr="000E50D3">
        <w:t>n = 1), strnad obecný (</w:t>
      </w:r>
      <w:proofErr w:type="spellStart"/>
      <w:r w:rsidRPr="000E50D3">
        <w:rPr>
          <w:i/>
        </w:rPr>
        <w:t>Emberiza</w:t>
      </w:r>
      <w:proofErr w:type="spellEnd"/>
      <w:r w:rsidRPr="000E50D3">
        <w:rPr>
          <w:i/>
        </w:rPr>
        <w:t xml:space="preserve"> </w:t>
      </w:r>
      <w:proofErr w:type="spellStart"/>
      <w:r w:rsidRPr="000E50D3">
        <w:rPr>
          <w:i/>
        </w:rPr>
        <w:t>citrinella</w:t>
      </w:r>
      <w:proofErr w:type="spellEnd"/>
      <w:r w:rsidRPr="000E50D3">
        <w:t>, n = 24), hýl obecný (</w:t>
      </w:r>
      <w:proofErr w:type="spellStart"/>
      <w:r w:rsidRPr="000E50D3">
        <w:rPr>
          <w:i/>
        </w:rPr>
        <w:t>Pyrrhula</w:t>
      </w:r>
      <w:proofErr w:type="spellEnd"/>
      <w:r w:rsidRPr="000E50D3">
        <w:rPr>
          <w:i/>
        </w:rPr>
        <w:t xml:space="preserve"> </w:t>
      </w:r>
      <w:proofErr w:type="spellStart"/>
      <w:r w:rsidRPr="000E50D3">
        <w:rPr>
          <w:i/>
        </w:rPr>
        <w:t>pyrrhula</w:t>
      </w:r>
      <w:proofErr w:type="spellEnd"/>
      <w:r w:rsidRPr="000E50D3">
        <w:t>, n = 3), králíček ohnivý (</w:t>
      </w:r>
      <w:proofErr w:type="spellStart"/>
      <w:r w:rsidRPr="000E50D3">
        <w:rPr>
          <w:i/>
        </w:rPr>
        <w:t>Regulus</w:t>
      </w:r>
      <w:proofErr w:type="spellEnd"/>
      <w:r w:rsidRPr="000E50D3">
        <w:rPr>
          <w:i/>
        </w:rPr>
        <w:t xml:space="preserve"> </w:t>
      </w:r>
      <w:proofErr w:type="spellStart"/>
      <w:r w:rsidRPr="000E50D3">
        <w:rPr>
          <w:i/>
        </w:rPr>
        <w:t>ignicapilla</w:t>
      </w:r>
      <w:proofErr w:type="spellEnd"/>
      <w:r w:rsidRPr="000E50D3">
        <w:t>, n = 2) a sýkora uhelníček (</w:t>
      </w:r>
      <w:proofErr w:type="spellStart"/>
      <w:r w:rsidRPr="000E50D3">
        <w:rPr>
          <w:i/>
        </w:rPr>
        <w:t>Periparus</w:t>
      </w:r>
      <w:proofErr w:type="spellEnd"/>
      <w:r w:rsidRPr="000E50D3">
        <w:rPr>
          <w:i/>
        </w:rPr>
        <w:t xml:space="preserve"> </w:t>
      </w:r>
      <w:proofErr w:type="spellStart"/>
      <w:r w:rsidRPr="000E50D3">
        <w:rPr>
          <w:i/>
        </w:rPr>
        <w:t>ater</w:t>
      </w:r>
      <w:proofErr w:type="spellEnd"/>
      <w:r w:rsidRPr="000E50D3">
        <w:t>, n</w:t>
      </w:r>
      <w:r w:rsidR="00C25049">
        <w:t> </w:t>
      </w:r>
      <w:r w:rsidRPr="000E50D3">
        <w:t>= 2).</w:t>
      </w:r>
    </w:p>
    <w:p w14:paraId="4DE6C166" w14:textId="2D16C74E" w:rsidR="000E50D3" w:rsidRPr="000E50D3" w:rsidRDefault="00C25049" w:rsidP="00C25049">
      <w:pPr>
        <w:pStyle w:val="Text"/>
      </w:pPr>
      <w:r>
        <w:tab/>
      </w:r>
      <w:r w:rsidR="000E50D3" w:rsidRPr="000E50D3">
        <w:t xml:space="preserve">Nejčastěji zaznamenanými druhy byli na bodovém </w:t>
      </w:r>
      <w:proofErr w:type="spellStart"/>
      <w:r w:rsidR="000E50D3" w:rsidRPr="000E50D3">
        <w:t>transektu</w:t>
      </w:r>
      <w:proofErr w:type="spellEnd"/>
      <w:r w:rsidR="000E50D3" w:rsidRPr="000E50D3">
        <w:t xml:space="preserve"> pěnkava obecná (</w:t>
      </w:r>
      <w:proofErr w:type="spellStart"/>
      <w:r w:rsidR="000E50D3" w:rsidRPr="000E50D3">
        <w:rPr>
          <w:i/>
        </w:rPr>
        <w:t>Fringilla</w:t>
      </w:r>
      <w:proofErr w:type="spellEnd"/>
      <w:r w:rsidR="000E50D3" w:rsidRPr="000E50D3">
        <w:rPr>
          <w:i/>
        </w:rPr>
        <w:t xml:space="preserve"> </w:t>
      </w:r>
      <w:proofErr w:type="spellStart"/>
      <w:r w:rsidR="000E50D3" w:rsidRPr="000E50D3">
        <w:rPr>
          <w:i/>
        </w:rPr>
        <w:t>coelebs</w:t>
      </w:r>
      <w:proofErr w:type="spellEnd"/>
      <w:r w:rsidR="000E50D3" w:rsidRPr="000E50D3">
        <w:t>, n = 212), kos černý (</w:t>
      </w:r>
      <w:proofErr w:type="spellStart"/>
      <w:r w:rsidR="000E50D3" w:rsidRPr="000E50D3">
        <w:rPr>
          <w:i/>
        </w:rPr>
        <w:t>Turdus</w:t>
      </w:r>
      <w:proofErr w:type="spellEnd"/>
      <w:r w:rsidR="000E50D3" w:rsidRPr="000E50D3">
        <w:rPr>
          <w:i/>
        </w:rPr>
        <w:t xml:space="preserve"> </w:t>
      </w:r>
      <w:proofErr w:type="spellStart"/>
      <w:r w:rsidR="000E50D3" w:rsidRPr="000E50D3">
        <w:rPr>
          <w:i/>
        </w:rPr>
        <w:t>merula</w:t>
      </w:r>
      <w:proofErr w:type="spellEnd"/>
      <w:r w:rsidR="000E50D3" w:rsidRPr="000E50D3">
        <w:t>, n = 180) a na třetím místě sýkora koňadra (</w:t>
      </w:r>
      <w:proofErr w:type="spellStart"/>
      <w:r w:rsidR="000E50D3" w:rsidRPr="000E50D3">
        <w:rPr>
          <w:i/>
        </w:rPr>
        <w:t>Parus</w:t>
      </w:r>
      <w:proofErr w:type="spellEnd"/>
      <w:r w:rsidR="000E50D3" w:rsidRPr="000E50D3">
        <w:rPr>
          <w:i/>
        </w:rPr>
        <w:t xml:space="preserve"> major</w:t>
      </w:r>
      <w:r w:rsidR="000E50D3" w:rsidRPr="000E50D3">
        <w:t>, n = 174).</w:t>
      </w:r>
    </w:p>
    <w:p w14:paraId="28963E52" w14:textId="6E86DFE3" w:rsidR="000E50D3" w:rsidRPr="000E50D3" w:rsidRDefault="005C39A9" w:rsidP="005C39A9">
      <w:pPr>
        <w:pStyle w:val="Nadpis21"/>
      </w:pPr>
      <w:bookmarkStart w:id="26" w:name="_v1rsmrytaazo"/>
      <w:bookmarkStart w:id="27" w:name="_Toc195971213"/>
      <w:bookmarkEnd w:id="26"/>
      <w:r>
        <w:t xml:space="preserve">2.2.2 </w:t>
      </w:r>
      <w:r w:rsidR="000E50D3" w:rsidRPr="000E50D3">
        <w:t>Chování při sběru potravy</w:t>
      </w:r>
      <w:bookmarkEnd w:id="27"/>
    </w:p>
    <w:p w14:paraId="26E1A895" w14:textId="77777777" w:rsidR="000E50D3" w:rsidRPr="000E50D3" w:rsidRDefault="000E50D3" w:rsidP="0072077C">
      <w:pPr>
        <w:pStyle w:val="Text"/>
      </w:pPr>
      <w:r w:rsidRPr="000E50D3">
        <w:t xml:space="preserve">Z výše uvedených dat pro 17 druhů pěvců byly vypočteny základní míry preferencí metod, substrátů, hustoty olistění a pozice na stromě. </w:t>
      </w:r>
    </w:p>
    <w:p w14:paraId="3A0D18F9" w14:textId="7B55733E" w:rsidR="000E50D3" w:rsidRPr="000E50D3" w:rsidRDefault="005C39A9" w:rsidP="005C39A9">
      <w:pPr>
        <w:pStyle w:val="Nadpis31"/>
      </w:pPr>
      <w:bookmarkStart w:id="28" w:name="_lu756et3j8yu"/>
      <w:bookmarkStart w:id="29" w:name="_Toc195971214"/>
      <w:bookmarkEnd w:id="28"/>
      <w:r>
        <w:t xml:space="preserve">2.2.2.1 </w:t>
      </w:r>
      <w:r w:rsidR="000E50D3" w:rsidRPr="000E50D3">
        <w:t>Metoda a substrát</w:t>
      </w:r>
      <w:bookmarkEnd w:id="29"/>
    </w:p>
    <w:p w14:paraId="2383CED1" w14:textId="77777777" w:rsidR="000E50D3" w:rsidRPr="000E50D3" w:rsidRDefault="000E50D3" w:rsidP="005C39A9">
      <w:pPr>
        <w:pStyle w:val="Text"/>
      </w:pPr>
      <w:r w:rsidRPr="000E50D3">
        <w:t xml:space="preserve">Nejčastěji využívanou metodou pro sběr potravy byl očekávatelně </w:t>
      </w:r>
      <w:proofErr w:type="spellStart"/>
      <w:r w:rsidRPr="000E50D3">
        <w:t>gleaning</w:t>
      </w:r>
      <w:proofErr w:type="spellEnd"/>
      <w:r w:rsidRPr="000E50D3">
        <w:t xml:space="preserve"> (53 %, 1491 akcí), následoval </w:t>
      </w:r>
      <w:proofErr w:type="spellStart"/>
      <w:r w:rsidRPr="000E50D3">
        <w:t>probing</w:t>
      </w:r>
      <w:proofErr w:type="spellEnd"/>
      <w:r w:rsidRPr="000E50D3">
        <w:t xml:space="preserve"> (18 %, 496 akcí) a </w:t>
      </w:r>
      <w:proofErr w:type="spellStart"/>
      <w:r w:rsidRPr="000E50D3">
        <w:t>hang-gleaning</w:t>
      </w:r>
      <w:proofErr w:type="spellEnd"/>
      <w:r w:rsidRPr="000E50D3">
        <w:t xml:space="preserve"> (11 %, 319 akcí). Ze substrátů byla nejčastěji využívána kůra (49 %, 1368 akcí), následována listy (36 %, 999 akcí) a povrchem půdy (13 %, 359 akcí).</w:t>
      </w:r>
    </w:p>
    <w:p w14:paraId="12A1F0E9" w14:textId="71AF6F1E" w:rsidR="000E50D3" w:rsidRPr="000E50D3" w:rsidRDefault="005C39A9" w:rsidP="005C39A9">
      <w:pPr>
        <w:pStyle w:val="Text"/>
      </w:pPr>
      <w:r>
        <w:tab/>
      </w:r>
      <w:r w:rsidR="000E50D3" w:rsidRPr="000E50D3">
        <w:t xml:space="preserve">Nejčastější kombinací metody a substrátu byl předvídatelně </w:t>
      </w:r>
      <w:proofErr w:type="spellStart"/>
      <w:r w:rsidR="000E50D3" w:rsidRPr="000E50D3">
        <w:t>gleaning</w:t>
      </w:r>
      <w:proofErr w:type="spellEnd"/>
      <w:r w:rsidR="000E50D3" w:rsidRPr="000E50D3">
        <w:t xml:space="preserve"> z kůry (27 %, 751 akcí), </w:t>
      </w:r>
      <w:proofErr w:type="spellStart"/>
      <w:r w:rsidR="000E50D3" w:rsidRPr="000E50D3">
        <w:t>gleaning</w:t>
      </w:r>
      <w:proofErr w:type="spellEnd"/>
      <w:r w:rsidR="000E50D3" w:rsidRPr="000E50D3">
        <w:t xml:space="preserve"> z listu (21 %, 594 akcí) a </w:t>
      </w:r>
      <w:proofErr w:type="spellStart"/>
      <w:r w:rsidR="000E50D3" w:rsidRPr="000E50D3">
        <w:t>probe</w:t>
      </w:r>
      <w:proofErr w:type="spellEnd"/>
      <w:r w:rsidR="000E50D3" w:rsidRPr="000E50D3">
        <w:t xml:space="preserve"> z kůry (18 %, 496 akcí). Všechny hodnoty využití metod a substrátů vyjádřeny procentuálně ze všech zaznamenaných potravních událostí (n = 2790) jsou k nalezení na obr. 4, panely A </w:t>
      </w:r>
      <w:proofErr w:type="spellStart"/>
      <w:r w:rsidR="000E50D3" w:rsidRPr="000E50D3">
        <w:t>a</w:t>
      </w:r>
      <w:proofErr w:type="spellEnd"/>
      <w:r w:rsidR="000E50D3" w:rsidRPr="000E50D3">
        <w:t xml:space="preserve"> B.</w:t>
      </w:r>
    </w:p>
    <w:p w14:paraId="69A3CAF9" w14:textId="327ECF5C" w:rsidR="000E50D3" w:rsidRPr="000E50D3" w:rsidRDefault="005C39A9" w:rsidP="005C39A9">
      <w:pPr>
        <w:pStyle w:val="Nadpis31"/>
      </w:pPr>
      <w:bookmarkStart w:id="30" w:name="_s3uzr64ztwnl"/>
      <w:bookmarkStart w:id="31" w:name="_Toc195971215"/>
      <w:bookmarkEnd w:id="30"/>
      <w:r>
        <w:t xml:space="preserve">2.2.2.2 </w:t>
      </w:r>
      <w:r w:rsidR="000E50D3" w:rsidRPr="000E50D3">
        <w:t>Míra olistění a pozice na vegetaci</w:t>
      </w:r>
      <w:bookmarkEnd w:id="31"/>
    </w:p>
    <w:p w14:paraId="4BAE925D" w14:textId="77777777" w:rsidR="000E50D3" w:rsidRPr="000E50D3" w:rsidRDefault="000E50D3" w:rsidP="005C39A9">
      <w:pPr>
        <w:pStyle w:val="Text"/>
      </w:pPr>
      <w:r w:rsidRPr="000E50D3">
        <w:t>Ne všechny potravní akce se konaly na stromech a keřích, jak je patrné z přítomnosti substrátů vzduch nebo půda. Nicméně detaily týkající se sběru potravy na vegetaci mohou být zajímavé pro posouzení příslušnosti do gild a dalších informací o studovaném společenstvu či designu metodologie.</w:t>
      </w:r>
    </w:p>
    <w:p w14:paraId="0331E6CF" w14:textId="0A6889A8" w:rsidR="000E50D3" w:rsidRPr="000E50D3" w:rsidRDefault="005C39A9" w:rsidP="005C39A9">
      <w:pPr>
        <w:pStyle w:val="Text"/>
      </w:pPr>
      <w:r>
        <w:tab/>
      </w:r>
      <w:r w:rsidR="000E50D3" w:rsidRPr="000E50D3">
        <w:t>Z dat o sběru potravy vyplývá, že v hustém olistění docházelo k nejmenším počtům pozorování, pravděpodobně kvůli špatné viditelnosti a temporálním změnám v hustotě olistění.</w:t>
      </w:r>
      <w:r w:rsidR="0072077C">
        <w:t xml:space="preserve"> Velmi</w:t>
      </w:r>
      <w:r w:rsidR="000E50D3" w:rsidRPr="000E50D3">
        <w:t xml:space="preserve"> husté olistění bylo přítomné na většině plochy až v červnu. Pouhých 16 % pozorování pocházelo z hustě olistěných stanovišť, 30 % ze středního olistění, a 54 % z nízkého. Tato data zobrazuje obr.4, panel C.</w:t>
      </w:r>
    </w:p>
    <w:p w14:paraId="2C7051B1" w14:textId="0D1A77A3" w:rsidR="000E50D3" w:rsidRPr="000E50D3" w:rsidRDefault="005C39A9" w:rsidP="005C39A9">
      <w:pPr>
        <w:pStyle w:val="Text"/>
      </w:pPr>
      <w:r>
        <w:tab/>
      </w:r>
      <w:r w:rsidR="000E50D3" w:rsidRPr="000E50D3">
        <w:t>Ve vzorku 2790 potravních akcí se jich dohromady 2367 odehrálo na vegetaci (převážně na stromech). Z těchto bylo 45 % na okraji větví, 25 % na distálních částí větví, 19 % na proximální části větví a 10 % sběru potravy proběhlo přímo na kmeni stromu. Grafické zobrazení je k nalezení na obr. 4, panel</w:t>
      </w:r>
      <w:r>
        <w:t> </w:t>
      </w:r>
      <w:r w:rsidR="000E50D3" w:rsidRPr="000E50D3">
        <w:t>D.</w:t>
      </w:r>
    </w:p>
    <w:p w14:paraId="6BFAB982" w14:textId="77777777" w:rsidR="000E50D3" w:rsidRPr="000E50D3" w:rsidRDefault="000E50D3" w:rsidP="000E50D3">
      <w:pPr>
        <w:tabs>
          <w:tab w:val="left" w:pos="1530"/>
        </w:tabs>
      </w:pPr>
    </w:p>
    <w:p w14:paraId="0CABA8A4" w14:textId="77777777" w:rsidR="000E50D3" w:rsidRPr="000E50D3" w:rsidRDefault="000E50D3" w:rsidP="000E50D3">
      <w:pPr>
        <w:tabs>
          <w:tab w:val="left" w:pos="1530"/>
        </w:tabs>
      </w:pPr>
    </w:p>
    <w:p w14:paraId="30714B29" w14:textId="77777777" w:rsidR="000E50D3" w:rsidRPr="000E50D3" w:rsidRDefault="000E50D3" w:rsidP="000E50D3">
      <w:pPr>
        <w:tabs>
          <w:tab w:val="left" w:pos="1530"/>
        </w:tabs>
      </w:pPr>
    </w:p>
    <w:p w14:paraId="055D247D" w14:textId="77777777" w:rsidR="000E50D3" w:rsidRPr="000E50D3" w:rsidRDefault="000E50D3" w:rsidP="000E50D3">
      <w:pPr>
        <w:tabs>
          <w:tab w:val="left" w:pos="1530"/>
        </w:tabs>
      </w:pPr>
    </w:p>
    <w:p w14:paraId="614D728D" w14:textId="77777777" w:rsidR="000E50D3" w:rsidRPr="000E50D3" w:rsidRDefault="000E50D3" w:rsidP="000E50D3">
      <w:pPr>
        <w:tabs>
          <w:tab w:val="left" w:pos="1530"/>
        </w:tabs>
      </w:pPr>
    </w:p>
    <w:p w14:paraId="73306C54" w14:textId="59BBD818" w:rsidR="000E50D3" w:rsidRPr="000E50D3" w:rsidRDefault="005C39A9" w:rsidP="000E50D3">
      <w:pPr>
        <w:tabs>
          <w:tab w:val="left" w:pos="1530"/>
        </w:tabs>
      </w:pPr>
      <w:r w:rsidRPr="000E50D3">
        <w:rPr>
          <w:noProof/>
          <w:lang w:val="en-US"/>
        </w:rPr>
        <w:drawing>
          <wp:anchor distT="114300" distB="114300" distL="114300" distR="114300" simplePos="0" relativeHeight="251662336" behindDoc="0" locked="0" layoutInCell="1" allowOverlap="1" wp14:anchorId="2DFED713" wp14:editId="2FC86758">
            <wp:simplePos x="0" y="0"/>
            <wp:positionH relativeFrom="margin">
              <wp:align>center</wp:align>
            </wp:positionH>
            <wp:positionV relativeFrom="paragraph">
              <wp:posOffset>0</wp:posOffset>
            </wp:positionV>
            <wp:extent cx="6552565" cy="5838825"/>
            <wp:effectExtent l="0" t="0" r="635" b="9525"/>
            <wp:wrapTopAndBottom/>
            <wp:docPr id="14086124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12414" name="Picture 15"/>
                    <pic:cNvPicPr>
                      <a:picLocks noChangeAspect="1" noChangeArrowheads="1"/>
                    </pic:cNvPicPr>
                  </pic:nvPicPr>
                  <pic:blipFill>
                    <a:blip r:embed="rId14">
                      <a:extLst>
                        <a:ext uri="{96DAC541-7B7A-43D3-8B79-37D633B846F1}">
                          <asvg:svgBlip xmlns:asvg="http://schemas.microsoft.com/office/drawing/2016/SVG/main" r:embed="rId15"/>
                        </a:ext>
                      </a:extLst>
                    </a:blip>
                    <a:stretch>
                      <a:fillRect/>
                    </a:stretch>
                  </pic:blipFill>
                  <pic:spPr bwMode="auto">
                    <a:xfrm>
                      <a:off x="0" y="0"/>
                      <a:ext cx="6552565" cy="5838825"/>
                    </a:xfrm>
                    <a:prstGeom prst="rect">
                      <a:avLst/>
                    </a:prstGeom>
                  </pic:spPr>
                </pic:pic>
              </a:graphicData>
            </a:graphic>
            <wp14:sizeRelH relativeFrom="page">
              <wp14:pctWidth>0</wp14:pctWidth>
            </wp14:sizeRelH>
            <wp14:sizeRelV relativeFrom="page">
              <wp14:pctHeight>0</wp14:pctHeight>
            </wp14:sizeRelV>
          </wp:anchor>
        </w:drawing>
      </w:r>
    </w:p>
    <w:p w14:paraId="3130F874" w14:textId="2C8732FD" w:rsidR="000E50D3" w:rsidRPr="000E50D3" w:rsidRDefault="000E50D3" w:rsidP="0072077C">
      <w:pPr>
        <w:pStyle w:val="Text"/>
      </w:pPr>
      <w:r w:rsidRPr="000E50D3">
        <w:rPr>
          <w:b/>
          <w:bCs/>
        </w:rPr>
        <w:t>Obr. 4:</w:t>
      </w:r>
      <w:r w:rsidRPr="000E50D3">
        <w:t xml:space="preserve"> Frekvence využití metod a substrátů (panely A </w:t>
      </w:r>
      <w:proofErr w:type="spellStart"/>
      <w:r w:rsidRPr="000E50D3">
        <w:t>a</w:t>
      </w:r>
      <w:proofErr w:type="spellEnd"/>
      <w:r w:rsidRPr="000E50D3">
        <w:t xml:space="preserve"> B) a preference olistění a pozice na stromě (panely C a D) pro sběr potravy 17 druhy pěvců (n = 2790 potravních událostí). Graf hustoty olistění je zobrazen pro každý měsíc zvlášť.</w:t>
      </w:r>
    </w:p>
    <w:p w14:paraId="3EB84572" w14:textId="77777777" w:rsidR="000E50D3" w:rsidRPr="000E50D3" w:rsidRDefault="000E50D3" w:rsidP="000E50D3">
      <w:pPr>
        <w:tabs>
          <w:tab w:val="left" w:pos="1530"/>
        </w:tabs>
      </w:pPr>
    </w:p>
    <w:p w14:paraId="54B5DE9A" w14:textId="77777777" w:rsidR="005C39A9" w:rsidRDefault="005C39A9" w:rsidP="000E50D3">
      <w:pPr>
        <w:tabs>
          <w:tab w:val="left" w:pos="1530"/>
        </w:tabs>
      </w:pPr>
      <w:bookmarkStart w:id="32" w:name="_g2hhx3nddvid"/>
      <w:bookmarkEnd w:id="32"/>
    </w:p>
    <w:p w14:paraId="75944F90" w14:textId="0739DF96" w:rsidR="000E50D3" w:rsidRPr="000E50D3" w:rsidRDefault="005C39A9" w:rsidP="005C39A9">
      <w:pPr>
        <w:pStyle w:val="Nadpis21"/>
      </w:pPr>
      <w:bookmarkStart w:id="33" w:name="_Toc195971216"/>
      <w:r>
        <w:lastRenderedPageBreak/>
        <w:t xml:space="preserve">2.2.3 </w:t>
      </w:r>
      <w:r w:rsidR="000E50D3" w:rsidRPr="000E50D3">
        <w:t>Specializace na metodu a substrát</w:t>
      </w:r>
      <w:bookmarkEnd w:id="33"/>
    </w:p>
    <w:p w14:paraId="55BD403F" w14:textId="4E84075F" w:rsidR="000E50D3" w:rsidRPr="000E50D3" w:rsidRDefault="00525DFA" w:rsidP="00375734">
      <w:pPr>
        <w:pStyle w:val="Text"/>
      </w:pPr>
      <w:r w:rsidRPr="000E50D3">
        <w:rPr>
          <w:noProof/>
        </w:rPr>
        <w:drawing>
          <wp:anchor distT="0" distB="0" distL="114300" distR="114300" simplePos="0" relativeHeight="251666432" behindDoc="0" locked="0" layoutInCell="1" allowOverlap="1" wp14:anchorId="3BEC59DD" wp14:editId="7DEC6F22">
            <wp:simplePos x="0" y="0"/>
            <wp:positionH relativeFrom="margin">
              <wp:align>center</wp:align>
            </wp:positionH>
            <wp:positionV relativeFrom="paragraph">
              <wp:posOffset>1319530</wp:posOffset>
            </wp:positionV>
            <wp:extent cx="5341620" cy="5341620"/>
            <wp:effectExtent l="0" t="0" r="0" b="0"/>
            <wp:wrapTopAndBottom/>
            <wp:docPr id="199464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6456" name="Picture 9"/>
                    <pic:cNvPicPr>
                      <a:picLocks noChangeAspect="1" noChangeArrowheads="1"/>
                    </pic:cNvPicPr>
                  </pic:nvPicPr>
                  <pic:blipFill>
                    <a:blip r:embed="rId16">
                      <a:extLst>
                        <a:ext uri="{96DAC541-7B7A-43D3-8B79-37D633B846F1}">
                          <asvg:svgBlip xmlns:asvg="http://schemas.microsoft.com/office/drawing/2016/SVG/main" r:embed="rId17"/>
                        </a:ext>
                      </a:extLst>
                    </a:blip>
                    <a:stretch>
                      <a:fillRect/>
                    </a:stretch>
                  </pic:blipFill>
                  <pic:spPr bwMode="auto">
                    <a:xfrm>
                      <a:off x="0" y="0"/>
                      <a:ext cx="5341620" cy="5341620"/>
                    </a:xfrm>
                    <a:prstGeom prst="rect">
                      <a:avLst/>
                    </a:prstGeom>
                  </pic:spPr>
                </pic:pic>
              </a:graphicData>
            </a:graphic>
            <wp14:sizeRelH relativeFrom="margin">
              <wp14:pctWidth>0</wp14:pctWidth>
            </wp14:sizeRelH>
            <wp14:sizeRelV relativeFrom="margin">
              <wp14:pctHeight>0</wp14:pctHeight>
            </wp14:sizeRelV>
          </wp:anchor>
        </w:drawing>
      </w:r>
      <w:r w:rsidR="000E50D3" w:rsidRPr="000E50D3">
        <w:t xml:space="preserve">Pomocí výše zmíněného vzorce byl spočítán </w:t>
      </w:r>
      <w:proofErr w:type="spellStart"/>
      <w:r w:rsidR="000E50D3" w:rsidRPr="000E50D3">
        <w:t>Levinsův</w:t>
      </w:r>
      <w:proofErr w:type="spellEnd"/>
      <w:r w:rsidR="000E50D3" w:rsidRPr="000E50D3">
        <w:t xml:space="preserve"> index specializace na metodu i substrát pro sběr potravy 17 druhů pěvců. Tato hodnota byla dále </w:t>
      </w:r>
      <w:r w:rsidR="00375734" w:rsidRPr="000E50D3">
        <w:t>standardizována,</w:t>
      </w:r>
      <w:r w:rsidR="000E50D3" w:rsidRPr="000E50D3">
        <w:t xml:space="preserve"> aby ji šlo snadno porovnat mezi druhy. Následně byl proveden korelační test pro stanovení míry korelace mezi těmito proměnnými. Byla nalezena </w:t>
      </w:r>
      <w:r>
        <w:t xml:space="preserve">středně </w:t>
      </w:r>
      <w:r w:rsidR="000E50D3" w:rsidRPr="000E50D3">
        <w:t>silná pozitivní korelace mezi specializací na metodu a substrát (</w:t>
      </w:r>
      <w:proofErr w:type="spellStart"/>
      <w:r w:rsidR="000E50D3" w:rsidRPr="000E50D3">
        <w:t>Pearsonův</w:t>
      </w:r>
      <w:proofErr w:type="spellEnd"/>
      <w:r w:rsidR="000E50D3" w:rsidRPr="000E50D3">
        <w:t xml:space="preserve"> korelační koeficient</w:t>
      </w:r>
      <w:r w:rsidR="00375734">
        <w:t> = </w:t>
      </w:r>
      <w:r w:rsidR="000E50D3" w:rsidRPr="000E50D3">
        <w:t>0,58, p</w:t>
      </w:r>
      <w:r w:rsidR="00375734">
        <w:t>-</w:t>
      </w:r>
      <w:r w:rsidR="000E50D3" w:rsidRPr="000E50D3">
        <w:t>hodnota</w:t>
      </w:r>
      <w:r w:rsidR="00375734">
        <w:t xml:space="preserve"> =</w:t>
      </w:r>
      <w:r w:rsidR="000E50D3" w:rsidRPr="000E50D3">
        <w:t xml:space="preserve"> 0,013). Graf zobrazující tyto vztahy je níže na obr. 5. Konkrétní hodnoty indexu specializace pro jednotlivé druhy zobrazuje tabulka 1.</w:t>
      </w:r>
    </w:p>
    <w:p w14:paraId="58569CB5" w14:textId="2B7C1940" w:rsidR="000E50D3" w:rsidRPr="000E50D3" w:rsidRDefault="000E50D3" w:rsidP="000E50D3">
      <w:pPr>
        <w:tabs>
          <w:tab w:val="left" w:pos="1530"/>
        </w:tabs>
      </w:pPr>
    </w:p>
    <w:p w14:paraId="0DC6B435" w14:textId="0BFA31BE" w:rsidR="000E50D3" w:rsidRPr="000E50D3" w:rsidRDefault="000E50D3" w:rsidP="0072077C">
      <w:pPr>
        <w:pStyle w:val="Text"/>
      </w:pPr>
      <w:r w:rsidRPr="000E50D3">
        <w:rPr>
          <w:b/>
          <w:bCs/>
        </w:rPr>
        <w:t>Obr. 5:</w:t>
      </w:r>
      <w:r w:rsidRPr="000E50D3">
        <w:t xml:space="preserve"> Graf specializace na metodu a substrát. Osy x a y byly omezeny na škálu 0,4–1 pro lepší čitelnost</w:t>
      </w:r>
      <w:r w:rsidR="00753160">
        <w:t>, neboť žádný druh nižších hodnot nedosahuje</w:t>
      </w:r>
      <w:r w:rsidRPr="000E50D3">
        <w:t>. Pomocná červená šrafovaná přímka má sklon = 1 a dělí graf diagonálně. Černou barvou je vyznačena úsečka</w:t>
      </w:r>
      <w:r w:rsidR="00525DFA">
        <w:t xml:space="preserve"> regrese typ II (RMA)</w:t>
      </w:r>
      <w:r w:rsidRPr="000E50D3">
        <w:t xml:space="preserve">, která zobrazuje </w:t>
      </w:r>
      <w:r w:rsidR="00525DFA">
        <w:t xml:space="preserve">vztah </w:t>
      </w:r>
      <w:r w:rsidRPr="000E50D3">
        <w:t>mezi body.</w:t>
      </w:r>
    </w:p>
    <w:p w14:paraId="1AFC10AD" w14:textId="708589AB" w:rsidR="000E50D3" w:rsidRDefault="000E50D3" w:rsidP="0072077C">
      <w:pPr>
        <w:pStyle w:val="Text"/>
      </w:pPr>
    </w:p>
    <w:p w14:paraId="3EFCD5CA" w14:textId="52CC068D" w:rsidR="009A2DE8" w:rsidRPr="000E50D3" w:rsidRDefault="009A2DE8" w:rsidP="0072077C">
      <w:pPr>
        <w:pStyle w:val="Text"/>
      </w:pPr>
    </w:p>
    <w:p w14:paraId="6BD64F1B" w14:textId="490F79DF" w:rsidR="000E50D3" w:rsidRPr="000E50D3" w:rsidRDefault="000E50D3" w:rsidP="0072077C">
      <w:pPr>
        <w:pStyle w:val="Text"/>
      </w:pPr>
      <w:r w:rsidRPr="000E50D3">
        <w:rPr>
          <w:b/>
          <w:bCs/>
        </w:rPr>
        <w:t>Tabulka 1:</w:t>
      </w:r>
      <w:r w:rsidRPr="000E50D3">
        <w:t xml:space="preserve"> Hodnoty standardizovaného </w:t>
      </w:r>
      <w:proofErr w:type="spellStart"/>
      <w:r w:rsidRPr="000E50D3">
        <w:t>Levinsova</w:t>
      </w:r>
      <w:proofErr w:type="spellEnd"/>
      <w:r w:rsidRPr="000E50D3">
        <w:t xml:space="preserve"> indexu specializace pro 17 druhů pěvců. Index nabývá hodnot mezi 0 (</w:t>
      </w:r>
      <w:proofErr w:type="spellStart"/>
      <w:r w:rsidRPr="000E50D3">
        <w:t>generalisté</w:t>
      </w:r>
      <w:proofErr w:type="spellEnd"/>
      <w:r w:rsidRPr="000E50D3">
        <w:t>) a 1 (specialisté).</w:t>
      </w:r>
    </w:p>
    <w:p w14:paraId="17A5B4C0" w14:textId="77777777" w:rsidR="000E50D3" w:rsidRPr="000E50D3" w:rsidRDefault="000E50D3" w:rsidP="0072077C">
      <w:pPr>
        <w:pStyle w:val="Text"/>
      </w:pPr>
    </w:p>
    <w:tbl>
      <w:tblPr>
        <w:tblW w:w="10221" w:type="dxa"/>
        <w:tblBorders>
          <w:insideH w:val="single" w:sz="4" w:space="0" w:color="auto"/>
          <w:insideV w:val="single" w:sz="4" w:space="0" w:color="auto"/>
        </w:tblBorders>
        <w:tblLayout w:type="fixed"/>
        <w:tblLook w:val="0600" w:firstRow="0" w:lastRow="0" w:firstColumn="0" w:lastColumn="0" w:noHBand="1" w:noVBand="1"/>
      </w:tblPr>
      <w:tblGrid>
        <w:gridCol w:w="3711"/>
        <w:gridCol w:w="3223"/>
        <w:gridCol w:w="3287"/>
      </w:tblGrid>
      <w:tr w:rsidR="00753160" w:rsidRPr="000E50D3" w14:paraId="42E4D400" w14:textId="77777777" w:rsidTr="00F8317E">
        <w:trPr>
          <w:trHeight w:val="322"/>
        </w:trPr>
        <w:tc>
          <w:tcPr>
            <w:tcW w:w="3711" w:type="dxa"/>
            <w:tcMar>
              <w:top w:w="80" w:type="dxa"/>
              <w:left w:w="80" w:type="dxa"/>
              <w:bottom w:w="100" w:type="dxa"/>
              <w:right w:w="80" w:type="dxa"/>
            </w:tcMar>
            <w:vAlign w:val="bottom"/>
            <w:hideMark/>
          </w:tcPr>
          <w:p w14:paraId="4B13D9A1" w14:textId="77777777" w:rsidR="000E50D3" w:rsidRPr="000E50D3" w:rsidRDefault="000E50D3" w:rsidP="0072077C">
            <w:pPr>
              <w:pStyle w:val="Text"/>
              <w:jc w:val="center"/>
            </w:pPr>
            <w:r w:rsidRPr="000E50D3">
              <w:t>Druh latinsky</w:t>
            </w:r>
          </w:p>
        </w:tc>
        <w:tc>
          <w:tcPr>
            <w:tcW w:w="3223" w:type="dxa"/>
            <w:tcMar>
              <w:top w:w="80" w:type="dxa"/>
              <w:left w:w="80" w:type="dxa"/>
              <w:bottom w:w="100" w:type="dxa"/>
              <w:right w:w="80" w:type="dxa"/>
            </w:tcMar>
            <w:vAlign w:val="bottom"/>
            <w:hideMark/>
          </w:tcPr>
          <w:p w14:paraId="5390D1F3" w14:textId="77777777" w:rsidR="000E50D3" w:rsidRPr="000E50D3" w:rsidRDefault="000E50D3" w:rsidP="0072077C">
            <w:pPr>
              <w:pStyle w:val="Text"/>
              <w:jc w:val="center"/>
            </w:pPr>
            <w:r w:rsidRPr="000E50D3">
              <w:t>Specializace na substrát</w:t>
            </w:r>
          </w:p>
        </w:tc>
        <w:tc>
          <w:tcPr>
            <w:tcW w:w="3287" w:type="dxa"/>
            <w:tcMar>
              <w:top w:w="80" w:type="dxa"/>
              <w:left w:w="80" w:type="dxa"/>
              <w:bottom w:w="100" w:type="dxa"/>
              <w:right w:w="80" w:type="dxa"/>
            </w:tcMar>
            <w:vAlign w:val="bottom"/>
            <w:hideMark/>
          </w:tcPr>
          <w:p w14:paraId="75D336A8" w14:textId="77777777" w:rsidR="000E50D3" w:rsidRPr="000E50D3" w:rsidRDefault="000E50D3" w:rsidP="0072077C">
            <w:pPr>
              <w:pStyle w:val="Text"/>
              <w:jc w:val="center"/>
            </w:pPr>
            <w:r w:rsidRPr="000E50D3">
              <w:t>Specializace na metodu</w:t>
            </w:r>
          </w:p>
        </w:tc>
      </w:tr>
      <w:tr w:rsidR="00753160" w:rsidRPr="000E50D3" w14:paraId="77E5CCED" w14:textId="77777777" w:rsidTr="00F8317E">
        <w:trPr>
          <w:trHeight w:val="371"/>
        </w:trPr>
        <w:tc>
          <w:tcPr>
            <w:tcW w:w="3711" w:type="dxa"/>
            <w:tcMar>
              <w:top w:w="120" w:type="dxa"/>
              <w:left w:w="80" w:type="dxa"/>
              <w:bottom w:w="120" w:type="dxa"/>
              <w:right w:w="80" w:type="dxa"/>
            </w:tcMar>
            <w:vAlign w:val="center"/>
            <w:hideMark/>
          </w:tcPr>
          <w:p w14:paraId="5FA5DF56" w14:textId="77777777" w:rsidR="000E50D3" w:rsidRPr="000E50D3" w:rsidRDefault="000E50D3" w:rsidP="0072077C">
            <w:pPr>
              <w:pStyle w:val="Text"/>
              <w:jc w:val="center"/>
              <w:rPr>
                <w:i/>
              </w:rPr>
            </w:pPr>
            <w:proofErr w:type="spellStart"/>
            <w:r w:rsidRPr="000E50D3">
              <w:rPr>
                <w:i/>
              </w:rPr>
              <w:t>Aegithalos</w:t>
            </w:r>
            <w:proofErr w:type="spellEnd"/>
            <w:r w:rsidRPr="000E50D3">
              <w:rPr>
                <w:i/>
              </w:rPr>
              <w:t xml:space="preserve"> </w:t>
            </w:r>
            <w:proofErr w:type="spellStart"/>
            <w:r w:rsidRPr="000E50D3">
              <w:rPr>
                <w:i/>
              </w:rPr>
              <w:t>caudatus</w:t>
            </w:r>
            <w:proofErr w:type="spellEnd"/>
          </w:p>
        </w:tc>
        <w:tc>
          <w:tcPr>
            <w:tcW w:w="3223" w:type="dxa"/>
            <w:tcMar>
              <w:top w:w="120" w:type="dxa"/>
              <w:left w:w="80" w:type="dxa"/>
              <w:bottom w:w="120" w:type="dxa"/>
              <w:right w:w="80" w:type="dxa"/>
            </w:tcMar>
            <w:vAlign w:val="center"/>
            <w:hideMark/>
          </w:tcPr>
          <w:p w14:paraId="7975D030" w14:textId="77777777" w:rsidR="000E50D3" w:rsidRPr="000E50D3" w:rsidRDefault="000E50D3" w:rsidP="0072077C">
            <w:pPr>
              <w:pStyle w:val="Text"/>
              <w:jc w:val="center"/>
            </w:pPr>
            <w:r w:rsidRPr="000E50D3">
              <w:t>0.78</w:t>
            </w:r>
          </w:p>
        </w:tc>
        <w:tc>
          <w:tcPr>
            <w:tcW w:w="3287" w:type="dxa"/>
            <w:tcMar>
              <w:top w:w="120" w:type="dxa"/>
              <w:left w:w="80" w:type="dxa"/>
              <w:bottom w:w="120" w:type="dxa"/>
              <w:right w:w="80" w:type="dxa"/>
            </w:tcMar>
            <w:vAlign w:val="center"/>
            <w:hideMark/>
          </w:tcPr>
          <w:p w14:paraId="37C0BB7F" w14:textId="77777777" w:rsidR="000E50D3" w:rsidRPr="000E50D3" w:rsidRDefault="000E50D3" w:rsidP="0072077C">
            <w:pPr>
              <w:pStyle w:val="Text"/>
              <w:jc w:val="center"/>
            </w:pPr>
            <w:r w:rsidRPr="000E50D3">
              <w:t>0.89</w:t>
            </w:r>
          </w:p>
        </w:tc>
      </w:tr>
      <w:tr w:rsidR="00753160" w:rsidRPr="000E50D3" w14:paraId="205B12E0" w14:textId="77777777" w:rsidTr="00F8317E">
        <w:trPr>
          <w:trHeight w:val="362"/>
        </w:trPr>
        <w:tc>
          <w:tcPr>
            <w:tcW w:w="3711" w:type="dxa"/>
            <w:tcMar>
              <w:top w:w="120" w:type="dxa"/>
              <w:left w:w="80" w:type="dxa"/>
              <w:bottom w:w="120" w:type="dxa"/>
              <w:right w:w="80" w:type="dxa"/>
            </w:tcMar>
            <w:vAlign w:val="center"/>
            <w:hideMark/>
          </w:tcPr>
          <w:p w14:paraId="45F39F7A" w14:textId="77777777" w:rsidR="000E50D3" w:rsidRPr="000E50D3" w:rsidRDefault="000E50D3" w:rsidP="0072077C">
            <w:pPr>
              <w:pStyle w:val="Text"/>
              <w:jc w:val="center"/>
              <w:rPr>
                <w:i/>
              </w:rPr>
            </w:pPr>
            <w:proofErr w:type="spellStart"/>
            <w:r w:rsidRPr="000E50D3">
              <w:rPr>
                <w:i/>
              </w:rPr>
              <w:t>Certhia</w:t>
            </w:r>
            <w:proofErr w:type="spellEnd"/>
            <w:r w:rsidRPr="000E50D3">
              <w:rPr>
                <w:i/>
              </w:rPr>
              <w:t xml:space="preserve"> </w:t>
            </w:r>
            <w:proofErr w:type="spellStart"/>
            <w:r w:rsidRPr="000E50D3">
              <w:rPr>
                <w:i/>
              </w:rPr>
              <w:t>familiaris</w:t>
            </w:r>
            <w:proofErr w:type="spellEnd"/>
          </w:p>
        </w:tc>
        <w:tc>
          <w:tcPr>
            <w:tcW w:w="3223" w:type="dxa"/>
            <w:tcMar>
              <w:top w:w="120" w:type="dxa"/>
              <w:left w:w="80" w:type="dxa"/>
              <w:bottom w:w="120" w:type="dxa"/>
              <w:right w:w="80" w:type="dxa"/>
            </w:tcMar>
            <w:vAlign w:val="center"/>
            <w:hideMark/>
          </w:tcPr>
          <w:p w14:paraId="2E39DD12" w14:textId="77777777" w:rsidR="000E50D3" w:rsidRPr="000E50D3" w:rsidRDefault="000E50D3" w:rsidP="0072077C">
            <w:pPr>
              <w:pStyle w:val="Text"/>
              <w:jc w:val="center"/>
            </w:pPr>
            <w:r w:rsidRPr="000E50D3">
              <w:t>1.00</w:t>
            </w:r>
          </w:p>
        </w:tc>
        <w:tc>
          <w:tcPr>
            <w:tcW w:w="3287" w:type="dxa"/>
            <w:tcMar>
              <w:top w:w="120" w:type="dxa"/>
              <w:left w:w="80" w:type="dxa"/>
              <w:bottom w:w="120" w:type="dxa"/>
              <w:right w:w="80" w:type="dxa"/>
            </w:tcMar>
            <w:vAlign w:val="center"/>
            <w:hideMark/>
          </w:tcPr>
          <w:p w14:paraId="7CE2B588" w14:textId="77777777" w:rsidR="000E50D3" w:rsidRPr="000E50D3" w:rsidRDefault="000E50D3" w:rsidP="0072077C">
            <w:pPr>
              <w:pStyle w:val="Text"/>
              <w:jc w:val="center"/>
            </w:pPr>
            <w:r w:rsidRPr="000E50D3">
              <w:t>0.99</w:t>
            </w:r>
          </w:p>
        </w:tc>
      </w:tr>
      <w:tr w:rsidR="00753160" w:rsidRPr="000E50D3" w14:paraId="0A83F8D9" w14:textId="77777777" w:rsidTr="00F8317E">
        <w:trPr>
          <w:trHeight w:val="362"/>
        </w:trPr>
        <w:tc>
          <w:tcPr>
            <w:tcW w:w="3711" w:type="dxa"/>
            <w:tcMar>
              <w:top w:w="120" w:type="dxa"/>
              <w:left w:w="80" w:type="dxa"/>
              <w:bottom w:w="120" w:type="dxa"/>
              <w:right w:w="80" w:type="dxa"/>
            </w:tcMar>
            <w:vAlign w:val="center"/>
            <w:hideMark/>
          </w:tcPr>
          <w:p w14:paraId="60EFE793" w14:textId="77777777" w:rsidR="000E50D3" w:rsidRPr="000E50D3" w:rsidRDefault="000E50D3" w:rsidP="0072077C">
            <w:pPr>
              <w:pStyle w:val="Text"/>
              <w:jc w:val="center"/>
              <w:rPr>
                <w:i/>
              </w:rPr>
            </w:pPr>
            <w:proofErr w:type="spellStart"/>
            <w:r w:rsidRPr="000E50D3">
              <w:rPr>
                <w:i/>
              </w:rPr>
              <w:t>Coccothraustes</w:t>
            </w:r>
            <w:proofErr w:type="spellEnd"/>
            <w:r w:rsidRPr="000E50D3">
              <w:rPr>
                <w:i/>
              </w:rPr>
              <w:t xml:space="preserve"> </w:t>
            </w:r>
            <w:proofErr w:type="spellStart"/>
            <w:r w:rsidRPr="000E50D3">
              <w:rPr>
                <w:i/>
              </w:rPr>
              <w:t>coccothraustes</w:t>
            </w:r>
            <w:proofErr w:type="spellEnd"/>
          </w:p>
        </w:tc>
        <w:tc>
          <w:tcPr>
            <w:tcW w:w="3223" w:type="dxa"/>
            <w:tcMar>
              <w:top w:w="120" w:type="dxa"/>
              <w:left w:w="80" w:type="dxa"/>
              <w:bottom w:w="120" w:type="dxa"/>
              <w:right w:w="80" w:type="dxa"/>
            </w:tcMar>
            <w:vAlign w:val="center"/>
            <w:hideMark/>
          </w:tcPr>
          <w:p w14:paraId="6E93E830"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3B3F67F5" w14:textId="77777777" w:rsidR="000E50D3" w:rsidRPr="000E50D3" w:rsidRDefault="000E50D3" w:rsidP="0072077C">
            <w:pPr>
              <w:pStyle w:val="Text"/>
              <w:jc w:val="center"/>
            </w:pPr>
            <w:r w:rsidRPr="000E50D3">
              <w:t>0.99</w:t>
            </w:r>
          </w:p>
        </w:tc>
      </w:tr>
      <w:tr w:rsidR="00753160" w:rsidRPr="000E50D3" w14:paraId="6E472B47" w14:textId="77777777" w:rsidTr="00F8317E">
        <w:trPr>
          <w:trHeight w:val="362"/>
        </w:trPr>
        <w:tc>
          <w:tcPr>
            <w:tcW w:w="3711" w:type="dxa"/>
            <w:tcMar>
              <w:top w:w="120" w:type="dxa"/>
              <w:left w:w="80" w:type="dxa"/>
              <w:bottom w:w="120" w:type="dxa"/>
              <w:right w:w="80" w:type="dxa"/>
            </w:tcMar>
            <w:vAlign w:val="center"/>
            <w:hideMark/>
          </w:tcPr>
          <w:p w14:paraId="03EE6451" w14:textId="77777777" w:rsidR="000E50D3" w:rsidRPr="000E50D3" w:rsidRDefault="000E50D3" w:rsidP="0072077C">
            <w:pPr>
              <w:pStyle w:val="Text"/>
              <w:jc w:val="center"/>
              <w:rPr>
                <w:i/>
              </w:rPr>
            </w:pPr>
            <w:proofErr w:type="spellStart"/>
            <w:r w:rsidRPr="000E50D3">
              <w:rPr>
                <w:i/>
              </w:rPr>
              <w:t>Cyanistes</w:t>
            </w:r>
            <w:proofErr w:type="spellEnd"/>
            <w:r w:rsidRPr="000E50D3">
              <w:rPr>
                <w:i/>
              </w:rPr>
              <w:t xml:space="preserve"> </w:t>
            </w:r>
            <w:proofErr w:type="spellStart"/>
            <w:r w:rsidRPr="000E50D3">
              <w:rPr>
                <w:i/>
              </w:rPr>
              <w:t>caeruleus</w:t>
            </w:r>
            <w:proofErr w:type="spellEnd"/>
          </w:p>
        </w:tc>
        <w:tc>
          <w:tcPr>
            <w:tcW w:w="3223" w:type="dxa"/>
            <w:tcMar>
              <w:top w:w="120" w:type="dxa"/>
              <w:left w:w="80" w:type="dxa"/>
              <w:bottom w:w="120" w:type="dxa"/>
              <w:right w:w="80" w:type="dxa"/>
            </w:tcMar>
            <w:vAlign w:val="center"/>
            <w:hideMark/>
          </w:tcPr>
          <w:p w14:paraId="6B8B35D7"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569D5EB5" w14:textId="77777777" w:rsidR="000E50D3" w:rsidRPr="000E50D3" w:rsidRDefault="000E50D3" w:rsidP="0072077C">
            <w:pPr>
              <w:pStyle w:val="Text"/>
              <w:jc w:val="center"/>
            </w:pPr>
            <w:r w:rsidRPr="000E50D3">
              <w:t>0.84</w:t>
            </w:r>
          </w:p>
        </w:tc>
      </w:tr>
      <w:tr w:rsidR="00753160" w:rsidRPr="000E50D3" w14:paraId="2BAB5323" w14:textId="77777777" w:rsidTr="00F8317E">
        <w:trPr>
          <w:trHeight w:val="362"/>
        </w:trPr>
        <w:tc>
          <w:tcPr>
            <w:tcW w:w="3711" w:type="dxa"/>
            <w:tcMar>
              <w:top w:w="120" w:type="dxa"/>
              <w:left w:w="80" w:type="dxa"/>
              <w:bottom w:w="120" w:type="dxa"/>
              <w:right w:w="80" w:type="dxa"/>
            </w:tcMar>
            <w:vAlign w:val="center"/>
            <w:hideMark/>
          </w:tcPr>
          <w:p w14:paraId="3B5447B7" w14:textId="77777777" w:rsidR="000E50D3" w:rsidRPr="000E50D3" w:rsidRDefault="000E50D3" w:rsidP="0072077C">
            <w:pPr>
              <w:pStyle w:val="Text"/>
              <w:jc w:val="center"/>
              <w:rPr>
                <w:i/>
              </w:rPr>
            </w:pPr>
            <w:proofErr w:type="spellStart"/>
            <w:r w:rsidRPr="000E50D3">
              <w:rPr>
                <w:i/>
              </w:rPr>
              <w:t>Erithacus</w:t>
            </w:r>
            <w:proofErr w:type="spellEnd"/>
            <w:r w:rsidRPr="000E50D3">
              <w:rPr>
                <w:i/>
              </w:rPr>
              <w:t xml:space="preserve"> </w:t>
            </w:r>
            <w:proofErr w:type="spellStart"/>
            <w:r w:rsidRPr="000E50D3">
              <w:rPr>
                <w:i/>
              </w:rPr>
              <w:t>rubecula</w:t>
            </w:r>
            <w:proofErr w:type="spellEnd"/>
          </w:p>
        </w:tc>
        <w:tc>
          <w:tcPr>
            <w:tcW w:w="3223" w:type="dxa"/>
            <w:tcMar>
              <w:top w:w="120" w:type="dxa"/>
              <w:left w:w="80" w:type="dxa"/>
              <w:bottom w:w="120" w:type="dxa"/>
              <w:right w:w="80" w:type="dxa"/>
            </w:tcMar>
            <w:vAlign w:val="center"/>
            <w:hideMark/>
          </w:tcPr>
          <w:p w14:paraId="2B501A50" w14:textId="77777777" w:rsidR="000E50D3" w:rsidRPr="000E50D3" w:rsidRDefault="000E50D3" w:rsidP="0072077C">
            <w:pPr>
              <w:pStyle w:val="Text"/>
              <w:jc w:val="center"/>
            </w:pPr>
            <w:r w:rsidRPr="000E50D3">
              <w:t>0.49</w:t>
            </w:r>
          </w:p>
        </w:tc>
        <w:tc>
          <w:tcPr>
            <w:tcW w:w="3287" w:type="dxa"/>
            <w:tcMar>
              <w:top w:w="120" w:type="dxa"/>
              <w:left w:w="80" w:type="dxa"/>
              <w:bottom w:w="120" w:type="dxa"/>
              <w:right w:w="80" w:type="dxa"/>
            </w:tcMar>
            <w:vAlign w:val="center"/>
            <w:hideMark/>
          </w:tcPr>
          <w:p w14:paraId="3B0E38F1" w14:textId="77777777" w:rsidR="000E50D3" w:rsidRPr="000E50D3" w:rsidRDefault="000E50D3" w:rsidP="0072077C">
            <w:pPr>
              <w:pStyle w:val="Text"/>
              <w:jc w:val="center"/>
            </w:pPr>
            <w:r w:rsidRPr="000E50D3">
              <w:t>0.69</w:t>
            </w:r>
          </w:p>
        </w:tc>
      </w:tr>
      <w:tr w:rsidR="00753160" w:rsidRPr="000E50D3" w14:paraId="7E0B6BC9" w14:textId="77777777" w:rsidTr="00F8317E">
        <w:trPr>
          <w:trHeight w:val="362"/>
        </w:trPr>
        <w:tc>
          <w:tcPr>
            <w:tcW w:w="3711" w:type="dxa"/>
            <w:tcMar>
              <w:top w:w="120" w:type="dxa"/>
              <w:left w:w="80" w:type="dxa"/>
              <w:bottom w:w="120" w:type="dxa"/>
              <w:right w:w="80" w:type="dxa"/>
            </w:tcMar>
            <w:vAlign w:val="center"/>
            <w:hideMark/>
          </w:tcPr>
          <w:p w14:paraId="66A13A88" w14:textId="77777777" w:rsidR="000E50D3" w:rsidRPr="000E50D3" w:rsidRDefault="000E50D3" w:rsidP="0072077C">
            <w:pPr>
              <w:pStyle w:val="Text"/>
              <w:jc w:val="center"/>
              <w:rPr>
                <w:i/>
              </w:rPr>
            </w:pPr>
            <w:proofErr w:type="spellStart"/>
            <w:r w:rsidRPr="000E50D3">
              <w:rPr>
                <w:i/>
              </w:rPr>
              <w:t>Ficedula</w:t>
            </w:r>
            <w:proofErr w:type="spellEnd"/>
            <w:r w:rsidRPr="000E50D3">
              <w:rPr>
                <w:i/>
              </w:rPr>
              <w:t xml:space="preserve"> </w:t>
            </w:r>
            <w:proofErr w:type="spellStart"/>
            <w:r w:rsidRPr="000E50D3">
              <w:rPr>
                <w:i/>
              </w:rPr>
              <w:t>albicollis</w:t>
            </w:r>
            <w:proofErr w:type="spellEnd"/>
          </w:p>
        </w:tc>
        <w:tc>
          <w:tcPr>
            <w:tcW w:w="3223" w:type="dxa"/>
            <w:tcMar>
              <w:top w:w="120" w:type="dxa"/>
              <w:left w:w="80" w:type="dxa"/>
              <w:bottom w:w="120" w:type="dxa"/>
              <w:right w:w="80" w:type="dxa"/>
            </w:tcMar>
            <w:vAlign w:val="center"/>
            <w:hideMark/>
          </w:tcPr>
          <w:p w14:paraId="524F64EC" w14:textId="77777777" w:rsidR="000E50D3" w:rsidRPr="000E50D3" w:rsidRDefault="000E50D3" w:rsidP="0072077C">
            <w:pPr>
              <w:pStyle w:val="Text"/>
              <w:jc w:val="center"/>
            </w:pPr>
            <w:r w:rsidRPr="000E50D3">
              <w:t>0.67</w:t>
            </w:r>
          </w:p>
        </w:tc>
        <w:tc>
          <w:tcPr>
            <w:tcW w:w="3287" w:type="dxa"/>
            <w:tcMar>
              <w:top w:w="120" w:type="dxa"/>
              <w:left w:w="80" w:type="dxa"/>
              <w:bottom w:w="120" w:type="dxa"/>
              <w:right w:w="80" w:type="dxa"/>
            </w:tcMar>
            <w:vAlign w:val="center"/>
            <w:hideMark/>
          </w:tcPr>
          <w:p w14:paraId="4ADF92B1" w14:textId="77777777" w:rsidR="000E50D3" w:rsidRPr="000E50D3" w:rsidRDefault="000E50D3" w:rsidP="0072077C">
            <w:pPr>
              <w:pStyle w:val="Text"/>
              <w:jc w:val="center"/>
            </w:pPr>
            <w:r w:rsidRPr="000E50D3">
              <w:t>0.58</w:t>
            </w:r>
          </w:p>
        </w:tc>
      </w:tr>
      <w:tr w:rsidR="00753160" w:rsidRPr="000E50D3" w14:paraId="67ACF434" w14:textId="77777777" w:rsidTr="00F8317E">
        <w:trPr>
          <w:trHeight w:val="362"/>
        </w:trPr>
        <w:tc>
          <w:tcPr>
            <w:tcW w:w="3711" w:type="dxa"/>
            <w:tcMar>
              <w:top w:w="120" w:type="dxa"/>
              <w:left w:w="80" w:type="dxa"/>
              <w:bottom w:w="120" w:type="dxa"/>
              <w:right w:w="80" w:type="dxa"/>
            </w:tcMar>
            <w:vAlign w:val="center"/>
            <w:hideMark/>
          </w:tcPr>
          <w:p w14:paraId="1732F5E8" w14:textId="77777777" w:rsidR="000E50D3" w:rsidRPr="000E50D3" w:rsidRDefault="000E50D3" w:rsidP="0072077C">
            <w:pPr>
              <w:pStyle w:val="Text"/>
              <w:jc w:val="center"/>
              <w:rPr>
                <w:i/>
              </w:rPr>
            </w:pPr>
            <w:proofErr w:type="spellStart"/>
            <w:r w:rsidRPr="000E50D3">
              <w:rPr>
                <w:i/>
              </w:rPr>
              <w:t>Fringilla</w:t>
            </w:r>
            <w:proofErr w:type="spellEnd"/>
            <w:r w:rsidRPr="000E50D3">
              <w:rPr>
                <w:i/>
              </w:rPr>
              <w:t xml:space="preserve"> </w:t>
            </w:r>
            <w:proofErr w:type="spellStart"/>
            <w:r w:rsidRPr="000E50D3">
              <w:rPr>
                <w:i/>
              </w:rPr>
              <w:t>coelebs</w:t>
            </w:r>
            <w:proofErr w:type="spellEnd"/>
          </w:p>
        </w:tc>
        <w:tc>
          <w:tcPr>
            <w:tcW w:w="3223" w:type="dxa"/>
            <w:tcMar>
              <w:top w:w="120" w:type="dxa"/>
              <w:left w:w="80" w:type="dxa"/>
              <w:bottom w:w="120" w:type="dxa"/>
              <w:right w:w="80" w:type="dxa"/>
            </w:tcMar>
            <w:vAlign w:val="center"/>
            <w:hideMark/>
          </w:tcPr>
          <w:p w14:paraId="191090BD" w14:textId="77777777" w:rsidR="000E50D3" w:rsidRPr="000E50D3" w:rsidRDefault="000E50D3" w:rsidP="0072077C">
            <w:pPr>
              <w:pStyle w:val="Text"/>
              <w:jc w:val="center"/>
            </w:pPr>
            <w:r w:rsidRPr="000E50D3">
              <w:t>0.69</w:t>
            </w:r>
          </w:p>
        </w:tc>
        <w:tc>
          <w:tcPr>
            <w:tcW w:w="3287" w:type="dxa"/>
            <w:tcMar>
              <w:top w:w="120" w:type="dxa"/>
              <w:left w:w="80" w:type="dxa"/>
              <w:bottom w:w="120" w:type="dxa"/>
              <w:right w:w="80" w:type="dxa"/>
            </w:tcMar>
            <w:vAlign w:val="center"/>
            <w:hideMark/>
          </w:tcPr>
          <w:p w14:paraId="2B8D52C4" w14:textId="77777777" w:rsidR="000E50D3" w:rsidRPr="000E50D3" w:rsidRDefault="000E50D3" w:rsidP="0072077C">
            <w:pPr>
              <w:pStyle w:val="Text"/>
              <w:jc w:val="center"/>
            </w:pPr>
            <w:r w:rsidRPr="000E50D3">
              <w:t>0.88</w:t>
            </w:r>
          </w:p>
        </w:tc>
      </w:tr>
      <w:tr w:rsidR="00753160" w:rsidRPr="000E50D3" w14:paraId="2F49847D" w14:textId="77777777" w:rsidTr="00F8317E">
        <w:trPr>
          <w:trHeight w:val="362"/>
        </w:trPr>
        <w:tc>
          <w:tcPr>
            <w:tcW w:w="3711" w:type="dxa"/>
            <w:tcMar>
              <w:top w:w="120" w:type="dxa"/>
              <w:left w:w="80" w:type="dxa"/>
              <w:bottom w:w="120" w:type="dxa"/>
              <w:right w:w="80" w:type="dxa"/>
            </w:tcMar>
            <w:vAlign w:val="center"/>
            <w:hideMark/>
          </w:tcPr>
          <w:p w14:paraId="71216846" w14:textId="77777777" w:rsidR="000E50D3" w:rsidRPr="000E50D3" w:rsidRDefault="000E50D3" w:rsidP="0072077C">
            <w:pPr>
              <w:pStyle w:val="Text"/>
              <w:jc w:val="center"/>
              <w:rPr>
                <w:i/>
              </w:rPr>
            </w:pPr>
            <w:proofErr w:type="spellStart"/>
            <w:r w:rsidRPr="000E50D3">
              <w:rPr>
                <w:i/>
              </w:rPr>
              <w:t>Muscicapa</w:t>
            </w:r>
            <w:proofErr w:type="spellEnd"/>
            <w:r w:rsidRPr="000E50D3">
              <w:rPr>
                <w:i/>
              </w:rPr>
              <w:t xml:space="preserve"> </w:t>
            </w:r>
            <w:proofErr w:type="spellStart"/>
            <w:r w:rsidRPr="000E50D3">
              <w:rPr>
                <w:i/>
              </w:rPr>
              <w:t>striata</w:t>
            </w:r>
            <w:proofErr w:type="spellEnd"/>
          </w:p>
        </w:tc>
        <w:tc>
          <w:tcPr>
            <w:tcW w:w="3223" w:type="dxa"/>
            <w:tcMar>
              <w:top w:w="120" w:type="dxa"/>
              <w:left w:w="80" w:type="dxa"/>
              <w:bottom w:w="120" w:type="dxa"/>
              <w:right w:w="80" w:type="dxa"/>
            </w:tcMar>
            <w:vAlign w:val="center"/>
            <w:hideMark/>
          </w:tcPr>
          <w:p w14:paraId="29AA2929" w14:textId="77777777" w:rsidR="000E50D3" w:rsidRPr="000E50D3" w:rsidRDefault="000E50D3" w:rsidP="0072077C">
            <w:pPr>
              <w:pStyle w:val="Text"/>
              <w:jc w:val="center"/>
            </w:pPr>
            <w:r w:rsidRPr="000E50D3">
              <w:t>0.91</w:t>
            </w:r>
          </w:p>
        </w:tc>
        <w:tc>
          <w:tcPr>
            <w:tcW w:w="3287" w:type="dxa"/>
            <w:tcMar>
              <w:top w:w="120" w:type="dxa"/>
              <w:left w:w="80" w:type="dxa"/>
              <w:bottom w:w="120" w:type="dxa"/>
              <w:right w:w="80" w:type="dxa"/>
            </w:tcMar>
            <w:vAlign w:val="center"/>
            <w:hideMark/>
          </w:tcPr>
          <w:p w14:paraId="7FF9DABD" w14:textId="77777777" w:rsidR="000E50D3" w:rsidRPr="000E50D3" w:rsidRDefault="000E50D3" w:rsidP="0072077C">
            <w:pPr>
              <w:pStyle w:val="Text"/>
              <w:jc w:val="center"/>
            </w:pPr>
            <w:r w:rsidRPr="000E50D3">
              <w:t>0.95</w:t>
            </w:r>
          </w:p>
        </w:tc>
      </w:tr>
      <w:tr w:rsidR="00753160" w:rsidRPr="000E50D3" w14:paraId="77631DAE" w14:textId="77777777" w:rsidTr="00F8317E">
        <w:trPr>
          <w:trHeight w:val="362"/>
        </w:trPr>
        <w:tc>
          <w:tcPr>
            <w:tcW w:w="3711" w:type="dxa"/>
            <w:tcMar>
              <w:top w:w="120" w:type="dxa"/>
              <w:left w:w="80" w:type="dxa"/>
              <w:bottom w:w="120" w:type="dxa"/>
              <w:right w:w="80" w:type="dxa"/>
            </w:tcMar>
            <w:vAlign w:val="center"/>
            <w:hideMark/>
          </w:tcPr>
          <w:p w14:paraId="326C84C1" w14:textId="77777777" w:rsidR="000E50D3" w:rsidRPr="000E50D3" w:rsidRDefault="000E50D3" w:rsidP="0072077C">
            <w:pPr>
              <w:pStyle w:val="Text"/>
              <w:jc w:val="center"/>
              <w:rPr>
                <w:i/>
              </w:rPr>
            </w:pPr>
            <w:proofErr w:type="spellStart"/>
            <w:r w:rsidRPr="000E50D3">
              <w:rPr>
                <w:i/>
              </w:rPr>
              <w:t>Parus</w:t>
            </w:r>
            <w:proofErr w:type="spellEnd"/>
            <w:r w:rsidRPr="000E50D3">
              <w:rPr>
                <w:i/>
              </w:rPr>
              <w:t xml:space="preserve"> major</w:t>
            </w:r>
          </w:p>
        </w:tc>
        <w:tc>
          <w:tcPr>
            <w:tcW w:w="3223" w:type="dxa"/>
            <w:tcMar>
              <w:top w:w="120" w:type="dxa"/>
              <w:left w:w="80" w:type="dxa"/>
              <w:bottom w:w="120" w:type="dxa"/>
              <w:right w:w="80" w:type="dxa"/>
            </w:tcMar>
            <w:vAlign w:val="center"/>
            <w:hideMark/>
          </w:tcPr>
          <w:p w14:paraId="082DB5AF" w14:textId="77777777" w:rsidR="000E50D3" w:rsidRPr="000E50D3" w:rsidRDefault="000E50D3" w:rsidP="0072077C">
            <w:pPr>
              <w:pStyle w:val="Text"/>
              <w:jc w:val="center"/>
            </w:pPr>
            <w:r w:rsidRPr="000E50D3">
              <w:t>0.64</w:t>
            </w:r>
          </w:p>
        </w:tc>
        <w:tc>
          <w:tcPr>
            <w:tcW w:w="3287" w:type="dxa"/>
            <w:tcMar>
              <w:top w:w="120" w:type="dxa"/>
              <w:left w:w="80" w:type="dxa"/>
              <w:bottom w:w="120" w:type="dxa"/>
              <w:right w:w="80" w:type="dxa"/>
            </w:tcMar>
            <w:vAlign w:val="center"/>
            <w:hideMark/>
          </w:tcPr>
          <w:p w14:paraId="5C9FBEAF" w14:textId="77777777" w:rsidR="000E50D3" w:rsidRPr="000E50D3" w:rsidRDefault="000E50D3" w:rsidP="0072077C">
            <w:pPr>
              <w:pStyle w:val="Text"/>
              <w:jc w:val="center"/>
            </w:pPr>
            <w:r w:rsidRPr="000E50D3">
              <w:t>0.94</w:t>
            </w:r>
          </w:p>
        </w:tc>
      </w:tr>
      <w:tr w:rsidR="00753160" w:rsidRPr="000E50D3" w14:paraId="31CC1229" w14:textId="77777777" w:rsidTr="00F8317E">
        <w:trPr>
          <w:trHeight w:val="362"/>
        </w:trPr>
        <w:tc>
          <w:tcPr>
            <w:tcW w:w="3711" w:type="dxa"/>
            <w:tcMar>
              <w:top w:w="120" w:type="dxa"/>
              <w:left w:w="80" w:type="dxa"/>
              <w:bottom w:w="120" w:type="dxa"/>
              <w:right w:w="80" w:type="dxa"/>
            </w:tcMar>
            <w:vAlign w:val="center"/>
            <w:hideMark/>
          </w:tcPr>
          <w:p w14:paraId="3076A1CF" w14:textId="77777777" w:rsidR="000E50D3" w:rsidRPr="000E50D3" w:rsidRDefault="000E50D3" w:rsidP="0072077C">
            <w:pPr>
              <w:pStyle w:val="Text"/>
              <w:jc w:val="center"/>
              <w:rPr>
                <w:i/>
              </w:rPr>
            </w:pPr>
            <w:proofErr w:type="spellStart"/>
            <w:r w:rsidRPr="000E50D3">
              <w:rPr>
                <w:i/>
              </w:rPr>
              <w:t>Phylloscopus</w:t>
            </w:r>
            <w:proofErr w:type="spellEnd"/>
            <w:r w:rsidRPr="000E50D3">
              <w:rPr>
                <w:i/>
              </w:rPr>
              <w:t xml:space="preserve"> </w:t>
            </w:r>
            <w:proofErr w:type="spellStart"/>
            <w:r w:rsidRPr="000E50D3">
              <w:rPr>
                <w:i/>
              </w:rPr>
              <w:t>collybita</w:t>
            </w:r>
            <w:proofErr w:type="spellEnd"/>
          </w:p>
        </w:tc>
        <w:tc>
          <w:tcPr>
            <w:tcW w:w="3223" w:type="dxa"/>
            <w:tcMar>
              <w:top w:w="120" w:type="dxa"/>
              <w:left w:w="80" w:type="dxa"/>
              <w:bottom w:w="120" w:type="dxa"/>
              <w:right w:w="80" w:type="dxa"/>
            </w:tcMar>
            <w:vAlign w:val="center"/>
            <w:hideMark/>
          </w:tcPr>
          <w:p w14:paraId="522A56F1" w14:textId="77777777" w:rsidR="000E50D3" w:rsidRPr="000E50D3" w:rsidRDefault="000E50D3" w:rsidP="0072077C">
            <w:pPr>
              <w:pStyle w:val="Text"/>
              <w:jc w:val="center"/>
            </w:pPr>
            <w:r w:rsidRPr="000E50D3">
              <w:t>0.73</w:t>
            </w:r>
          </w:p>
        </w:tc>
        <w:tc>
          <w:tcPr>
            <w:tcW w:w="3287" w:type="dxa"/>
            <w:tcMar>
              <w:top w:w="120" w:type="dxa"/>
              <w:left w:w="80" w:type="dxa"/>
              <w:bottom w:w="120" w:type="dxa"/>
              <w:right w:w="80" w:type="dxa"/>
            </w:tcMar>
            <w:vAlign w:val="center"/>
            <w:hideMark/>
          </w:tcPr>
          <w:p w14:paraId="3D564619" w14:textId="77777777" w:rsidR="000E50D3" w:rsidRPr="000E50D3" w:rsidRDefault="000E50D3" w:rsidP="0072077C">
            <w:pPr>
              <w:pStyle w:val="Text"/>
              <w:jc w:val="center"/>
            </w:pPr>
            <w:r w:rsidRPr="000E50D3">
              <w:t>0.90</w:t>
            </w:r>
          </w:p>
        </w:tc>
      </w:tr>
      <w:tr w:rsidR="00753160" w:rsidRPr="000E50D3" w14:paraId="346FFAAA" w14:textId="77777777" w:rsidTr="00F8317E">
        <w:trPr>
          <w:trHeight w:val="362"/>
        </w:trPr>
        <w:tc>
          <w:tcPr>
            <w:tcW w:w="3711" w:type="dxa"/>
            <w:tcMar>
              <w:top w:w="120" w:type="dxa"/>
              <w:left w:w="80" w:type="dxa"/>
              <w:bottom w:w="120" w:type="dxa"/>
              <w:right w:w="80" w:type="dxa"/>
            </w:tcMar>
            <w:vAlign w:val="center"/>
            <w:hideMark/>
          </w:tcPr>
          <w:p w14:paraId="7CE18A01" w14:textId="77777777" w:rsidR="000E50D3" w:rsidRPr="000E50D3" w:rsidRDefault="000E50D3" w:rsidP="0072077C">
            <w:pPr>
              <w:pStyle w:val="Text"/>
              <w:jc w:val="center"/>
              <w:rPr>
                <w:i/>
              </w:rPr>
            </w:pPr>
            <w:proofErr w:type="spellStart"/>
            <w:r w:rsidRPr="000E50D3">
              <w:rPr>
                <w:i/>
              </w:rPr>
              <w:t>Phylloscopus</w:t>
            </w:r>
            <w:proofErr w:type="spellEnd"/>
            <w:r w:rsidRPr="000E50D3">
              <w:rPr>
                <w:i/>
              </w:rPr>
              <w:t xml:space="preserve"> </w:t>
            </w:r>
            <w:proofErr w:type="spellStart"/>
            <w:r w:rsidRPr="000E50D3">
              <w:rPr>
                <w:i/>
              </w:rPr>
              <w:t>sibilatrix</w:t>
            </w:r>
            <w:proofErr w:type="spellEnd"/>
          </w:p>
        </w:tc>
        <w:tc>
          <w:tcPr>
            <w:tcW w:w="3223" w:type="dxa"/>
            <w:tcMar>
              <w:top w:w="120" w:type="dxa"/>
              <w:left w:w="80" w:type="dxa"/>
              <w:bottom w:w="120" w:type="dxa"/>
              <w:right w:w="80" w:type="dxa"/>
            </w:tcMar>
            <w:vAlign w:val="center"/>
            <w:hideMark/>
          </w:tcPr>
          <w:p w14:paraId="737843C4" w14:textId="77777777" w:rsidR="000E50D3" w:rsidRPr="000E50D3" w:rsidRDefault="000E50D3" w:rsidP="0072077C">
            <w:pPr>
              <w:pStyle w:val="Text"/>
              <w:jc w:val="center"/>
            </w:pPr>
            <w:r w:rsidRPr="000E50D3">
              <w:t>0.74</w:t>
            </w:r>
          </w:p>
        </w:tc>
        <w:tc>
          <w:tcPr>
            <w:tcW w:w="3287" w:type="dxa"/>
            <w:tcMar>
              <w:top w:w="120" w:type="dxa"/>
              <w:left w:w="80" w:type="dxa"/>
              <w:bottom w:w="120" w:type="dxa"/>
              <w:right w:w="80" w:type="dxa"/>
            </w:tcMar>
            <w:vAlign w:val="center"/>
            <w:hideMark/>
          </w:tcPr>
          <w:p w14:paraId="67CCBCB3" w14:textId="77777777" w:rsidR="000E50D3" w:rsidRPr="000E50D3" w:rsidRDefault="000E50D3" w:rsidP="0072077C">
            <w:pPr>
              <w:pStyle w:val="Text"/>
              <w:jc w:val="center"/>
            </w:pPr>
            <w:r w:rsidRPr="000E50D3">
              <w:t>0.88</w:t>
            </w:r>
          </w:p>
        </w:tc>
      </w:tr>
      <w:tr w:rsidR="00753160" w:rsidRPr="000E50D3" w14:paraId="76B3FECB" w14:textId="77777777" w:rsidTr="00F8317E">
        <w:trPr>
          <w:trHeight w:val="362"/>
        </w:trPr>
        <w:tc>
          <w:tcPr>
            <w:tcW w:w="3711" w:type="dxa"/>
            <w:tcMar>
              <w:top w:w="120" w:type="dxa"/>
              <w:left w:w="80" w:type="dxa"/>
              <w:bottom w:w="120" w:type="dxa"/>
              <w:right w:w="80" w:type="dxa"/>
            </w:tcMar>
            <w:vAlign w:val="center"/>
            <w:hideMark/>
          </w:tcPr>
          <w:p w14:paraId="46F02B37" w14:textId="77777777" w:rsidR="000E50D3" w:rsidRPr="000E50D3" w:rsidRDefault="000E50D3" w:rsidP="0072077C">
            <w:pPr>
              <w:pStyle w:val="Text"/>
              <w:jc w:val="center"/>
              <w:rPr>
                <w:i/>
              </w:rPr>
            </w:pPr>
            <w:proofErr w:type="spellStart"/>
            <w:r w:rsidRPr="000E50D3">
              <w:rPr>
                <w:i/>
              </w:rPr>
              <w:t>Poecile</w:t>
            </w:r>
            <w:proofErr w:type="spellEnd"/>
            <w:r w:rsidRPr="000E50D3">
              <w:rPr>
                <w:i/>
              </w:rPr>
              <w:t xml:space="preserve"> </w:t>
            </w:r>
            <w:proofErr w:type="spellStart"/>
            <w:r w:rsidRPr="000E50D3">
              <w:rPr>
                <w:i/>
              </w:rPr>
              <w:t>palustris</w:t>
            </w:r>
            <w:proofErr w:type="spellEnd"/>
          </w:p>
        </w:tc>
        <w:tc>
          <w:tcPr>
            <w:tcW w:w="3223" w:type="dxa"/>
            <w:tcMar>
              <w:top w:w="120" w:type="dxa"/>
              <w:left w:w="80" w:type="dxa"/>
              <w:bottom w:w="120" w:type="dxa"/>
              <w:right w:w="80" w:type="dxa"/>
            </w:tcMar>
            <w:vAlign w:val="center"/>
            <w:hideMark/>
          </w:tcPr>
          <w:p w14:paraId="06B6C68F" w14:textId="77777777" w:rsidR="000E50D3" w:rsidRPr="000E50D3" w:rsidRDefault="000E50D3" w:rsidP="0072077C">
            <w:pPr>
              <w:pStyle w:val="Text"/>
              <w:jc w:val="center"/>
            </w:pPr>
            <w:r w:rsidRPr="000E50D3">
              <w:t>0.75</w:t>
            </w:r>
          </w:p>
        </w:tc>
        <w:tc>
          <w:tcPr>
            <w:tcW w:w="3287" w:type="dxa"/>
            <w:tcMar>
              <w:top w:w="120" w:type="dxa"/>
              <w:left w:w="80" w:type="dxa"/>
              <w:bottom w:w="120" w:type="dxa"/>
              <w:right w:w="80" w:type="dxa"/>
            </w:tcMar>
            <w:vAlign w:val="center"/>
            <w:hideMark/>
          </w:tcPr>
          <w:p w14:paraId="2CEC0CCE" w14:textId="77777777" w:rsidR="000E50D3" w:rsidRPr="000E50D3" w:rsidRDefault="000E50D3" w:rsidP="0072077C">
            <w:pPr>
              <w:pStyle w:val="Text"/>
              <w:jc w:val="center"/>
            </w:pPr>
            <w:r w:rsidRPr="000E50D3">
              <w:t>0.81</w:t>
            </w:r>
          </w:p>
        </w:tc>
      </w:tr>
      <w:tr w:rsidR="00753160" w:rsidRPr="000E50D3" w14:paraId="6EE4D6D7" w14:textId="77777777" w:rsidTr="00F8317E">
        <w:trPr>
          <w:trHeight w:val="362"/>
        </w:trPr>
        <w:tc>
          <w:tcPr>
            <w:tcW w:w="3711" w:type="dxa"/>
            <w:tcMar>
              <w:top w:w="120" w:type="dxa"/>
              <w:left w:w="80" w:type="dxa"/>
              <w:bottom w:w="120" w:type="dxa"/>
              <w:right w:w="80" w:type="dxa"/>
            </w:tcMar>
            <w:vAlign w:val="center"/>
            <w:hideMark/>
          </w:tcPr>
          <w:p w14:paraId="7242A848" w14:textId="77777777" w:rsidR="000E50D3" w:rsidRPr="000E50D3" w:rsidRDefault="000E50D3" w:rsidP="0072077C">
            <w:pPr>
              <w:pStyle w:val="Text"/>
              <w:jc w:val="center"/>
              <w:rPr>
                <w:i/>
              </w:rPr>
            </w:pPr>
            <w:r w:rsidRPr="000E50D3">
              <w:rPr>
                <w:i/>
              </w:rPr>
              <w:t xml:space="preserve">Sitta </w:t>
            </w:r>
            <w:proofErr w:type="spellStart"/>
            <w:r w:rsidRPr="000E50D3">
              <w:rPr>
                <w:i/>
              </w:rPr>
              <w:t>europaea</w:t>
            </w:r>
            <w:proofErr w:type="spellEnd"/>
          </w:p>
        </w:tc>
        <w:tc>
          <w:tcPr>
            <w:tcW w:w="3223" w:type="dxa"/>
            <w:tcMar>
              <w:top w:w="120" w:type="dxa"/>
              <w:left w:w="80" w:type="dxa"/>
              <w:bottom w:w="120" w:type="dxa"/>
              <w:right w:w="80" w:type="dxa"/>
            </w:tcMar>
            <w:vAlign w:val="center"/>
            <w:hideMark/>
          </w:tcPr>
          <w:p w14:paraId="023EB9C9" w14:textId="77777777" w:rsidR="000E50D3" w:rsidRPr="000E50D3" w:rsidRDefault="000E50D3" w:rsidP="0072077C">
            <w:pPr>
              <w:pStyle w:val="Text"/>
              <w:jc w:val="center"/>
            </w:pPr>
            <w:r w:rsidRPr="000E50D3">
              <w:t>0.92</w:t>
            </w:r>
          </w:p>
        </w:tc>
        <w:tc>
          <w:tcPr>
            <w:tcW w:w="3287" w:type="dxa"/>
            <w:tcMar>
              <w:top w:w="120" w:type="dxa"/>
              <w:left w:w="80" w:type="dxa"/>
              <w:bottom w:w="120" w:type="dxa"/>
              <w:right w:w="80" w:type="dxa"/>
            </w:tcMar>
            <w:vAlign w:val="center"/>
            <w:hideMark/>
          </w:tcPr>
          <w:p w14:paraId="3B6A0F97" w14:textId="77777777" w:rsidR="000E50D3" w:rsidRPr="000E50D3" w:rsidRDefault="000E50D3" w:rsidP="0072077C">
            <w:pPr>
              <w:pStyle w:val="Text"/>
              <w:jc w:val="center"/>
            </w:pPr>
            <w:r w:rsidRPr="000E50D3">
              <w:t>0.88</w:t>
            </w:r>
          </w:p>
        </w:tc>
      </w:tr>
      <w:tr w:rsidR="00753160" w:rsidRPr="000E50D3" w14:paraId="130091BA" w14:textId="77777777" w:rsidTr="00F8317E">
        <w:trPr>
          <w:trHeight w:val="362"/>
        </w:trPr>
        <w:tc>
          <w:tcPr>
            <w:tcW w:w="3711" w:type="dxa"/>
            <w:tcMar>
              <w:top w:w="120" w:type="dxa"/>
              <w:left w:w="80" w:type="dxa"/>
              <w:bottom w:w="120" w:type="dxa"/>
              <w:right w:w="80" w:type="dxa"/>
            </w:tcMar>
            <w:vAlign w:val="center"/>
            <w:hideMark/>
          </w:tcPr>
          <w:p w14:paraId="5C12F5C8" w14:textId="77777777" w:rsidR="000E50D3" w:rsidRPr="000E50D3" w:rsidRDefault="000E50D3" w:rsidP="0072077C">
            <w:pPr>
              <w:pStyle w:val="Text"/>
              <w:jc w:val="center"/>
              <w:rPr>
                <w:i/>
              </w:rPr>
            </w:pPr>
            <w:r w:rsidRPr="000E50D3">
              <w:rPr>
                <w:i/>
              </w:rPr>
              <w:t xml:space="preserve">Sylvia </w:t>
            </w:r>
            <w:proofErr w:type="spellStart"/>
            <w:r w:rsidRPr="000E50D3">
              <w:rPr>
                <w:i/>
              </w:rPr>
              <w:t>atricapilla</w:t>
            </w:r>
            <w:proofErr w:type="spellEnd"/>
          </w:p>
        </w:tc>
        <w:tc>
          <w:tcPr>
            <w:tcW w:w="3223" w:type="dxa"/>
            <w:tcMar>
              <w:top w:w="120" w:type="dxa"/>
              <w:left w:w="80" w:type="dxa"/>
              <w:bottom w:w="120" w:type="dxa"/>
              <w:right w:w="80" w:type="dxa"/>
            </w:tcMar>
            <w:vAlign w:val="center"/>
            <w:hideMark/>
          </w:tcPr>
          <w:p w14:paraId="5E6BE746" w14:textId="77777777" w:rsidR="000E50D3" w:rsidRPr="000E50D3" w:rsidRDefault="000E50D3" w:rsidP="0072077C">
            <w:pPr>
              <w:pStyle w:val="Text"/>
              <w:jc w:val="center"/>
            </w:pPr>
            <w:r w:rsidRPr="000E50D3">
              <w:t>0.84</w:t>
            </w:r>
          </w:p>
        </w:tc>
        <w:tc>
          <w:tcPr>
            <w:tcW w:w="3287" w:type="dxa"/>
            <w:tcMar>
              <w:top w:w="120" w:type="dxa"/>
              <w:left w:w="80" w:type="dxa"/>
              <w:bottom w:w="120" w:type="dxa"/>
              <w:right w:w="80" w:type="dxa"/>
            </w:tcMar>
            <w:vAlign w:val="center"/>
            <w:hideMark/>
          </w:tcPr>
          <w:p w14:paraId="6C945EAA" w14:textId="77777777" w:rsidR="000E50D3" w:rsidRPr="000E50D3" w:rsidRDefault="000E50D3" w:rsidP="0072077C">
            <w:pPr>
              <w:pStyle w:val="Text"/>
              <w:jc w:val="center"/>
            </w:pPr>
            <w:r w:rsidRPr="000E50D3">
              <w:t>0.96</w:t>
            </w:r>
          </w:p>
        </w:tc>
      </w:tr>
      <w:tr w:rsidR="00753160" w:rsidRPr="000E50D3" w14:paraId="05DF58A2" w14:textId="77777777" w:rsidTr="00F8317E">
        <w:trPr>
          <w:trHeight w:val="362"/>
        </w:trPr>
        <w:tc>
          <w:tcPr>
            <w:tcW w:w="3711" w:type="dxa"/>
            <w:tcMar>
              <w:top w:w="120" w:type="dxa"/>
              <w:left w:w="80" w:type="dxa"/>
              <w:bottom w:w="120" w:type="dxa"/>
              <w:right w:w="80" w:type="dxa"/>
            </w:tcMar>
            <w:vAlign w:val="center"/>
            <w:hideMark/>
          </w:tcPr>
          <w:p w14:paraId="17E34AB0" w14:textId="77777777" w:rsidR="000E50D3" w:rsidRPr="000E50D3" w:rsidRDefault="000E50D3" w:rsidP="0072077C">
            <w:pPr>
              <w:pStyle w:val="Text"/>
              <w:jc w:val="center"/>
              <w:rPr>
                <w:i/>
              </w:rPr>
            </w:pPr>
            <w:proofErr w:type="spellStart"/>
            <w:r w:rsidRPr="000E50D3">
              <w:rPr>
                <w:i/>
              </w:rPr>
              <w:t>Troglodytes</w:t>
            </w:r>
            <w:proofErr w:type="spellEnd"/>
            <w:r w:rsidRPr="000E50D3">
              <w:rPr>
                <w:i/>
              </w:rPr>
              <w:t xml:space="preserve"> </w:t>
            </w:r>
            <w:proofErr w:type="spellStart"/>
            <w:r w:rsidRPr="000E50D3">
              <w:rPr>
                <w:i/>
              </w:rPr>
              <w:t>troglodytes</w:t>
            </w:r>
            <w:proofErr w:type="spellEnd"/>
          </w:p>
        </w:tc>
        <w:tc>
          <w:tcPr>
            <w:tcW w:w="3223" w:type="dxa"/>
            <w:tcMar>
              <w:top w:w="120" w:type="dxa"/>
              <w:left w:w="80" w:type="dxa"/>
              <w:bottom w:w="120" w:type="dxa"/>
              <w:right w:w="80" w:type="dxa"/>
            </w:tcMar>
            <w:vAlign w:val="center"/>
            <w:hideMark/>
          </w:tcPr>
          <w:p w14:paraId="05B50BAC" w14:textId="77777777" w:rsidR="000E50D3" w:rsidRPr="000E50D3" w:rsidRDefault="000E50D3" w:rsidP="0072077C">
            <w:pPr>
              <w:pStyle w:val="Text"/>
              <w:jc w:val="center"/>
            </w:pPr>
            <w:r w:rsidRPr="000E50D3">
              <w:t>0.81</w:t>
            </w:r>
          </w:p>
        </w:tc>
        <w:tc>
          <w:tcPr>
            <w:tcW w:w="3287" w:type="dxa"/>
            <w:tcMar>
              <w:top w:w="120" w:type="dxa"/>
              <w:left w:w="80" w:type="dxa"/>
              <w:bottom w:w="120" w:type="dxa"/>
              <w:right w:w="80" w:type="dxa"/>
            </w:tcMar>
            <w:vAlign w:val="center"/>
            <w:hideMark/>
          </w:tcPr>
          <w:p w14:paraId="0D8D6EC6" w14:textId="77777777" w:rsidR="000E50D3" w:rsidRPr="000E50D3" w:rsidRDefault="000E50D3" w:rsidP="0072077C">
            <w:pPr>
              <w:pStyle w:val="Text"/>
              <w:jc w:val="center"/>
            </w:pPr>
            <w:r w:rsidRPr="000E50D3">
              <w:t>1.00</w:t>
            </w:r>
          </w:p>
        </w:tc>
      </w:tr>
      <w:tr w:rsidR="00753160" w:rsidRPr="000E50D3" w14:paraId="050A0D7A" w14:textId="77777777" w:rsidTr="00F8317E">
        <w:trPr>
          <w:trHeight w:val="362"/>
        </w:trPr>
        <w:tc>
          <w:tcPr>
            <w:tcW w:w="3711" w:type="dxa"/>
            <w:tcMar>
              <w:top w:w="120" w:type="dxa"/>
              <w:left w:w="80" w:type="dxa"/>
              <w:bottom w:w="120" w:type="dxa"/>
              <w:right w:w="80" w:type="dxa"/>
            </w:tcMar>
            <w:vAlign w:val="center"/>
            <w:hideMark/>
          </w:tcPr>
          <w:p w14:paraId="6457E2E4" w14:textId="77777777" w:rsidR="000E50D3" w:rsidRPr="000E50D3" w:rsidRDefault="000E50D3" w:rsidP="0072077C">
            <w:pPr>
              <w:pStyle w:val="Text"/>
              <w:jc w:val="center"/>
              <w:rPr>
                <w:i/>
              </w:rPr>
            </w:pPr>
            <w:proofErr w:type="spellStart"/>
            <w:r w:rsidRPr="000E50D3">
              <w:rPr>
                <w:i/>
              </w:rPr>
              <w:t>Turdus</w:t>
            </w:r>
            <w:proofErr w:type="spellEnd"/>
            <w:r w:rsidRPr="000E50D3">
              <w:rPr>
                <w:i/>
              </w:rPr>
              <w:t xml:space="preserve"> </w:t>
            </w:r>
            <w:proofErr w:type="spellStart"/>
            <w:r w:rsidRPr="000E50D3">
              <w:rPr>
                <w:i/>
              </w:rPr>
              <w:t>merula</w:t>
            </w:r>
            <w:proofErr w:type="spellEnd"/>
          </w:p>
        </w:tc>
        <w:tc>
          <w:tcPr>
            <w:tcW w:w="3223" w:type="dxa"/>
            <w:tcMar>
              <w:top w:w="120" w:type="dxa"/>
              <w:left w:w="80" w:type="dxa"/>
              <w:bottom w:w="120" w:type="dxa"/>
              <w:right w:w="80" w:type="dxa"/>
            </w:tcMar>
            <w:vAlign w:val="center"/>
            <w:hideMark/>
          </w:tcPr>
          <w:p w14:paraId="1AA82CD5" w14:textId="77777777" w:rsidR="000E50D3" w:rsidRPr="000E50D3" w:rsidRDefault="000E50D3" w:rsidP="0072077C">
            <w:pPr>
              <w:pStyle w:val="Text"/>
              <w:jc w:val="center"/>
            </w:pPr>
            <w:r w:rsidRPr="000E50D3">
              <w:t>0.98</w:t>
            </w:r>
          </w:p>
        </w:tc>
        <w:tc>
          <w:tcPr>
            <w:tcW w:w="3287" w:type="dxa"/>
            <w:tcMar>
              <w:top w:w="120" w:type="dxa"/>
              <w:left w:w="80" w:type="dxa"/>
              <w:bottom w:w="120" w:type="dxa"/>
              <w:right w:w="80" w:type="dxa"/>
            </w:tcMar>
            <w:vAlign w:val="center"/>
            <w:hideMark/>
          </w:tcPr>
          <w:p w14:paraId="40CC9F5A" w14:textId="77777777" w:rsidR="000E50D3" w:rsidRPr="000E50D3" w:rsidRDefault="000E50D3" w:rsidP="0072077C">
            <w:pPr>
              <w:pStyle w:val="Text"/>
              <w:jc w:val="center"/>
            </w:pPr>
            <w:r w:rsidRPr="000E50D3">
              <w:t>0.95</w:t>
            </w:r>
          </w:p>
        </w:tc>
      </w:tr>
      <w:tr w:rsidR="00753160" w:rsidRPr="000E50D3" w14:paraId="7051D422" w14:textId="77777777" w:rsidTr="00F8317E">
        <w:trPr>
          <w:trHeight w:val="371"/>
        </w:trPr>
        <w:tc>
          <w:tcPr>
            <w:tcW w:w="3711" w:type="dxa"/>
            <w:tcMar>
              <w:top w:w="120" w:type="dxa"/>
              <w:left w:w="80" w:type="dxa"/>
              <w:bottom w:w="120" w:type="dxa"/>
              <w:right w:w="80" w:type="dxa"/>
            </w:tcMar>
            <w:vAlign w:val="center"/>
            <w:hideMark/>
          </w:tcPr>
          <w:p w14:paraId="6DB3A343" w14:textId="77777777" w:rsidR="000E50D3" w:rsidRPr="000E50D3" w:rsidRDefault="000E50D3" w:rsidP="0072077C">
            <w:pPr>
              <w:pStyle w:val="Text"/>
              <w:jc w:val="center"/>
            </w:pPr>
            <w:proofErr w:type="spellStart"/>
            <w:r w:rsidRPr="000E50D3">
              <w:t>Turdus</w:t>
            </w:r>
            <w:proofErr w:type="spellEnd"/>
            <w:r w:rsidRPr="000E50D3">
              <w:t xml:space="preserve"> </w:t>
            </w:r>
            <w:proofErr w:type="spellStart"/>
            <w:r w:rsidRPr="000E50D3">
              <w:t>philomelos</w:t>
            </w:r>
            <w:proofErr w:type="spellEnd"/>
          </w:p>
        </w:tc>
        <w:tc>
          <w:tcPr>
            <w:tcW w:w="3223" w:type="dxa"/>
            <w:tcMar>
              <w:top w:w="120" w:type="dxa"/>
              <w:left w:w="80" w:type="dxa"/>
              <w:bottom w:w="120" w:type="dxa"/>
              <w:right w:w="80" w:type="dxa"/>
            </w:tcMar>
            <w:vAlign w:val="center"/>
            <w:hideMark/>
          </w:tcPr>
          <w:p w14:paraId="1F8B260C" w14:textId="77777777" w:rsidR="000E50D3" w:rsidRPr="000E50D3" w:rsidRDefault="000E50D3" w:rsidP="0072077C">
            <w:pPr>
              <w:pStyle w:val="Text"/>
              <w:jc w:val="center"/>
            </w:pPr>
            <w:r w:rsidRPr="000E50D3">
              <w:t>0.97</w:t>
            </w:r>
          </w:p>
        </w:tc>
        <w:tc>
          <w:tcPr>
            <w:tcW w:w="3287" w:type="dxa"/>
            <w:tcMar>
              <w:top w:w="120" w:type="dxa"/>
              <w:left w:w="80" w:type="dxa"/>
              <w:bottom w:w="120" w:type="dxa"/>
              <w:right w:w="80" w:type="dxa"/>
            </w:tcMar>
            <w:vAlign w:val="center"/>
            <w:hideMark/>
          </w:tcPr>
          <w:p w14:paraId="383F52A2" w14:textId="77777777" w:rsidR="000E50D3" w:rsidRPr="000E50D3" w:rsidRDefault="000E50D3" w:rsidP="0072077C">
            <w:pPr>
              <w:pStyle w:val="Text"/>
              <w:jc w:val="center"/>
            </w:pPr>
            <w:r w:rsidRPr="000E50D3">
              <w:t>0.86</w:t>
            </w:r>
          </w:p>
        </w:tc>
      </w:tr>
    </w:tbl>
    <w:p w14:paraId="6B5422E6" w14:textId="77777777" w:rsidR="009A2DE8" w:rsidRDefault="009A2DE8" w:rsidP="00753160">
      <w:pPr>
        <w:pStyle w:val="Nadpis21"/>
      </w:pPr>
      <w:bookmarkStart w:id="34" w:name="_myvlgrfcnm1p"/>
      <w:bookmarkStart w:id="35" w:name="_Toc195971217"/>
      <w:bookmarkEnd w:id="34"/>
    </w:p>
    <w:p w14:paraId="463AFCCF" w14:textId="77777777" w:rsidR="009A2DE8" w:rsidRDefault="009A2DE8" w:rsidP="00753160">
      <w:pPr>
        <w:pStyle w:val="Nadpis21"/>
      </w:pPr>
    </w:p>
    <w:p w14:paraId="0E4420E7" w14:textId="15CBCB17" w:rsidR="000E50D3" w:rsidRPr="000E50D3" w:rsidRDefault="00753160" w:rsidP="00753160">
      <w:pPr>
        <w:pStyle w:val="Nadpis21"/>
      </w:pPr>
      <w:r>
        <w:t xml:space="preserve">2.2.4 </w:t>
      </w:r>
      <w:r w:rsidR="000E50D3" w:rsidRPr="000E50D3">
        <w:t>Trofické gildy</w:t>
      </w:r>
      <w:bookmarkEnd w:id="35"/>
    </w:p>
    <w:p w14:paraId="66AEFDD4" w14:textId="525FBE88" w:rsidR="000E50D3" w:rsidRPr="000E50D3" w:rsidRDefault="007057AD" w:rsidP="007057AD">
      <w:pPr>
        <w:pStyle w:val="Text"/>
      </w:pPr>
      <w:r w:rsidRPr="007057AD">
        <w:rPr>
          <w:rStyle w:val="TextChar"/>
          <w:noProof/>
          <w:lang w:val="en-US"/>
        </w:rPr>
        <w:drawing>
          <wp:anchor distT="0" distB="0" distL="0" distR="0" simplePos="0" relativeHeight="251663360" behindDoc="0" locked="0" layoutInCell="1" allowOverlap="1" wp14:anchorId="248DD0E4" wp14:editId="68514471">
            <wp:simplePos x="0" y="0"/>
            <wp:positionH relativeFrom="margin">
              <wp:posOffset>-541655</wp:posOffset>
            </wp:positionH>
            <wp:positionV relativeFrom="paragraph">
              <wp:posOffset>1046480</wp:posOffset>
            </wp:positionV>
            <wp:extent cx="7039610" cy="4427220"/>
            <wp:effectExtent l="0" t="0" r="8890" b="0"/>
            <wp:wrapTopAndBottom/>
            <wp:docPr id="33770640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06408" name="Picture 14"/>
                    <pic:cNvPicPr>
                      <a:picLocks noChangeAspect="1" noChangeArrowheads="1"/>
                    </pic:cNvPicPr>
                  </pic:nvPicPr>
                  <pic:blipFill>
                    <a:blip r:embed="rId18">
                      <a:extLst>
                        <a:ext uri="{96DAC541-7B7A-43D3-8B79-37D633B846F1}">
                          <asvg:svgBlip xmlns:asvg="http://schemas.microsoft.com/office/drawing/2016/SVG/main" r:embed="rId19"/>
                        </a:ext>
                      </a:extLst>
                    </a:blip>
                    <a:stretch>
                      <a:fillRect/>
                    </a:stretch>
                  </pic:blipFill>
                  <pic:spPr bwMode="auto">
                    <a:xfrm>
                      <a:off x="0" y="0"/>
                      <a:ext cx="7039610" cy="4427220"/>
                    </a:xfrm>
                    <a:prstGeom prst="rect">
                      <a:avLst/>
                    </a:prstGeom>
                  </pic:spPr>
                </pic:pic>
              </a:graphicData>
            </a:graphic>
            <wp14:sizeRelH relativeFrom="page">
              <wp14:pctWidth>0</wp14:pctWidth>
            </wp14:sizeRelH>
            <wp14:sizeRelV relativeFrom="page">
              <wp14:pctHeight>0</wp14:pctHeight>
            </wp14:sizeRelV>
          </wp:anchor>
        </w:drawing>
      </w:r>
      <w:r w:rsidR="000E50D3" w:rsidRPr="000E50D3">
        <w:rPr>
          <w:rStyle w:val="TextChar"/>
        </w:rPr>
        <w:t>Po vytvoření distanční (</w:t>
      </w:r>
      <w:proofErr w:type="spellStart"/>
      <w:r w:rsidR="000E50D3" w:rsidRPr="000E50D3">
        <w:rPr>
          <w:rStyle w:val="TextChar"/>
        </w:rPr>
        <w:t>rozdílnostní</w:t>
      </w:r>
      <w:proofErr w:type="spellEnd"/>
      <w:r w:rsidR="000E50D3" w:rsidRPr="000E50D3">
        <w:rPr>
          <w:rStyle w:val="TextChar"/>
        </w:rPr>
        <w:t xml:space="preserve">) matice metodou </w:t>
      </w:r>
      <w:proofErr w:type="spellStart"/>
      <w:r w:rsidR="000E50D3" w:rsidRPr="000E50D3">
        <w:rPr>
          <w:rStyle w:val="TextChar"/>
        </w:rPr>
        <w:t>Bray-Curtis</w:t>
      </w:r>
      <w:proofErr w:type="spellEnd"/>
      <w:r w:rsidR="000E50D3" w:rsidRPr="000E50D3">
        <w:rPr>
          <w:rStyle w:val="TextChar"/>
        </w:rPr>
        <w:t xml:space="preserve"> byla data následně shlukována pomocí </w:t>
      </w:r>
      <w:proofErr w:type="spellStart"/>
      <w:r w:rsidR="000E50D3" w:rsidRPr="000E50D3">
        <w:rPr>
          <w:rStyle w:val="TextChar"/>
        </w:rPr>
        <w:t>Wardovy</w:t>
      </w:r>
      <w:proofErr w:type="spellEnd"/>
      <w:r w:rsidR="000E50D3" w:rsidRPr="000E50D3">
        <w:rPr>
          <w:rStyle w:val="TextChar"/>
        </w:rPr>
        <w:t xml:space="preserve"> metody. Tyto shluky byly po posouzení rozděleny do 6 gild. Je nutno podotknout, že rozdělení shluků do gild je do jisté mí</w:t>
      </w:r>
      <w:r w:rsidR="0072077C">
        <w:rPr>
          <w:rStyle w:val="TextChar"/>
        </w:rPr>
        <w:t>r</w:t>
      </w:r>
      <w:r w:rsidR="000E50D3" w:rsidRPr="000E50D3">
        <w:rPr>
          <w:rStyle w:val="TextChar"/>
        </w:rPr>
        <w:t>y arbitrární</w:t>
      </w:r>
      <w:r w:rsidR="00F02058">
        <w:rPr>
          <w:rStyle w:val="TextChar"/>
        </w:rPr>
        <w:t>.</w:t>
      </w:r>
      <w:r w:rsidR="000E50D3" w:rsidRPr="000E50D3">
        <w:rPr>
          <w:rStyle w:val="TextChar"/>
        </w:rPr>
        <w:t xml:space="preserve"> </w:t>
      </w:r>
      <w:r w:rsidR="00F02058">
        <w:rPr>
          <w:rStyle w:val="TextChar"/>
        </w:rPr>
        <w:t>D</w:t>
      </w:r>
      <w:r w:rsidR="000E50D3" w:rsidRPr="000E50D3">
        <w:rPr>
          <w:rStyle w:val="TextChar"/>
        </w:rPr>
        <w:t xml:space="preserve">ata lze teoreticky rozdělit od 1 do 17 skupin. Vizualizace pomocí </w:t>
      </w:r>
      <w:proofErr w:type="spellStart"/>
      <w:r w:rsidR="000E50D3" w:rsidRPr="000E50D3">
        <w:rPr>
          <w:rStyle w:val="TextChar"/>
        </w:rPr>
        <w:t>dendrogramu</w:t>
      </w:r>
      <w:proofErr w:type="spellEnd"/>
      <w:r w:rsidR="000E50D3" w:rsidRPr="000E50D3">
        <w:rPr>
          <w:rStyle w:val="TextChar"/>
        </w:rPr>
        <w:t xml:space="preserve"> a terénní zkušenosti </w:t>
      </w:r>
      <w:r w:rsidR="00F02058" w:rsidRPr="000E50D3">
        <w:rPr>
          <w:rStyle w:val="TextChar"/>
        </w:rPr>
        <w:t>pomohou s</w:t>
      </w:r>
      <w:r w:rsidR="000E50D3" w:rsidRPr="000E50D3">
        <w:rPr>
          <w:rStyle w:val="TextChar"/>
        </w:rPr>
        <w:t xml:space="preserve"> rozdělením shluků do smysluplných gild shrnujících situaci ve společenstvu pěvců nížinného listnatého lesa ve střední Evropě (Obr. 6)</w:t>
      </w:r>
      <w:r w:rsidR="000E50D3" w:rsidRPr="000E50D3">
        <w:t>.</w:t>
      </w:r>
    </w:p>
    <w:p w14:paraId="326B5007" w14:textId="5B5C4B86" w:rsidR="000E50D3" w:rsidRPr="000E50D3" w:rsidRDefault="000E50D3" w:rsidP="007057AD">
      <w:pPr>
        <w:tabs>
          <w:tab w:val="left" w:pos="1530"/>
        </w:tabs>
        <w:jc w:val="both"/>
        <w:rPr>
          <w:rStyle w:val="TextChar"/>
        </w:rPr>
      </w:pPr>
      <w:r w:rsidRPr="000E50D3">
        <w:rPr>
          <w:b/>
          <w:bCs/>
        </w:rPr>
        <w:t>Obr. 6:</w:t>
      </w:r>
      <w:r w:rsidRPr="000E50D3">
        <w:t xml:space="preserve"> </w:t>
      </w:r>
      <w:proofErr w:type="spellStart"/>
      <w:r w:rsidRPr="000E50D3">
        <w:rPr>
          <w:rStyle w:val="TextChar"/>
        </w:rPr>
        <w:t>Dendrogram</w:t>
      </w:r>
      <w:proofErr w:type="spellEnd"/>
      <w:r w:rsidRPr="000E50D3">
        <w:rPr>
          <w:rStyle w:val="TextChar"/>
        </w:rPr>
        <w:t xml:space="preserve"> znázorňující gildy pěvců založené na shlukování distanční matice </w:t>
      </w:r>
      <w:proofErr w:type="spellStart"/>
      <w:r w:rsidRPr="000E50D3">
        <w:rPr>
          <w:rStyle w:val="TextChar"/>
        </w:rPr>
        <w:t>Bray-Curtis</w:t>
      </w:r>
      <w:proofErr w:type="spellEnd"/>
      <w:r w:rsidRPr="000E50D3">
        <w:rPr>
          <w:rStyle w:val="TextChar"/>
        </w:rPr>
        <w:t xml:space="preserve"> vzdáleností na základě využívání potravních substrátů a metod. Barevně vyznačené gildy jsou pojmenovány podle vlastností, které nejlépe charakterizují dané skupiny.</w:t>
      </w:r>
    </w:p>
    <w:p w14:paraId="59E9DC3B" w14:textId="77777777" w:rsidR="000E50D3" w:rsidRPr="000E50D3" w:rsidRDefault="000E50D3" w:rsidP="0072077C">
      <w:pPr>
        <w:pStyle w:val="Text"/>
      </w:pPr>
      <w:r w:rsidRPr="000E50D3">
        <w:t xml:space="preserve">Těchto 6 gild lze popsat následovně (Obr. 6, 7): </w:t>
      </w:r>
    </w:p>
    <w:p w14:paraId="7BB2AC68" w14:textId="77777777" w:rsidR="000E50D3" w:rsidRPr="000E50D3" w:rsidRDefault="000E50D3" w:rsidP="0072077C">
      <w:pPr>
        <w:pStyle w:val="Text"/>
        <w:numPr>
          <w:ilvl w:val="0"/>
          <w:numId w:val="9"/>
        </w:numPr>
      </w:pPr>
      <w:r w:rsidRPr="000E50D3">
        <w:t xml:space="preserve">Sběrači z kůry, primární metodou sběru potravy je </w:t>
      </w:r>
      <w:proofErr w:type="spellStart"/>
      <w:r w:rsidRPr="000E50D3">
        <w:t>gleaning</w:t>
      </w:r>
      <w:proofErr w:type="spellEnd"/>
      <w:r w:rsidRPr="000E50D3">
        <w:t xml:space="preserve"> z větví a kmenů.</w:t>
      </w:r>
    </w:p>
    <w:p w14:paraId="108CFDFB" w14:textId="1C104B6F" w:rsidR="000E50D3" w:rsidRPr="000E50D3" w:rsidRDefault="000E50D3" w:rsidP="0072077C">
      <w:pPr>
        <w:pStyle w:val="Text"/>
        <w:numPr>
          <w:ilvl w:val="0"/>
          <w:numId w:val="9"/>
        </w:numPr>
      </w:pPr>
      <w:r w:rsidRPr="000E50D3">
        <w:t xml:space="preserve">Sběrači z listí, také primárně využívají </w:t>
      </w:r>
      <w:proofErr w:type="spellStart"/>
      <w:proofErr w:type="gramStart"/>
      <w:r w:rsidRPr="000E50D3">
        <w:t>gleaning</w:t>
      </w:r>
      <w:proofErr w:type="spellEnd"/>
      <w:proofErr w:type="gramEnd"/>
      <w:r w:rsidRPr="000E50D3">
        <w:t xml:space="preserve"> ale soustředí se spíše na listy</w:t>
      </w:r>
      <w:r w:rsidR="006C3DC5">
        <w:t>.</w:t>
      </w:r>
      <w:r w:rsidR="00C24F31">
        <w:t xml:space="preserve"> U této gildy byla zaznamenána i metoda </w:t>
      </w:r>
      <w:proofErr w:type="spellStart"/>
      <w:r w:rsidR="00C24F31">
        <w:t>hover-snatch</w:t>
      </w:r>
      <w:proofErr w:type="spellEnd"/>
      <w:r w:rsidR="00C24F31">
        <w:t xml:space="preserve"> (třepetání)</w:t>
      </w:r>
      <w:r w:rsidRPr="000E50D3">
        <w:t>.</w:t>
      </w:r>
    </w:p>
    <w:p w14:paraId="0BF844C1" w14:textId="77777777" w:rsidR="000E50D3" w:rsidRPr="000E50D3" w:rsidRDefault="000E50D3" w:rsidP="0072077C">
      <w:pPr>
        <w:pStyle w:val="Text"/>
        <w:numPr>
          <w:ilvl w:val="0"/>
          <w:numId w:val="9"/>
        </w:numPr>
      </w:pPr>
      <w:r w:rsidRPr="000E50D3">
        <w:t>Vzdušní lovci se jako jediní věnují sběru potravy za letu, v tomto společenstvu jsou všichni zástupci této gildy v čeledi lejskovitých (</w:t>
      </w:r>
      <w:proofErr w:type="spellStart"/>
      <w:r w:rsidRPr="000E50D3">
        <w:rPr>
          <w:i/>
        </w:rPr>
        <w:t>Muscicapidae</w:t>
      </w:r>
      <w:proofErr w:type="spellEnd"/>
      <w:r w:rsidRPr="000E50D3">
        <w:t>).</w:t>
      </w:r>
    </w:p>
    <w:p w14:paraId="4E7246ED" w14:textId="77777777" w:rsidR="000E50D3" w:rsidRPr="000E50D3" w:rsidRDefault="000E50D3" w:rsidP="0072077C">
      <w:pPr>
        <w:pStyle w:val="Text"/>
        <w:numPr>
          <w:ilvl w:val="0"/>
          <w:numId w:val="9"/>
        </w:numPr>
      </w:pPr>
      <w:proofErr w:type="spellStart"/>
      <w:r w:rsidRPr="000E50D3">
        <w:lastRenderedPageBreak/>
        <w:t>Sondovači</w:t>
      </w:r>
      <w:proofErr w:type="spellEnd"/>
      <w:r w:rsidRPr="000E50D3">
        <w:t xml:space="preserve"> sbírají potravu na kůře ve štěrbinách, zde zastoupeni šoupálkem dlouhoprstým (</w:t>
      </w:r>
      <w:proofErr w:type="spellStart"/>
      <w:r w:rsidRPr="000E50D3">
        <w:rPr>
          <w:i/>
        </w:rPr>
        <w:t>Certhia</w:t>
      </w:r>
      <w:proofErr w:type="spellEnd"/>
      <w:r w:rsidRPr="000E50D3">
        <w:rPr>
          <w:i/>
        </w:rPr>
        <w:t xml:space="preserve"> </w:t>
      </w:r>
      <w:proofErr w:type="spellStart"/>
      <w:r w:rsidRPr="000E50D3">
        <w:rPr>
          <w:i/>
        </w:rPr>
        <w:t>familiaris</w:t>
      </w:r>
      <w:proofErr w:type="spellEnd"/>
      <w:r w:rsidRPr="000E50D3">
        <w:t>) a brhlíkem lesním (</w:t>
      </w:r>
      <w:r w:rsidRPr="000E50D3">
        <w:rPr>
          <w:i/>
        </w:rPr>
        <w:t xml:space="preserve">Sitta </w:t>
      </w:r>
      <w:proofErr w:type="spellStart"/>
      <w:r w:rsidRPr="000E50D3">
        <w:rPr>
          <w:i/>
        </w:rPr>
        <w:t>europaea</w:t>
      </w:r>
      <w:proofErr w:type="spellEnd"/>
      <w:r w:rsidRPr="000E50D3">
        <w:t>).</w:t>
      </w:r>
    </w:p>
    <w:p w14:paraId="1117CF63" w14:textId="77777777" w:rsidR="000E50D3" w:rsidRPr="000E50D3" w:rsidRDefault="000E50D3" w:rsidP="0072077C">
      <w:pPr>
        <w:pStyle w:val="Text"/>
        <w:numPr>
          <w:ilvl w:val="0"/>
          <w:numId w:val="9"/>
        </w:numPr>
      </w:pPr>
      <w:r w:rsidRPr="000E50D3">
        <w:t xml:space="preserve">Gilda sběračů z větviček opět využívá primárně </w:t>
      </w:r>
      <w:proofErr w:type="spellStart"/>
      <w:r w:rsidRPr="000E50D3">
        <w:t>gleaning</w:t>
      </w:r>
      <w:proofErr w:type="spellEnd"/>
      <w:r w:rsidRPr="000E50D3">
        <w:t xml:space="preserve"> a </w:t>
      </w:r>
      <w:proofErr w:type="spellStart"/>
      <w:r w:rsidRPr="000E50D3">
        <w:t>hang-gleaning</w:t>
      </w:r>
      <w:proofErr w:type="spellEnd"/>
      <w:r w:rsidRPr="000E50D3">
        <w:t>. Jejich preferovaný substrát je rovnoměrně rozdělený mezi kůru a listí. Jde o dva druhy sýkor (</w:t>
      </w:r>
      <w:proofErr w:type="spellStart"/>
      <w:r w:rsidRPr="000E50D3">
        <w:rPr>
          <w:i/>
        </w:rPr>
        <w:t>Paridae</w:t>
      </w:r>
      <w:proofErr w:type="spellEnd"/>
      <w:r w:rsidRPr="000E50D3">
        <w:t xml:space="preserve">). </w:t>
      </w:r>
    </w:p>
    <w:p w14:paraId="597BC1E9" w14:textId="49E30E82" w:rsidR="000E50D3" w:rsidRPr="000E50D3" w:rsidRDefault="00532E2B" w:rsidP="0072077C">
      <w:pPr>
        <w:pStyle w:val="Text"/>
        <w:numPr>
          <w:ilvl w:val="0"/>
          <w:numId w:val="9"/>
        </w:numPr>
      </w:pPr>
      <w:r w:rsidRPr="000E50D3">
        <w:rPr>
          <w:noProof/>
          <w:lang w:val="en-US"/>
        </w:rPr>
        <w:drawing>
          <wp:anchor distT="114300" distB="114300" distL="114300" distR="114300" simplePos="0" relativeHeight="251664384" behindDoc="0" locked="0" layoutInCell="1" allowOverlap="1" wp14:anchorId="6F937E43" wp14:editId="710C73A7">
            <wp:simplePos x="0" y="0"/>
            <wp:positionH relativeFrom="column">
              <wp:posOffset>28905</wp:posOffset>
            </wp:positionH>
            <wp:positionV relativeFrom="paragraph">
              <wp:posOffset>594233</wp:posOffset>
            </wp:positionV>
            <wp:extent cx="5595620" cy="3708400"/>
            <wp:effectExtent l="0" t="0" r="5080" b="6350"/>
            <wp:wrapTopAndBottom/>
            <wp:docPr id="144508347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83477" name="Picture 13"/>
                    <pic:cNvPicPr>
                      <a:picLocks noChangeAspect="1" noChangeArrowheads="1"/>
                    </pic:cNvPicPr>
                  </pic:nvPicPr>
                  <pic:blipFill rotWithShape="1">
                    <a:blip r:embed="rId20">
                      <a:extLst>
                        <a:ext uri="{96DAC541-7B7A-43D3-8B79-37D633B846F1}">
                          <asvg:svgBlip xmlns:asvg="http://schemas.microsoft.com/office/drawing/2016/SVG/main" r:embed="rId21"/>
                        </a:ext>
                      </a:extLst>
                    </a:blip>
                    <a:srcRect t="11134" b="8221"/>
                    <a:stretch/>
                  </pic:blipFill>
                  <pic:spPr bwMode="auto">
                    <a:xfrm>
                      <a:off x="0" y="0"/>
                      <a:ext cx="5595620" cy="370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E50D3" w:rsidRPr="000E50D3">
        <w:t>Nakonec gilda půdních sběračů zahrnuje druhy primárně zaměřené na hledání potravy na zemi, zde dva druhy z čeledi drozdovitých (</w:t>
      </w:r>
      <w:proofErr w:type="spellStart"/>
      <w:r w:rsidR="000E50D3" w:rsidRPr="000E50D3">
        <w:rPr>
          <w:i/>
        </w:rPr>
        <w:t>Turdidae</w:t>
      </w:r>
      <w:proofErr w:type="spellEnd"/>
      <w:r w:rsidR="000E50D3" w:rsidRPr="000E50D3">
        <w:t>).</w:t>
      </w:r>
    </w:p>
    <w:p w14:paraId="7BCAE347" w14:textId="5763433B" w:rsidR="000E50D3" w:rsidRPr="000E50D3" w:rsidRDefault="000E50D3" w:rsidP="000E50D3">
      <w:pPr>
        <w:tabs>
          <w:tab w:val="left" w:pos="1530"/>
        </w:tabs>
      </w:pPr>
    </w:p>
    <w:p w14:paraId="4EB610C2" w14:textId="1E309C26" w:rsidR="000E50D3" w:rsidRPr="000E50D3" w:rsidRDefault="000E50D3" w:rsidP="0072077C">
      <w:pPr>
        <w:pStyle w:val="Text"/>
      </w:pPr>
      <w:r w:rsidRPr="000E50D3">
        <w:rPr>
          <w:b/>
          <w:bCs/>
        </w:rPr>
        <w:t>Obr.7:</w:t>
      </w:r>
      <w:r w:rsidRPr="000E50D3">
        <w:t xml:space="preserve"> Proporce využívání metod a substrátů jednotlivých druhů v trofických gildách. Velikost černých kruhů značí proporce využití metody či substrátu pro daný druh. </w:t>
      </w:r>
      <w:proofErr w:type="spellStart"/>
      <w:r w:rsidRPr="000E50D3">
        <w:t>Dendrogram</w:t>
      </w:r>
      <w:proofErr w:type="spellEnd"/>
      <w:r w:rsidRPr="000E50D3">
        <w:t xml:space="preserve"> na levé straně je tentýž jako při zobrazení gild na obr.6.</w:t>
      </w:r>
    </w:p>
    <w:p w14:paraId="39ADC7A1" w14:textId="77777777" w:rsidR="000E50D3" w:rsidRPr="000E50D3" w:rsidRDefault="000E50D3" w:rsidP="000E50D3">
      <w:pPr>
        <w:tabs>
          <w:tab w:val="left" w:pos="1530"/>
        </w:tabs>
      </w:pPr>
    </w:p>
    <w:p w14:paraId="5AD04D91" w14:textId="15290F3E" w:rsidR="000E50D3" w:rsidRPr="000E50D3" w:rsidRDefault="00F02058" w:rsidP="00F02058">
      <w:pPr>
        <w:pStyle w:val="Nadpis21"/>
      </w:pPr>
      <w:bookmarkStart w:id="36" w:name="_ohf9z1bi3jp"/>
      <w:bookmarkStart w:id="37" w:name="_Toc195971218"/>
      <w:bookmarkEnd w:id="36"/>
      <w:r>
        <w:t xml:space="preserve">2.2.5 </w:t>
      </w:r>
      <w:r w:rsidR="000E50D3" w:rsidRPr="000E50D3">
        <w:t>Porovnání s předchozími výsledky</w:t>
      </w:r>
      <w:bookmarkEnd w:id="37"/>
    </w:p>
    <w:p w14:paraId="043CAAF7" w14:textId="77777777" w:rsidR="000E50D3" w:rsidRPr="000E50D3" w:rsidRDefault="000E50D3" w:rsidP="00F02058">
      <w:pPr>
        <w:pStyle w:val="Text"/>
      </w:pPr>
      <w:r w:rsidRPr="000E50D3">
        <w:t xml:space="preserve">Pro porovnání s výsledky v mé bakalářské práci z roku 2021 byla použita jen data získaná na </w:t>
      </w:r>
      <w:proofErr w:type="spellStart"/>
      <w:r w:rsidRPr="000E50D3">
        <w:t>transektu</w:t>
      </w:r>
      <w:proofErr w:type="spellEnd"/>
      <w:r w:rsidRPr="000E50D3">
        <w:t xml:space="preserve"> v NPR </w:t>
      </w:r>
      <w:proofErr w:type="spellStart"/>
      <w:r w:rsidRPr="000E50D3">
        <w:t>Koda</w:t>
      </w:r>
      <w:proofErr w:type="spellEnd"/>
      <w:r w:rsidRPr="000E50D3">
        <w:t xml:space="preserve">. Tímto omezením se značně zmenšil vzorek z roku 2021, ovšem pro jednoduché porovnání jsou tato data dostatečná. Data z let 2023 a 2024 musela být </w:t>
      </w:r>
      <w:proofErr w:type="spellStart"/>
      <w:r w:rsidRPr="000E50D3">
        <w:t>subsetována</w:t>
      </w:r>
      <w:proofErr w:type="spellEnd"/>
      <w:r w:rsidRPr="000E50D3">
        <w:t xml:space="preserve"> aby obsahovala stejný vzorek druhů pěvců.</w:t>
      </w:r>
    </w:p>
    <w:p w14:paraId="26777FCD" w14:textId="26B06D9D" w:rsidR="000E50D3" w:rsidRPr="000E50D3" w:rsidRDefault="000E50D3" w:rsidP="00F02058">
      <w:pPr>
        <w:pStyle w:val="Text"/>
      </w:pPr>
      <w:r w:rsidRPr="000E50D3">
        <w:t xml:space="preserve">Výsledkem jsou 2 distanční matice vytvořené identickou metodou. Matice z roku 2021 obsahuje 12 druhů pěvců a celkem 199 potravních akcí. Data pro roky 2023 a 2024 omezená na těchto 12 druhů obsahují 2564 potravních akcí. I přes tento nepoměr bylo možné vypočítat </w:t>
      </w:r>
      <w:proofErr w:type="spellStart"/>
      <w:r w:rsidRPr="000E50D3">
        <w:t>Bray-Curtisovy</w:t>
      </w:r>
      <w:proofErr w:type="spellEnd"/>
      <w:r w:rsidRPr="000E50D3">
        <w:t xml:space="preserve"> vzdálenosti </w:t>
      </w:r>
      <w:r w:rsidRPr="000E50D3">
        <w:lastRenderedPageBreak/>
        <w:t xml:space="preserve">mezi druhy, a tyto distanční matice byly podrobeny modifikovanému korelačnímu testu, tzv. </w:t>
      </w:r>
      <w:proofErr w:type="spellStart"/>
      <w:r w:rsidRPr="000E50D3">
        <w:t>Mantelovu</w:t>
      </w:r>
      <w:proofErr w:type="spellEnd"/>
      <w:r w:rsidRPr="000E50D3">
        <w:t xml:space="preserve"> testu, který je vhodnou metodou pro porovnávání distančních matic.</w:t>
      </w:r>
    </w:p>
    <w:p w14:paraId="332B6DBA" w14:textId="4D82C46D" w:rsidR="00F74EE6" w:rsidRDefault="00532E2B" w:rsidP="00F02058">
      <w:pPr>
        <w:pStyle w:val="Text"/>
      </w:pPr>
      <w:r w:rsidRPr="000E50D3">
        <w:rPr>
          <w:noProof/>
          <w:lang w:val="en-US"/>
        </w:rPr>
        <w:drawing>
          <wp:anchor distT="114300" distB="114300" distL="114300" distR="114300" simplePos="0" relativeHeight="251665408" behindDoc="0" locked="0" layoutInCell="1" allowOverlap="1" wp14:anchorId="085FBC77" wp14:editId="742285BF">
            <wp:simplePos x="0" y="0"/>
            <wp:positionH relativeFrom="margin">
              <wp:align>center</wp:align>
            </wp:positionH>
            <wp:positionV relativeFrom="paragraph">
              <wp:posOffset>2165757</wp:posOffset>
            </wp:positionV>
            <wp:extent cx="5733415" cy="3546475"/>
            <wp:effectExtent l="0" t="0" r="635" b="0"/>
            <wp:wrapTopAndBottom/>
            <wp:docPr id="411883332"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83332" name="Picture 12" descr="A screenshot of a computer&#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3415" cy="3546475"/>
                    </a:xfrm>
                    <a:prstGeom prst="rect">
                      <a:avLst/>
                    </a:prstGeom>
                    <a:noFill/>
                  </pic:spPr>
                </pic:pic>
              </a:graphicData>
            </a:graphic>
            <wp14:sizeRelH relativeFrom="page">
              <wp14:pctWidth>0</wp14:pctWidth>
            </wp14:sizeRelH>
            <wp14:sizeRelV relativeFrom="page">
              <wp14:pctHeight>0</wp14:pctHeight>
            </wp14:sizeRelV>
          </wp:anchor>
        </w:drawing>
      </w:r>
      <w:r w:rsidR="00F02058">
        <w:tab/>
        <w:t xml:space="preserve">Byla nalezena </w:t>
      </w:r>
      <w:r w:rsidR="000E50D3" w:rsidRPr="000E50D3">
        <w:t>silná korelace mezi distančními maticemi (</w:t>
      </w:r>
      <w:proofErr w:type="spellStart"/>
      <w:r w:rsidR="000E50D3" w:rsidRPr="000E50D3">
        <w:t>Mantelovo</w:t>
      </w:r>
      <w:proofErr w:type="spellEnd"/>
      <w:r w:rsidR="000E50D3" w:rsidRPr="000E50D3">
        <w:t xml:space="preserve"> r = 0,88, p-hodnota = 0,001 při 999 permutacích). Pokud tato omezená data shlukujeme Wardovou metodou a zobrazíme formou </w:t>
      </w:r>
      <w:proofErr w:type="spellStart"/>
      <w:r w:rsidR="000E50D3" w:rsidRPr="000E50D3">
        <w:t>kodendrogramu</w:t>
      </w:r>
      <w:proofErr w:type="spellEnd"/>
      <w:r w:rsidR="000E50D3" w:rsidRPr="000E50D3">
        <w:t xml:space="preserve">, je patrné, že výsledky jsou téměř identické (obr. 8). A to i přes možné nedostatky v počtech pozorování pro malý </w:t>
      </w:r>
      <w:proofErr w:type="spellStart"/>
      <w:r w:rsidR="000E50D3" w:rsidRPr="000E50D3">
        <w:t>dataset</w:t>
      </w:r>
      <w:proofErr w:type="spellEnd"/>
      <w:r w:rsidR="000E50D3" w:rsidRPr="000E50D3">
        <w:t xml:space="preserve"> z roku 2021. Změna v pozorovaném chování tedy nebyla tak patrná, jak jsem předpokládal. Oproti tomu delší doba vzorkování na jedné lokalitě spolu s rozšířením plochy pro sběr dat (1,4 km</w:t>
      </w:r>
      <w:r w:rsidR="000E50D3" w:rsidRPr="000E50D3">
        <w:rPr>
          <w:vertAlign w:val="superscript"/>
        </w:rPr>
        <w:t>2</w:t>
      </w:r>
      <w:r w:rsidR="000E50D3" w:rsidRPr="000E50D3">
        <w:t xml:space="preserve"> v letech 2023 &amp; 2024 oproti </w:t>
      </w:r>
      <w:proofErr w:type="spellStart"/>
      <w:r w:rsidR="000E50D3" w:rsidRPr="000E50D3">
        <w:t>transektu</w:t>
      </w:r>
      <w:proofErr w:type="spellEnd"/>
      <w:r w:rsidR="000E50D3" w:rsidRPr="000E50D3">
        <w:t xml:space="preserve"> s plochou 0,05 km</w:t>
      </w:r>
      <w:r w:rsidR="000E50D3" w:rsidRPr="000E50D3">
        <w:rPr>
          <w:vertAlign w:val="superscript"/>
        </w:rPr>
        <w:t>2</w:t>
      </w:r>
      <w:r w:rsidR="000E50D3" w:rsidRPr="000E50D3">
        <w:t xml:space="preserve">), měla jednoznačně pozitivní </w:t>
      </w:r>
      <w:r w:rsidR="0072077C" w:rsidRPr="000E50D3">
        <w:t>přínos,</w:t>
      </w:r>
      <w:r w:rsidR="000E50D3" w:rsidRPr="000E50D3">
        <w:t xml:space="preserve"> co se týče druhového bohatství (12 vs 17) a to i po zvýšení minimálního počtu pozorování z 5 na 20. V kompletní studii 2021 (celkem 3 </w:t>
      </w:r>
      <w:proofErr w:type="spellStart"/>
      <w:r w:rsidR="000E50D3" w:rsidRPr="000E50D3">
        <w:t>transekty</w:t>
      </w:r>
      <w:proofErr w:type="spellEnd"/>
      <w:r w:rsidR="000E50D3" w:rsidRPr="000E50D3">
        <w:t xml:space="preserve"> na </w:t>
      </w:r>
      <w:proofErr w:type="spellStart"/>
      <w:r w:rsidR="000E50D3" w:rsidRPr="000E50D3">
        <w:t>Karlštejnsku</w:t>
      </w:r>
      <w:proofErr w:type="spellEnd"/>
      <w:r w:rsidR="000E50D3" w:rsidRPr="000E50D3">
        <w:t>) bylo bez kritérií minimálního počtu pozorování spatřeno 18 druhů pěvců. V této studii to bylo 26 za 2 sezóny na jedné lokalitě.</w:t>
      </w:r>
    </w:p>
    <w:p w14:paraId="516EAC8B" w14:textId="241D40F4" w:rsidR="000E50D3" w:rsidRPr="000E50D3" w:rsidRDefault="000E50D3" w:rsidP="00F02058">
      <w:pPr>
        <w:pStyle w:val="Text"/>
      </w:pPr>
    </w:p>
    <w:p w14:paraId="1DDE3EDE" w14:textId="71DA0992" w:rsidR="000E50D3" w:rsidRPr="000E50D3" w:rsidRDefault="000E50D3" w:rsidP="00F74EE6">
      <w:pPr>
        <w:pStyle w:val="Text"/>
      </w:pPr>
      <w:r w:rsidRPr="000E50D3">
        <w:rPr>
          <w:b/>
          <w:bCs/>
        </w:rPr>
        <w:t>Obr. 8</w:t>
      </w:r>
      <w:r w:rsidR="00532E2B" w:rsidRPr="00532E2B">
        <w:rPr>
          <w:b/>
          <w:bCs/>
        </w:rPr>
        <w:t>:</w:t>
      </w:r>
      <w:r w:rsidRPr="000E50D3">
        <w:t xml:space="preserve"> </w:t>
      </w:r>
      <w:proofErr w:type="spellStart"/>
      <w:r w:rsidRPr="000E50D3">
        <w:t>Kodendrogram</w:t>
      </w:r>
      <w:proofErr w:type="spellEnd"/>
      <w:r w:rsidRPr="000E50D3">
        <w:t xml:space="preserve"> gild v NPR </w:t>
      </w:r>
      <w:proofErr w:type="spellStart"/>
      <w:r w:rsidRPr="000E50D3">
        <w:t>Koda</w:t>
      </w:r>
      <w:proofErr w:type="spellEnd"/>
      <w:r w:rsidRPr="000E50D3">
        <w:t xml:space="preserve"> pro porovnání výsledků mezi lety 2021 a 2023 &amp; 2024. Barevné čáry značí stejnou topologii </w:t>
      </w:r>
      <w:proofErr w:type="spellStart"/>
      <w:r w:rsidRPr="000E50D3">
        <w:t>dendrogramu</w:t>
      </w:r>
      <w:proofErr w:type="spellEnd"/>
      <w:r w:rsidRPr="000E50D3">
        <w:t xml:space="preserve"> na obou stranách, šedivé značí odlišnosti. Měřítka pod </w:t>
      </w:r>
      <w:proofErr w:type="spellStart"/>
      <w:r w:rsidRPr="000E50D3">
        <w:t>dendrogramy</w:t>
      </w:r>
      <w:proofErr w:type="spellEnd"/>
      <w:r w:rsidRPr="000E50D3">
        <w:t xml:space="preserve"> značí </w:t>
      </w:r>
      <w:proofErr w:type="spellStart"/>
      <w:r w:rsidRPr="000E50D3">
        <w:t>Bray-Curtisovu</w:t>
      </w:r>
      <w:proofErr w:type="spellEnd"/>
      <w:r w:rsidRPr="000E50D3">
        <w:t xml:space="preserve"> vzdálenost.</w:t>
      </w:r>
    </w:p>
    <w:p w14:paraId="721E937A" w14:textId="2094169F" w:rsidR="0072077C" w:rsidRDefault="0072077C">
      <w:pPr>
        <w:pBdr>
          <w:top w:val="none" w:sz="0" w:space="0" w:color="auto"/>
          <w:left w:val="none" w:sz="0" w:space="0" w:color="auto"/>
          <w:bottom w:val="none" w:sz="0" w:space="0" w:color="auto"/>
          <w:right w:val="none" w:sz="0" w:space="0" w:color="auto"/>
          <w:between w:val="none" w:sz="0" w:space="0" w:color="auto"/>
        </w:pBdr>
        <w:spacing w:after="160" w:line="278" w:lineRule="auto"/>
      </w:pPr>
      <w:r>
        <w:br w:type="page"/>
      </w:r>
    </w:p>
    <w:p w14:paraId="5F20C4E8" w14:textId="3BBF3383" w:rsidR="000E50D3" w:rsidRPr="000E50D3" w:rsidRDefault="00532E2B" w:rsidP="00532E2B">
      <w:pPr>
        <w:pStyle w:val="Nadpis11"/>
      </w:pPr>
      <w:bookmarkStart w:id="38" w:name="_pcya2f1po8ay"/>
      <w:bookmarkStart w:id="39" w:name="_Toc195971219"/>
      <w:bookmarkEnd w:id="38"/>
      <w:r>
        <w:lastRenderedPageBreak/>
        <w:t xml:space="preserve">2.3 </w:t>
      </w:r>
      <w:proofErr w:type="gramStart"/>
      <w:r w:rsidR="000E50D3" w:rsidRPr="000E50D3">
        <w:t>Diskuze</w:t>
      </w:r>
      <w:bookmarkEnd w:id="39"/>
      <w:proofErr w:type="gramEnd"/>
    </w:p>
    <w:p w14:paraId="072EF08C" w14:textId="20B17D4B" w:rsidR="000E50D3" w:rsidRPr="000E50D3" w:rsidRDefault="00532E2B" w:rsidP="00532E2B">
      <w:pPr>
        <w:pStyle w:val="Nadpis21"/>
      </w:pPr>
      <w:bookmarkStart w:id="40" w:name="_b0rzfj2n60tm"/>
      <w:bookmarkStart w:id="41" w:name="_Toc195971220"/>
      <w:bookmarkEnd w:id="40"/>
      <w:r>
        <w:t xml:space="preserve">2.3.1 </w:t>
      </w:r>
      <w:r w:rsidR="000E50D3" w:rsidRPr="000E50D3">
        <w:t>Metody a lokalita</w:t>
      </w:r>
      <w:bookmarkEnd w:id="41"/>
    </w:p>
    <w:p w14:paraId="2ECECC6E" w14:textId="77777777" w:rsidR="000E50D3" w:rsidRPr="00F74EE6" w:rsidRDefault="000E50D3" w:rsidP="00F74EE6">
      <w:pPr>
        <w:pStyle w:val="Text"/>
      </w:pPr>
      <w:r w:rsidRPr="00F74EE6">
        <w:t xml:space="preserve">Změny v metodice, obzvlášť pak odklon od </w:t>
      </w:r>
      <w:proofErr w:type="spellStart"/>
      <w:r w:rsidRPr="00F74EE6">
        <w:t>transektů</w:t>
      </w:r>
      <w:proofErr w:type="spellEnd"/>
      <w:r w:rsidRPr="00F74EE6">
        <w:t xml:space="preserve"> ke sběru dat po celé ploše lokality, přinesly podstatné rozdíly ve výsledcích oproti roku 2021. Krátkodobý sběr dat podél 3 </w:t>
      </w:r>
      <w:proofErr w:type="spellStart"/>
      <w:r w:rsidRPr="00F74EE6">
        <w:t>transektů</w:t>
      </w:r>
      <w:proofErr w:type="spellEnd"/>
      <w:r w:rsidRPr="00F74EE6">
        <w:t xml:space="preserve"> v roce 2021 (celkem 12 dní, 4 dny na </w:t>
      </w:r>
      <w:proofErr w:type="spellStart"/>
      <w:r w:rsidRPr="00F74EE6">
        <w:t>transekt</w:t>
      </w:r>
      <w:proofErr w:type="spellEnd"/>
      <w:r w:rsidRPr="00F74EE6">
        <w:t>) nedokázal efektivně pokrýt druhové bohatství pěvců na těchto lokalitách. Důkladný průzkum jedné lokality s větší plochou přinesl větší množství dat pro více druhů ptáků, byť heterogenita prostředí byla oproti předchozí práci omezená.</w:t>
      </w:r>
    </w:p>
    <w:p w14:paraId="4E8559D3" w14:textId="1DC3631F" w:rsidR="000E50D3" w:rsidRPr="00F74EE6" w:rsidRDefault="00532E2B" w:rsidP="00F74EE6">
      <w:pPr>
        <w:pStyle w:val="Text"/>
      </w:pPr>
      <w:r w:rsidRPr="00F74EE6">
        <w:tab/>
      </w:r>
      <w:r w:rsidR="000E50D3" w:rsidRPr="00F74EE6">
        <w:t>Tyto rozdíly ve výsledcích nejsou příliš překvapivé, pokud vezmeme v potaz koncepty jako je intenzita vzorkování (</w:t>
      </w:r>
      <w:proofErr w:type="spellStart"/>
      <w:r w:rsidR="000E50D3" w:rsidRPr="00F74EE6">
        <w:t>sampling</w:t>
      </w:r>
      <w:proofErr w:type="spellEnd"/>
      <w:r w:rsidR="000E50D3" w:rsidRPr="00F74EE6">
        <w:t xml:space="preserve"> </w:t>
      </w:r>
      <w:proofErr w:type="spellStart"/>
      <w:r w:rsidR="000E50D3" w:rsidRPr="00F74EE6">
        <w:t>effort</w:t>
      </w:r>
      <w:proofErr w:type="spellEnd"/>
      <w:r w:rsidR="000E50D3" w:rsidRPr="00F74EE6">
        <w:t xml:space="preserve">) a </w:t>
      </w:r>
      <w:r w:rsidR="00040FED">
        <w:t xml:space="preserve">okrajově i </w:t>
      </w:r>
      <w:r w:rsidR="000E50D3" w:rsidRPr="00F74EE6">
        <w:t xml:space="preserve">vztah plochy a počtu druhů (species–area </w:t>
      </w:r>
      <w:proofErr w:type="spellStart"/>
      <w:r w:rsidR="000E50D3" w:rsidRPr="00F74EE6">
        <w:t>relationship</w:t>
      </w:r>
      <w:proofErr w:type="spellEnd"/>
      <w:r w:rsidR="000E50D3" w:rsidRPr="00F74EE6">
        <w:t xml:space="preserve">, SAR). </w:t>
      </w:r>
      <w:proofErr w:type="spellStart"/>
      <w:r w:rsidR="000E50D3" w:rsidRPr="00F74EE6">
        <w:t>Transekt</w:t>
      </w:r>
      <w:proofErr w:type="spellEnd"/>
      <w:r w:rsidR="000E50D3" w:rsidRPr="00F74EE6">
        <w:t xml:space="preserve"> s efektivní plochou pro vzorkování 0,05 km2 je podstatně menší než celá plocha lokality pro sběr dat (1,4 km2). Byť jde jen o 2 datové body, je možné předpokládat, že plocha byla jedním z nejsilnějších faktorů ovlivňující rozdíly v nalezeném počtu</w:t>
      </w:r>
      <w:r w:rsidR="00040FED">
        <w:t xml:space="preserve"> druhů</w:t>
      </w:r>
      <w:r w:rsidR="000E50D3" w:rsidRPr="00F74EE6">
        <w:t>. Pěvci jsou vysoce mobilní živočichové, jsou ale také relativně teritoriální, obzvlášť v hnízdním období, ve kterém sběr dat probíhal. Pokud sběr dat probíhá na omezené ploše, je vysoce pravděpodobné, že nedokáže protnout dostatek teritorií.</w:t>
      </w:r>
    </w:p>
    <w:p w14:paraId="6CD3C087" w14:textId="0C6F4E67" w:rsidR="000E50D3" w:rsidRPr="00F74EE6" w:rsidRDefault="00A758C0" w:rsidP="00F74EE6">
      <w:pPr>
        <w:pStyle w:val="Text"/>
      </w:pPr>
      <w:r w:rsidRPr="00F74EE6">
        <w:tab/>
      </w:r>
      <w:r w:rsidR="000E50D3" w:rsidRPr="00F74EE6">
        <w:t>Temporální rozměr studie jistě také hrál roli, neboť vzorkování v roce 2021 probíhalo jen v červnu po dobu 12 dní, ale vzorkování pro tuto diplomovou práci probíhalo ve dvou hnízdních sezónách vždy během 3</w:t>
      </w:r>
      <w:r w:rsidR="00B5664D" w:rsidRPr="00F74EE6">
        <w:t> </w:t>
      </w:r>
      <w:r w:rsidR="000E50D3" w:rsidRPr="00F74EE6">
        <w:t>měsíců, celkem 24 dní.</w:t>
      </w:r>
    </w:p>
    <w:p w14:paraId="128DE2D2" w14:textId="159614A0" w:rsidR="000E50D3" w:rsidRPr="00F74EE6" w:rsidRDefault="00532E2B" w:rsidP="00F74EE6">
      <w:pPr>
        <w:pStyle w:val="Text"/>
      </w:pPr>
      <w:r w:rsidRPr="00F74EE6">
        <w:tab/>
      </w:r>
      <w:r w:rsidR="000E50D3" w:rsidRPr="00F74EE6">
        <w:t xml:space="preserve">Ve struktuře gild pozorovaných druhů nebyly po změně metodiky velké rozdíly. Téměř všechny druhy připadly ve shlukové analýze na stejné místo, a mezi distančními maticemi byla vysoká korelace. Tyto výsledky </w:t>
      </w:r>
      <w:r w:rsidRPr="00F74EE6">
        <w:t>nepodporují mou</w:t>
      </w:r>
      <w:r w:rsidR="000E50D3" w:rsidRPr="00F74EE6">
        <w:t xml:space="preserve"> hypotézu o odlišném pozorovaném chování podél lesních cest. Na základě těchto výsledků usuzují, že v prostředí nížinného listnatého lesa v ČR je sběr dat po celé ploše lokality vhodnější metodou než vzorkovací </w:t>
      </w:r>
      <w:proofErr w:type="spellStart"/>
      <w:r w:rsidR="000E50D3" w:rsidRPr="00F74EE6">
        <w:t>transekty</w:t>
      </w:r>
      <w:proofErr w:type="spellEnd"/>
      <w:r w:rsidR="000E50D3" w:rsidRPr="00F74EE6">
        <w:t xml:space="preserve">, byť i ty mohou přinést dobré výsledky, obzvlášť pro jejich praktičnost a </w:t>
      </w:r>
      <w:proofErr w:type="spellStart"/>
      <w:r w:rsidR="000E50D3" w:rsidRPr="00F74EE6">
        <w:t>replikabilitu</w:t>
      </w:r>
      <w:proofErr w:type="spellEnd"/>
      <w:r w:rsidR="000E50D3" w:rsidRPr="00F74EE6">
        <w:t xml:space="preserve"> v různých podmínkách. Aby bylo možné dělat silnější závěry o rozdílech v těchto metodách bylo by ovšem zapotřebí kontrolovaných podmínek a jiný statistický přístup.</w:t>
      </w:r>
    </w:p>
    <w:p w14:paraId="68435BCB" w14:textId="3D661E0E" w:rsidR="00857BAC" w:rsidRPr="00F74EE6" w:rsidRDefault="00A758C0" w:rsidP="00F74EE6">
      <w:pPr>
        <w:pStyle w:val="Text"/>
      </w:pPr>
      <w:r w:rsidRPr="00F74EE6">
        <w:tab/>
      </w:r>
      <w:r w:rsidR="000E50D3" w:rsidRPr="00F74EE6">
        <w:t xml:space="preserve">Samotná metodika této studie by jistě </w:t>
      </w:r>
      <w:proofErr w:type="spellStart"/>
      <w:r w:rsidR="000E50D3" w:rsidRPr="00F74EE6">
        <w:t>benefitovala</w:t>
      </w:r>
      <w:proofErr w:type="spellEnd"/>
      <w:r w:rsidR="000E50D3" w:rsidRPr="00F74EE6">
        <w:t xml:space="preserve"> z většího vzorkovacího úsilí, například zapojením více lidí v terénu. Jak prozradil bodový </w:t>
      </w:r>
      <w:proofErr w:type="spellStart"/>
      <w:r w:rsidR="000E50D3" w:rsidRPr="00F74EE6">
        <w:t>transekt</w:t>
      </w:r>
      <w:proofErr w:type="spellEnd"/>
      <w:r w:rsidR="000E50D3" w:rsidRPr="00F74EE6">
        <w:t xml:space="preserve">, sám jsem nedokázal nasbírat dostatek dat pro celé společenstvo pěvců obývajících tento les ani během dvou </w:t>
      </w:r>
      <w:r w:rsidR="00040FED">
        <w:t xml:space="preserve">terénních </w:t>
      </w:r>
      <w:r w:rsidR="000E50D3" w:rsidRPr="00F74EE6">
        <w:t>sezón. Dalším důvodem pro intenzivnější výzkum by bylo odhalení vztahů fenologických změn na potravní chování pěvců a strukturu gild tohoto společenstva. Očekávám podstatné změny ve struktuře gild, jelikož listy se během roku</w:t>
      </w:r>
      <w:r w:rsidR="00C24F31">
        <w:t xml:space="preserve"> v opadavém lese </w:t>
      </w:r>
      <w:r w:rsidR="000E50D3" w:rsidRPr="00F74EE6">
        <w:t xml:space="preserve">mění z téměř neexistujícího substrátu až po ten pro insektivorní druhy </w:t>
      </w:r>
      <w:r w:rsidR="00040FED">
        <w:t xml:space="preserve">možná </w:t>
      </w:r>
      <w:r w:rsidR="000E50D3" w:rsidRPr="00F74EE6">
        <w:t xml:space="preserve">nejvýhodnější ve vrcholném olistění. Intenzita olistění také </w:t>
      </w:r>
      <w:r w:rsidR="00040FED">
        <w:t>ovlivňuje</w:t>
      </w:r>
      <w:r w:rsidR="000E50D3" w:rsidRPr="00F74EE6">
        <w:t xml:space="preserve"> </w:t>
      </w:r>
      <w:proofErr w:type="spellStart"/>
      <w:r w:rsidR="000E50D3" w:rsidRPr="00F74EE6">
        <w:t>detektabilitu</w:t>
      </w:r>
      <w:proofErr w:type="spellEnd"/>
      <w:r w:rsidR="000E50D3" w:rsidRPr="00F74EE6">
        <w:t xml:space="preserve"> druhů a potravních akcí.</w:t>
      </w:r>
    </w:p>
    <w:p w14:paraId="46264A6C" w14:textId="77777777" w:rsidR="00857BAC" w:rsidRDefault="00857BAC">
      <w:pPr>
        <w:pBdr>
          <w:top w:val="none" w:sz="0" w:space="0" w:color="auto"/>
          <w:left w:val="none" w:sz="0" w:space="0" w:color="auto"/>
          <w:bottom w:val="none" w:sz="0" w:space="0" w:color="auto"/>
          <w:right w:val="none" w:sz="0" w:space="0" w:color="auto"/>
          <w:between w:val="none" w:sz="0" w:space="0" w:color="auto"/>
        </w:pBdr>
        <w:spacing w:after="160" w:line="278" w:lineRule="auto"/>
        <w:rPr>
          <w:rFonts w:ascii="Times New Roman" w:hAnsi="Times New Roman"/>
          <w:sz w:val="23"/>
        </w:rPr>
      </w:pPr>
      <w:r>
        <w:br w:type="page"/>
      </w:r>
    </w:p>
    <w:p w14:paraId="7B255BDA" w14:textId="3AAFA48A" w:rsidR="000E50D3" w:rsidRPr="000E50D3" w:rsidRDefault="00532E2B" w:rsidP="00532E2B">
      <w:pPr>
        <w:pStyle w:val="Nadpis21"/>
      </w:pPr>
      <w:bookmarkStart w:id="42" w:name="_4xol7kaeurk5"/>
      <w:bookmarkStart w:id="43" w:name="_Toc195971221"/>
      <w:bookmarkEnd w:id="42"/>
      <w:r>
        <w:lastRenderedPageBreak/>
        <w:t xml:space="preserve">2.3.2 </w:t>
      </w:r>
      <w:r w:rsidR="000E50D3" w:rsidRPr="000E50D3">
        <w:t xml:space="preserve">Bodový </w:t>
      </w:r>
      <w:proofErr w:type="spellStart"/>
      <w:r w:rsidR="000E50D3" w:rsidRPr="000E50D3">
        <w:t>transekt</w:t>
      </w:r>
      <w:proofErr w:type="spellEnd"/>
      <w:r w:rsidR="000E50D3" w:rsidRPr="000E50D3">
        <w:t xml:space="preserve"> a pozorované druhy</w:t>
      </w:r>
      <w:bookmarkEnd w:id="43"/>
    </w:p>
    <w:p w14:paraId="6341A39E" w14:textId="6763BE3A" w:rsidR="000E50D3" w:rsidRPr="00F74EE6" w:rsidRDefault="000E50D3" w:rsidP="00F74EE6">
      <w:pPr>
        <w:pStyle w:val="Text"/>
      </w:pPr>
      <w:r w:rsidRPr="00F74EE6">
        <w:t xml:space="preserve">Bodový </w:t>
      </w:r>
      <w:proofErr w:type="spellStart"/>
      <w:r w:rsidRPr="00F74EE6">
        <w:t>transekt</w:t>
      </w:r>
      <w:proofErr w:type="spellEnd"/>
      <w:r w:rsidRPr="00F74EE6">
        <w:t xml:space="preserve"> </w:t>
      </w:r>
      <w:r w:rsidR="00B5664D" w:rsidRPr="00F74EE6">
        <w:t>odhalil,</w:t>
      </w:r>
      <w:r w:rsidRPr="00F74EE6">
        <w:t xml:space="preserve"> jaké druhy ptáků se nepodařilo zachytit během sběru dat o potravním chování. Celkem 7 druhů pěvců nebylo při pozorování zachyceno vůbec, a to z několika možných důvodů. Například strnad obecný byl přítomen na mýtině, která ale byla vynechána z behaviorálního pozorování. Slavík obecný a sedmihlásek hajní jsou v ČR méně hojní a preferují velmi husté olistění lesního podrostu. U těchto a dalších druhů šlo nejspíš o případ nízkých </w:t>
      </w:r>
      <w:proofErr w:type="spellStart"/>
      <w:r w:rsidRPr="00F74EE6">
        <w:t>denzit</w:t>
      </w:r>
      <w:proofErr w:type="spellEnd"/>
      <w:r w:rsidRPr="00F74EE6">
        <w:t>, kvůli čemuž se nepodařilo zachytit jejich potravní chování.</w:t>
      </w:r>
    </w:p>
    <w:p w14:paraId="682ED41D" w14:textId="67BFB029" w:rsidR="000E50D3" w:rsidRPr="00F74EE6" w:rsidRDefault="00A758C0" w:rsidP="00F74EE6">
      <w:pPr>
        <w:pStyle w:val="Text"/>
      </w:pPr>
      <w:r w:rsidRPr="00F74EE6">
        <w:tab/>
      </w:r>
      <w:r w:rsidR="000E50D3" w:rsidRPr="00F74EE6">
        <w:t xml:space="preserve">Rozdíly ve frekvencích pozorování na bodovém </w:t>
      </w:r>
      <w:proofErr w:type="spellStart"/>
      <w:r w:rsidR="000E50D3" w:rsidRPr="00F74EE6">
        <w:t>transektu</w:t>
      </w:r>
      <w:proofErr w:type="spellEnd"/>
      <w:r w:rsidR="000E50D3" w:rsidRPr="00F74EE6">
        <w:t xml:space="preserve"> a při sběru behaviorálních dat jsou mnohdy snadno vysvětlitelné. Například drozd zpěvný (</w:t>
      </w:r>
      <w:proofErr w:type="spellStart"/>
      <w:r w:rsidR="000E50D3" w:rsidRPr="00F74EE6">
        <w:t>Turdus</w:t>
      </w:r>
      <w:proofErr w:type="spellEnd"/>
      <w:r w:rsidR="000E50D3" w:rsidRPr="00F74EE6">
        <w:t xml:space="preserve"> </w:t>
      </w:r>
      <w:proofErr w:type="spellStart"/>
      <w:r w:rsidR="000E50D3" w:rsidRPr="00F74EE6">
        <w:t>philomelos</w:t>
      </w:r>
      <w:proofErr w:type="spellEnd"/>
      <w:r w:rsidR="000E50D3" w:rsidRPr="00F74EE6">
        <w:t xml:space="preserve">) je při ranním zpěvu velmi aktivní a dobře slyšitelný. Naopak při sběru potravy je poměrně složitě pozorovatelný a plachý. Brhlík lesní není výrazným pěvcem, ale jeho sběr potravy je doprovázen hlasitými vokalizacemi a dobře viditelnými manévry na kmenech stromů. Červenka obecná sice hlasitě zpívá ale její pozorování je poměrně složité, neboť preferuje keře a relativně husté olistění. Pěnkava obecná je velmi hojným druhem v českých lesích, ale na bodovém </w:t>
      </w:r>
      <w:proofErr w:type="spellStart"/>
      <w:r w:rsidR="000E50D3" w:rsidRPr="00F74EE6">
        <w:t>transektu</w:t>
      </w:r>
      <w:proofErr w:type="spellEnd"/>
      <w:r w:rsidR="000E50D3" w:rsidRPr="00F74EE6">
        <w:t xml:space="preserve"> byla (v relativních hodnotách) zaznamenána 2x častěji (14 %) než ve dvou sezónách sběru behaviorálních dat (7 %).</w:t>
      </w:r>
    </w:p>
    <w:p w14:paraId="678C5611" w14:textId="48909CC7" w:rsidR="000E50D3" w:rsidRPr="000E50D3" w:rsidRDefault="00532E2B" w:rsidP="00532E2B">
      <w:pPr>
        <w:pStyle w:val="Nadpis21"/>
      </w:pPr>
      <w:bookmarkStart w:id="44" w:name="_mj5qbeip1ar1"/>
      <w:bookmarkStart w:id="45" w:name="_Toc195971222"/>
      <w:bookmarkEnd w:id="44"/>
      <w:r>
        <w:t xml:space="preserve">2.3.3 </w:t>
      </w:r>
      <w:r w:rsidR="000E50D3" w:rsidRPr="000E50D3">
        <w:t>Metoda, substrát a specializace</w:t>
      </w:r>
      <w:bookmarkEnd w:id="45"/>
    </w:p>
    <w:p w14:paraId="0DCEBBD8" w14:textId="6B4312DA" w:rsidR="000E50D3" w:rsidRPr="00F74EE6" w:rsidRDefault="000E50D3" w:rsidP="00F74EE6">
      <w:pPr>
        <w:pStyle w:val="Text"/>
      </w:pPr>
      <w:r w:rsidRPr="00F74EE6">
        <w:t xml:space="preserve">Nejčastěji využívanou metodou pro sběr potravy byl </w:t>
      </w:r>
      <w:proofErr w:type="spellStart"/>
      <w:r w:rsidRPr="00F74EE6">
        <w:t>gleaning</w:t>
      </w:r>
      <w:proofErr w:type="spellEnd"/>
      <w:r w:rsidRPr="00F74EE6">
        <w:t xml:space="preserve"> z kůry. Tato metoda (česky sezobávání) je nejjednodušším způsobem pro získání potravy u pěvců. Ostatní metody vyžadují buď větší výdej energie, jako je třepetání při metodě </w:t>
      </w:r>
      <w:proofErr w:type="spellStart"/>
      <w:r w:rsidRPr="00F74EE6">
        <w:t>hover-snatching</w:t>
      </w:r>
      <w:proofErr w:type="spellEnd"/>
      <w:r w:rsidR="003F24CE">
        <w:t xml:space="preserve"> </w:t>
      </w:r>
      <w:r w:rsidR="003F24CE">
        <w:fldChar w:fldCharType="begin"/>
      </w:r>
      <w:r w:rsidR="00001073">
        <w:instrText xml:space="preserve"> ADDIN ZOTERO_ITEM CSL_CITATION {"citationID":"CqmzcQFW","properties":{"formattedCitation":"(Bryant, 1997)","plainCitation":"(Bryant, 1997)","noteIndex":0},"citationItems":[{"id":1453,"uris":["http://zotero.org/users/11063705/items/ALIT3JZY"],"itemData":{"id":1453,"type":"article-journal","abstract":"//static.cambridge.org/content/id/urn%3Acambridge.org%3Aid%3Aarticle%3AS0029665197000608/resource/name/firstPage-S0029665197000608a.jpg","container-title":"Proceedings of the Nutrition Society","DOI":"10.1079/PNS19970107","ISSN":"1475-2719, 0029-6651","issue":"3","language":"en","page":"1025-1039","source":"Cambridge University Press","title":"Energy expenditure in wild birds","volume":"56","author":[{"family":"Bryant","given":"David M."}],"issued":{"date-parts":[["1997",11]]},"citation-key":"bryant-1997"}}],"schema":"https://github.com/citation-style-language/schema/raw/master/csl-citation.json"} </w:instrText>
      </w:r>
      <w:r w:rsidR="003F24CE">
        <w:fldChar w:fldCharType="separate"/>
      </w:r>
      <w:r w:rsidR="003F24CE" w:rsidRPr="003F24CE">
        <w:rPr>
          <w:rFonts w:cs="Times New Roman"/>
        </w:rPr>
        <w:t>(Bryant, 1997)</w:t>
      </w:r>
      <w:r w:rsidR="003F24CE">
        <w:fldChar w:fldCharType="end"/>
      </w:r>
      <w:r w:rsidRPr="00F74EE6">
        <w:t>, nebo například specializovanou morfologii zobáku či jiných částí těla</w:t>
      </w:r>
      <w:r w:rsidR="003F24CE">
        <w:t xml:space="preserve"> </w:t>
      </w:r>
      <w:r w:rsidR="003F24CE">
        <w:fldChar w:fldCharType="begin"/>
      </w:r>
      <w:r w:rsidR="00001073">
        <w:instrText xml:space="preserve"> ADDIN ZOTERO_ITEM CSL_CITATION {"citationID":"joCUSC4K","properties":{"formattedCitation":"(Norberg, 1986)","plainCitation":"(Norberg, 1986)","noteIndex":0},"citationItems":[{"id":1455,"uris":["http://zotero.org/users/11063705/items/VMAUA4NE"],"itemData":{"id":1455,"type":"article-journal","abstract":"The mechanics and energetics of tail-supported clinging and climbing by Certhia familiaris on vertical trunks were analysed from still photographs and cine films. A complete movement cycle, or stride, consists of the power stroke and a floating phase. One stride analyzed in detail was 66 mm long and took 0.1375 s. The bird moved about half the stride length in the power stroke which took about 0.0625 s. In the beginning of a stride the bird accelerates with &lt;tex-math&gt;$20\\ {\\rm m}\\ {\\rm s}^{-2}$&lt;/tex-math&gt; (≈ 2 g), and the feet exert a force on the trunk about 3.2 times the bird weight Mg. Its maximum velocity is about 1 m s&lt;sup&gt;-1&lt;/sup&gt; vertically upwards and &lt;tex-math&gt;$0.24\\ {\\rm m}\\ {\\rm s}^{-1}$&lt;/tex-math&gt; horizontally towards the trunk. The energy cost of one stride is 0.028 J, and 84% of this is for moving vertically upwards, while the rest goes to moving horizontally (6%), moving the legs (5.6%), and rotating the body and head (4.4%). The metabolic power due to work done in a stride is 0.2 W, which is 0.91 the basal metabolic power BMP. During foraging the bird climbs 0.1 m s&lt;sup&gt;-1&lt;/sup&gt;, and has a stride frequency of 1.5 s&lt;sup&gt;-1&lt;/sup&gt;, and a power output for locomotion of 0.043 W, or 0.19 BMP. The strong claw curvature, long hind-claw, and graded length of fore-toes are adaptations to climbing. Factors are considered which affect optimal tail length in tail-supported trunk-climbing birds. Certhia has a longer tail in relation to body size than have woodpeckers, a difference related to differences in locomotor habits.","container-title":"Ornis Scandinavica (Scandinavian Journal of Ornithology)","DOI":"10.2307/3676828","ISSN":"0030-5693","issue":"3","note":"publisher: [Nordic Society Oikos, Wiley]","page":"191-209","source":"JSTOR","title":"Treecreeper Climbing; Mechanics, Energetics, and Structural Adaptations","volume":"17","author":[{"family":"Norberg","given":"R. Åke"}],"issued":{"date-parts":[["1986"]]},"citation-key":"norberg-1986"}}],"schema":"https://github.com/citation-style-language/schema/raw/master/csl-citation.json"} </w:instrText>
      </w:r>
      <w:r w:rsidR="003F24CE">
        <w:fldChar w:fldCharType="separate"/>
      </w:r>
      <w:r w:rsidR="003F24CE" w:rsidRPr="003F24CE">
        <w:rPr>
          <w:rFonts w:cs="Times New Roman"/>
        </w:rPr>
        <w:t>(Norberg, 1986)</w:t>
      </w:r>
      <w:r w:rsidR="003F24CE">
        <w:fldChar w:fldCharType="end"/>
      </w:r>
      <w:r w:rsidRPr="00F74EE6">
        <w:t>. Rovněž kůra je nejhojnějším a relativně bezpečným substrátem po celý rok, obzvlášť v prostředí listnatého lesa. Není proto překvapivé, že pro sběr potravy z tohoto substrátu je uzpůsobena celá řada našich pěvců. Následovala metoda sondování (</w:t>
      </w:r>
      <w:proofErr w:type="spellStart"/>
      <w:r w:rsidRPr="00F74EE6">
        <w:t>probing</w:t>
      </w:r>
      <w:proofErr w:type="spellEnd"/>
      <w:r w:rsidRPr="00F74EE6">
        <w:t xml:space="preserve">), která byla až překvapivě častá, </w:t>
      </w:r>
      <w:r w:rsidR="00B5664D" w:rsidRPr="00F74EE6">
        <w:t>vezmeme-li</w:t>
      </w:r>
      <w:r w:rsidRPr="00F74EE6">
        <w:t xml:space="preserve"> v potaz, že jediné dva druhy pěvců, které tuto metodu využívají</w:t>
      </w:r>
      <w:r w:rsidR="0072077C">
        <w:t>,</w:t>
      </w:r>
      <w:r w:rsidRPr="00F74EE6">
        <w:t xml:space="preserve"> jsou brhlík lesní a šoupálek dlouhoprstý. Tato metoda je ale běžná na kmenech stromů, což zapříčiňuje, že sběr potravy tímto způsobem je velmi dobře viditelný v prostředí lokality. V případě brhlíků je navíc mnohdy doprovázen hlasitými vokalizacemi.</w:t>
      </w:r>
    </w:p>
    <w:p w14:paraId="4F091600" w14:textId="6F960C78" w:rsidR="000E50D3" w:rsidRPr="00F74EE6" w:rsidRDefault="00532E2B" w:rsidP="00F74EE6">
      <w:pPr>
        <w:pStyle w:val="Text"/>
      </w:pPr>
      <w:r w:rsidRPr="00F74EE6">
        <w:tab/>
      </w:r>
      <w:r w:rsidR="000E50D3" w:rsidRPr="00F74EE6">
        <w:t xml:space="preserve">Nejvyšší hodnoty indexu specializace měl v této studii šoupálek dlouhoprstý, se specializací na substrát = 1 a specializací na metodu = 0,99. Tyto vysoké hodnoty odráží také jeho </w:t>
      </w:r>
      <w:proofErr w:type="spellStart"/>
      <w:r w:rsidR="00B5664D" w:rsidRPr="00F74EE6">
        <w:t>ekomorfologie</w:t>
      </w:r>
      <w:proofErr w:type="spellEnd"/>
      <w:r w:rsidR="00B5664D" w:rsidRPr="00F74EE6">
        <w:t xml:space="preserve"> – tenký</w:t>
      </w:r>
      <w:r w:rsidR="000E50D3" w:rsidRPr="00F74EE6">
        <w:t xml:space="preserve"> lehce zahnutý zobák vhodný pro získávání potravy ze štěrbin v kůře a vyztužená ocasní pera pro snazší vertikální pohyb po kmeni</w:t>
      </w:r>
      <w:r w:rsidR="00FA7D30" w:rsidRPr="00F74EE6">
        <w:t xml:space="preserve"> </w:t>
      </w:r>
      <w:r w:rsidR="00FA7D30" w:rsidRPr="00F74EE6">
        <w:fldChar w:fldCharType="begin"/>
      </w:r>
      <w:r w:rsidR="00001073">
        <w:instrText xml:space="preserve"> ADDIN ZOTERO_ITEM CSL_CITATION {"citationID":"2FrpJUBM","properties":{"formattedCitation":"(Osiejuk, 1996)","plainCitation":"(Osiejuk, 1996)","noteIndex":0},"citationItems":[{"id":1153,"uris":["http://zotero.org/users/11063705/items/PV3CH6H6"],"itemData":{"id":1153,"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citation-key":"osiejuk-1996"}}],"schema":"https://github.com/citation-style-language/schema/raw/master/csl-citation.json"} </w:instrText>
      </w:r>
      <w:r w:rsidR="00FA7D30" w:rsidRPr="00F74EE6">
        <w:fldChar w:fldCharType="separate"/>
      </w:r>
      <w:r w:rsidR="00FA7D30" w:rsidRPr="00F74EE6">
        <w:t>(Osiejuk, 1996)</w:t>
      </w:r>
      <w:r w:rsidR="00FA7D30" w:rsidRPr="00F74EE6">
        <w:fldChar w:fldCharType="end"/>
      </w:r>
      <w:r w:rsidR="000E50D3" w:rsidRPr="00F74EE6">
        <w:t>. V porovnání se šoupálkem je brhlík více uzpůsobený pro sběr potravy z různých substrátů a pomocí různých metod, což se projevilo i na jeho hodnotách specializace v této studii, které jsou podstatně nižší než u šoupálka</w:t>
      </w:r>
      <w:r w:rsidR="00A1137A" w:rsidRPr="00F74EE6">
        <w:t>. Podobný výsledek byl zaznamenán v</w:t>
      </w:r>
      <w:r w:rsidR="00FA7D30" w:rsidRPr="00F74EE6">
        <w:t> </w:t>
      </w:r>
      <w:r w:rsidR="00A1137A" w:rsidRPr="00F74EE6">
        <w:t>práci</w:t>
      </w:r>
      <w:r w:rsidR="00FA7D30" w:rsidRPr="00F74EE6">
        <w:t xml:space="preserve"> </w:t>
      </w:r>
      <w:r w:rsidR="00FA7D30" w:rsidRPr="00F74EE6">
        <w:fldChar w:fldCharType="begin"/>
      </w:r>
      <w:r w:rsidR="00001073">
        <w:instrText xml:space="preserve"> ADDIN ZOTERO_ITEM CSL_CITATION {"citationID":"XvGnr3nG","properties":{"formattedCitation":"(Adam\\uc0\\u237{}k &amp; Kor\\uc0\\u328{}an, 2004)","plainCitation":"(Adamík &amp; Korňan, 2004)","noteIndex":0},"citationItems":[{"id":146,"uris":["http://zotero.org/users/11063705/items/THZ5MXSG"],"itemData":{"id":146,"type":"article-journal","language":"en","source":"Zotero","title":"Foraging ecology of two bark foraging passerine birds in an old-growth temperate forest","volume":"81","author":[{"family":"Adamík","given":"Peter"},{"family":"Korňan","given":"Martin"}],"issued":{"date-parts":[["2004"]]},"citation-key":"adamik-2004"}}],"schema":"https://github.com/citation-style-language/schema/raw/master/csl-citation.json"} </w:instrText>
      </w:r>
      <w:r w:rsidR="00FA7D30" w:rsidRPr="00F74EE6">
        <w:fldChar w:fldCharType="separate"/>
      </w:r>
      <w:r w:rsidR="00FA7D30" w:rsidRPr="00F74EE6">
        <w:t xml:space="preserve">Adamík &amp; </w:t>
      </w:r>
      <w:proofErr w:type="spellStart"/>
      <w:r w:rsidR="00FA7D30" w:rsidRPr="00F74EE6">
        <w:t>Korňan</w:t>
      </w:r>
      <w:proofErr w:type="spellEnd"/>
      <w:r w:rsidR="00C24F31">
        <w:t xml:space="preserve"> (</w:t>
      </w:r>
      <w:r w:rsidR="00FA7D30" w:rsidRPr="00F74EE6">
        <w:t>2004)</w:t>
      </w:r>
      <w:r w:rsidR="00FA7D30" w:rsidRPr="00F74EE6">
        <w:fldChar w:fldCharType="end"/>
      </w:r>
      <w:r w:rsidR="00A1137A" w:rsidRPr="00F74EE6">
        <w:t>.</w:t>
      </w:r>
      <w:r w:rsidR="00232B38" w:rsidRPr="00F74EE6">
        <w:t xml:space="preserve"> </w:t>
      </w:r>
    </w:p>
    <w:p w14:paraId="2A9DD13F" w14:textId="6A693D0B" w:rsidR="000E50D3" w:rsidRPr="00F74EE6" w:rsidRDefault="00532E2B" w:rsidP="00F74EE6">
      <w:pPr>
        <w:pStyle w:val="Text"/>
      </w:pPr>
      <w:r w:rsidRPr="00F74EE6">
        <w:tab/>
      </w:r>
      <w:r w:rsidR="000E50D3" w:rsidRPr="00F74EE6">
        <w:t xml:space="preserve">Červenka obecná byla v této studii nejméně specializovaným druhem, ale i přes zdánlivě </w:t>
      </w:r>
      <w:proofErr w:type="spellStart"/>
      <w:r w:rsidR="000E50D3" w:rsidRPr="00F74EE6">
        <w:t>generalistické</w:t>
      </w:r>
      <w:proofErr w:type="spellEnd"/>
      <w:r w:rsidR="000E50D3" w:rsidRPr="00F74EE6">
        <w:t xml:space="preserve"> chování byl</w:t>
      </w:r>
      <w:r w:rsidR="0072077C">
        <w:t>a</w:t>
      </w:r>
      <w:r w:rsidR="000E50D3" w:rsidRPr="00F74EE6">
        <w:t xml:space="preserve"> po shlukové analýze zařazena do gildy vzdušných lovců spolu s dalšími druhy z čeledi lejskovitých. Podobně nízkých hodnot specializace dosáhl i lejsek bělokrký, a tyto </w:t>
      </w:r>
      <w:proofErr w:type="spellStart"/>
      <w:r w:rsidR="000E50D3" w:rsidRPr="00F74EE6">
        <w:t>generalistické</w:t>
      </w:r>
      <w:proofErr w:type="spellEnd"/>
      <w:r w:rsidR="000E50D3" w:rsidRPr="00F74EE6">
        <w:t xml:space="preserve"> sklony pravděpodobně zapříčinily jejich sousedství v </w:t>
      </w:r>
      <w:proofErr w:type="spellStart"/>
      <w:r w:rsidR="000E50D3" w:rsidRPr="00F74EE6">
        <w:t>dendrogramu</w:t>
      </w:r>
      <w:proofErr w:type="spellEnd"/>
      <w:r w:rsidR="000E50D3" w:rsidRPr="00F74EE6">
        <w:t>.</w:t>
      </w:r>
      <w:r w:rsidR="00262BD0" w:rsidRPr="00F74EE6">
        <w:t xml:space="preserve"> Z této gildy byl nejvíce specializovaný lejsek šedý (</w:t>
      </w:r>
      <w:proofErr w:type="spellStart"/>
      <w:r w:rsidR="00262BD0" w:rsidRPr="00F74EE6">
        <w:t>Muscicapa</w:t>
      </w:r>
      <w:proofErr w:type="spellEnd"/>
      <w:r w:rsidR="00262BD0" w:rsidRPr="00F74EE6">
        <w:t xml:space="preserve"> </w:t>
      </w:r>
      <w:proofErr w:type="spellStart"/>
      <w:r w:rsidR="00262BD0" w:rsidRPr="00F74EE6">
        <w:t>striata</w:t>
      </w:r>
      <w:proofErr w:type="spellEnd"/>
      <w:r w:rsidR="00262BD0" w:rsidRPr="00F74EE6">
        <w:t xml:space="preserve">) a tento vzorec byl dokumentován i v práci </w:t>
      </w:r>
      <w:r w:rsidR="00262BD0" w:rsidRPr="00F74EE6">
        <w:fldChar w:fldCharType="begin"/>
      </w:r>
      <w:r w:rsidR="00001073">
        <w:instrText xml:space="preserve"> ADDIN ZOTERO_ITEM CSL_CITATION {"citationID":"qEFlzVSh","properties":{"formattedCitation":"(Kor\\uc0\\u328{}an, 2000)","plainCitation":"(Korňan, 2000)","dontUpdate":true,"noteIndex":0},"citationItems":[{"id":1531,"uris":["http://zotero.org/users/11063705/items/56ACZQLS"],"itemData":{"id":1531,"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citation-key":"kornan-2000"}}],"schema":"https://github.com/citation-style-language/schema/raw/master/csl-citation.json"} </w:instrText>
      </w:r>
      <w:r w:rsidR="00262BD0" w:rsidRPr="00F74EE6">
        <w:fldChar w:fldCharType="separate"/>
      </w:r>
      <w:proofErr w:type="spellStart"/>
      <w:r w:rsidR="00262BD0" w:rsidRPr="00F74EE6">
        <w:t>Korňan</w:t>
      </w:r>
      <w:proofErr w:type="spellEnd"/>
      <w:r w:rsidR="00262BD0" w:rsidRPr="00F74EE6">
        <w:t xml:space="preserve"> (2000)</w:t>
      </w:r>
      <w:r w:rsidR="00262BD0" w:rsidRPr="00F74EE6">
        <w:fldChar w:fldCharType="end"/>
      </w:r>
      <w:r w:rsidR="00262BD0" w:rsidRPr="00F74EE6">
        <w:t>, kde lze sledovat zvyšující se specializaci na lov létajícího hmyzu v pořadí červenka, l</w:t>
      </w:r>
      <w:r w:rsidR="00F91708" w:rsidRPr="00F74EE6">
        <w:t>ejsek</w:t>
      </w:r>
      <w:r w:rsidR="00262BD0" w:rsidRPr="00F74EE6">
        <w:t xml:space="preserve"> bělokrký, l</w:t>
      </w:r>
      <w:r w:rsidR="00F91708" w:rsidRPr="00F74EE6">
        <w:t>ejsek</w:t>
      </w:r>
      <w:r w:rsidR="00262BD0" w:rsidRPr="00F74EE6">
        <w:t xml:space="preserve"> šedý.</w:t>
      </w:r>
    </w:p>
    <w:p w14:paraId="03713029" w14:textId="28EECB94" w:rsidR="000E50D3" w:rsidRPr="000E50D3" w:rsidRDefault="00532E2B" w:rsidP="00F74EE6">
      <w:pPr>
        <w:pStyle w:val="Text"/>
      </w:pPr>
      <w:r w:rsidRPr="00F74EE6">
        <w:lastRenderedPageBreak/>
        <w:tab/>
      </w:r>
      <w:r w:rsidR="000E50D3" w:rsidRPr="00F74EE6">
        <w:t xml:space="preserve">Sýkora koňadra vykazovala relativně vysokou specializaci na metodu sběru potravy, a větší rozmanitost ve výběru substrátů. Podobné rozdíly ve specializaci nalezneme u většiny přítomných druhů, kdy pro většinu z nich platí, že specializace na metodu je </w:t>
      </w:r>
      <w:r w:rsidRPr="00F74EE6">
        <w:t>silnější</w:t>
      </w:r>
      <w:r w:rsidR="000E50D3" w:rsidRPr="00F74EE6">
        <w:t xml:space="preserve"> než jejich vazba na substrát.  Jen 5 druhů ze 17 se specializovalo silněji na substrát než na metodu. Vyšší specializace na metodu je možná zapříčiněná sezónními změnami vegetace a dostupnosti potravy v tomto prostředí. V měnícím se prostředí mnohdy nelze celoročně využívat jeden typ substrátu. </w:t>
      </w:r>
      <w:r w:rsidR="00FA7D30" w:rsidRPr="00F74EE6">
        <w:t xml:space="preserve">Slabší vazba na substrát lze odhadnout z grafu preferencí olistění, které se měnily spolu s fenologickými změnami na lokalitě. </w:t>
      </w:r>
      <w:r w:rsidR="000E50D3" w:rsidRPr="00F74EE6">
        <w:t xml:space="preserve">Roli mohou také hrát migrující druhy přilétající na jaře. Ptáci obývající jistou potravní niku </w:t>
      </w:r>
      <w:r w:rsidR="00FA7D30" w:rsidRPr="00F74EE6">
        <w:t xml:space="preserve">mimo hnízdní období </w:t>
      </w:r>
      <w:r w:rsidR="000E50D3" w:rsidRPr="00F74EE6">
        <w:t xml:space="preserve">nemusí být dostatečně </w:t>
      </w:r>
      <w:proofErr w:type="spellStart"/>
      <w:r w:rsidR="000E50D3" w:rsidRPr="00F74EE6">
        <w:t>kompetičně</w:t>
      </w:r>
      <w:proofErr w:type="spellEnd"/>
      <w:r w:rsidR="000E50D3" w:rsidRPr="00F74EE6">
        <w:t xml:space="preserve"> silní po příletu </w:t>
      </w:r>
      <w:proofErr w:type="spellStart"/>
      <w:r w:rsidR="000E50D3" w:rsidRPr="00F74EE6">
        <w:t>kompetujících</w:t>
      </w:r>
      <w:proofErr w:type="spellEnd"/>
      <w:r w:rsidR="000E50D3" w:rsidRPr="00F74EE6">
        <w:t xml:space="preserve"> druhů</w:t>
      </w:r>
      <w:r w:rsidR="00FA7D30" w:rsidRPr="00F74EE6">
        <w:t xml:space="preserve"> </w:t>
      </w:r>
      <w:r w:rsidR="00FA7D30" w:rsidRPr="00F74EE6">
        <w:fldChar w:fldCharType="begin"/>
      </w:r>
      <w:r w:rsidR="00001073">
        <w:instrText xml:space="preserve"> ADDIN ZOTERO_ITEM CSL_CITATION {"citationID":"UqVTkBZ1","properties":{"formattedCitation":"(Zurell et al., 2018)","plainCitation":"(Zurell et al., 2018)","noteIndex":0},"citationItems":[{"id":1441,"uris":["http://zotero.org/users/11063705/items/8B74CH88"],"itemData":{"id":1441,"type":"article-journal","abstract":"Aim Seasonal migration by animals is an extensively studied, global phenomenon. Yet, we still lack a general understanding whether migrants track their niche between summer and winter ranges (following fixed environmental conditions throughout the year) and which mechanisms influence this behaviour. Here, we assessed the degree of seasonal niche tracking in Holarctic long-distance migratory birds (n = 717; excluding very rare species) and evaluate the influence of biogeographic (regional and range characteristics) and ecological (trophic) factors on tracking. Location Global. Taxon Birds. Methods We calculated seasonal niche overlap by means of ordination, and estimated the degree of niche tracking using similarity tests. Niche tracking was evaluated for two different environmental predictor sets: climate and vegetation productivity (reflecting resource selection) versus climate and land cover (reflecting habitat choice). Multivariate phylogenetic regression was used to evaluate effects of biogeographic and ecological traits on niche tracking. Results We found significant niche tracking in 65–95% of species with a higher proportion of species significantly tracking climate and land cover compared to climate and vegetation productivity. Traits explained 12–18% of the variance in niche tracking with strong regional differences, a negative effect of migration distance and positive effects of range size on niche tracking. The effects of niche breadth and trophic traits were less pronounced and varied between environmental predictor sets. Main conclusions Our results indicate that at coarse spatial resolution, long-distance migratory species tend to track their niche and select largely similar environments through seasons. Stronger niche tracking of land cover could reflect conservatism in habitat selection across seasons, for example for foraging and roosting. This conservatism towards land cover should be considered when making predictions to future environments. A better understanding of the factors that constrain seasonal range limits will be critical for predicting how migration patterns could respond to future environmental changes.","container-title":"Journal of Biogeography","DOI":"10.1111/jbi.13351","ISSN":"1365-2699","issue":"7","language":"en","license":"© 2018 John Wiley &amp; Sons Ltd","note":"_eprint: https://onlinelibrary.wiley.com/doi/pdf/10.1111/jbi.13351","page":"1459-1468","source":"Wiley Online Library","title":"Do long-distance migratory birds track their niche through seasons?","volume":"45","author":[{"family":"Zurell","given":"Damaris"},{"family":"Gallien","given":"Laure"},{"family":"Graham","given":"Catherine H."},{"family":"Zimmermann","given":"Niklaus E."}],"issued":{"date-parts":[["2018"]]},"citation-key":"zurell-2018"}}],"schema":"https://github.com/citation-style-language/schema/raw/master/csl-citation.json"} </w:instrText>
      </w:r>
      <w:r w:rsidR="00FA7D30" w:rsidRPr="00F74EE6">
        <w:fldChar w:fldCharType="separate"/>
      </w:r>
      <w:r w:rsidR="00FA7D30" w:rsidRPr="00F74EE6">
        <w:t>(Zurell et al., 2018)</w:t>
      </w:r>
      <w:r w:rsidR="00FA7D30" w:rsidRPr="00F74EE6">
        <w:fldChar w:fldCharType="end"/>
      </w:r>
      <w:r w:rsidR="000E50D3" w:rsidRPr="00F74EE6">
        <w:t xml:space="preserve">. Oproti tomu metoda sběru potravy je do velké míry ovlivněna morfologií. Například kos černý s hmotností okolo 100 gramů nemůže ke sběru používat metodu </w:t>
      </w:r>
      <w:proofErr w:type="spellStart"/>
      <w:r w:rsidR="000E50D3" w:rsidRPr="00F74EE6">
        <w:t>hang-gleaning</w:t>
      </w:r>
      <w:proofErr w:type="spellEnd"/>
      <w:r w:rsidR="000E50D3" w:rsidRPr="00F74EE6">
        <w:t xml:space="preserve"> a viset hlavou dolů za konce větviček jako sýkora modřinka se svými 11 gramy. </w:t>
      </w:r>
      <w:r w:rsidR="00FA7D30" w:rsidRPr="00F74EE6">
        <w:t>K</w:t>
      </w:r>
      <w:r w:rsidR="000E50D3" w:rsidRPr="00F74EE6">
        <w:t xml:space="preserve">os </w:t>
      </w:r>
      <w:r w:rsidR="00FA7D30" w:rsidRPr="00F74EE6">
        <w:t xml:space="preserve">může však </w:t>
      </w:r>
      <w:r w:rsidR="000E50D3" w:rsidRPr="00F74EE6">
        <w:t xml:space="preserve">metodou manipulace (rozhrabávání hlíny, obracení </w:t>
      </w:r>
      <w:proofErr w:type="spellStart"/>
      <w:r w:rsidR="000E50D3" w:rsidRPr="00F74EE6">
        <w:t>opadanky</w:t>
      </w:r>
      <w:proofErr w:type="spellEnd"/>
      <w:r w:rsidR="000E50D3" w:rsidRPr="00F74EE6">
        <w:t>) využívat rozmanité substráty na zemi po celý rok.</w:t>
      </w:r>
    </w:p>
    <w:p w14:paraId="2851594E" w14:textId="31D8BE1B" w:rsidR="000E50D3" w:rsidRPr="000E50D3" w:rsidRDefault="00532E2B" w:rsidP="00532E2B">
      <w:pPr>
        <w:pStyle w:val="Nadpis21"/>
      </w:pPr>
      <w:bookmarkStart w:id="46" w:name="_q6dmv6i2umtc"/>
      <w:bookmarkStart w:id="47" w:name="_Toc195971223"/>
      <w:bookmarkEnd w:id="46"/>
      <w:r>
        <w:t xml:space="preserve">2.3.4 </w:t>
      </w:r>
      <w:r w:rsidR="000E50D3" w:rsidRPr="000E50D3">
        <w:t>Struktura gild</w:t>
      </w:r>
      <w:bookmarkEnd w:id="47"/>
    </w:p>
    <w:p w14:paraId="53DBD8F4" w14:textId="77777777" w:rsidR="000E50D3" w:rsidRPr="00F74EE6" w:rsidRDefault="000E50D3" w:rsidP="00F74EE6">
      <w:pPr>
        <w:pStyle w:val="Text"/>
      </w:pPr>
      <w:r w:rsidRPr="00F74EE6">
        <w:t xml:space="preserve">Po provedení shlukové analýzy nad distanční maticí bylo možné vizualizovat gildy pěvců v tomto společenstvu. Rozhodl jsem se 17 druhů pěvců rozdělit do 6 gild, ačkoliv toto rozdělení je spíše arbitrární a rozlišení by mohlo být jemnější i hrubší. Podstatou gild je ale seskupit funkčně podobné druhy do smysluplných skupin, které nás mohou dále informovat o situaci ve společenstvu. Zde se ukázalo, že gildy poměrně dobře reflektují </w:t>
      </w:r>
      <w:proofErr w:type="spellStart"/>
      <w:r w:rsidRPr="00F74EE6">
        <w:t>ekomorfologii</w:t>
      </w:r>
      <w:proofErr w:type="spellEnd"/>
      <w:r w:rsidRPr="00F74EE6">
        <w:t xml:space="preserve"> pěvců, což platí hlavně pro specializované gildy.</w:t>
      </w:r>
    </w:p>
    <w:p w14:paraId="341EFDC1" w14:textId="7190E1FD" w:rsidR="000E50D3" w:rsidRPr="00F74EE6" w:rsidRDefault="000E50D3" w:rsidP="00F74EE6">
      <w:pPr>
        <w:pStyle w:val="Text"/>
      </w:pPr>
      <w:r w:rsidRPr="00F74EE6">
        <w:tab/>
        <w:t xml:space="preserve">Struktura společenstva lesa v NPR </w:t>
      </w:r>
      <w:proofErr w:type="spellStart"/>
      <w:r w:rsidRPr="00F74EE6">
        <w:t>Koda</w:t>
      </w:r>
      <w:proofErr w:type="spellEnd"/>
      <w:r w:rsidRPr="00F74EE6">
        <w:t xml:space="preserve"> obsahuje všechny očekávané gildy, které jsou do velké míry závislé na přítomných substrátech. Nalezneme zde specialisty na sběr potravy z </w:t>
      </w:r>
      <w:proofErr w:type="spellStart"/>
      <w:r w:rsidRPr="00F74EE6">
        <w:t>opadanky</w:t>
      </w:r>
      <w:proofErr w:type="spellEnd"/>
      <w:r w:rsidRPr="00F74EE6">
        <w:t xml:space="preserve"> a půdních substrátů obecně, rovněž nalezneme gildu specialistů na sběr potravy na kmeni stromu pomocí sondování. Z čeledi lejskovitých pochází gilda specializující se na sběr potravy za letu, byť červenka obecná</w:t>
      </w:r>
      <w:r w:rsidR="00040FED">
        <w:t xml:space="preserve"> nebo lejsek bělokrký</w:t>
      </w:r>
      <w:r w:rsidRPr="00F74EE6">
        <w:t xml:space="preserve"> by mohl</w:t>
      </w:r>
      <w:r w:rsidR="00040FED">
        <w:t>i</w:t>
      </w:r>
      <w:r w:rsidRPr="00F74EE6">
        <w:t xml:space="preserve"> být zařazen</w:t>
      </w:r>
      <w:r w:rsidR="00040FED">
        <w:t>i</w:t>
      </w:r>
      <w:r w:rsidRPr="00F74EE6">
        <w:t xml:space="preserve"> ke </w:t>
      </w:r>
      <w:proofErr w:type="spellStart"/>
      <w:r w:rsidRPr="00F74EE6">
        <w:t>generalistům</w:t>
      </w:r>
      <w:proofErr w:type="spellEnd"/>
      <w:r w:rsidRPr="00F74EE6">
        <w:t xml:space="preserve"> sbírajícím potravu z listí a větviček.</w:t>
      </w:r>
      <w:r w:rsidR="00040FED">
        <w:t xml:space="preserve"> Listy</w:t>
      </w:r>
      <w:r w:rsidRPr="00F74EE6">
        <w:t xml:space="preserve"> </w:t>
      </w:r>
      <w:r w:rsidR="00040FED">
        <w:t xml:space="preserve">a větvičky </w:t>
      </w:r>
      <w:r w:rsidRPr="00F74EE6">
        <w:t xml:space="preserve">jsou v prostředí tohoto typu lesa pravděpodobně nejvhodnějším </w:t>
      </w:r>
      <w:r w:rsidR="00040FED">
        <w:t xml:space="preserve">substrátem pro sběr </w:t>
      </w:r>
      <w:r w:rsidRPr="00F74EE6">
        <w:t xml:space="preserve">potravy pro většinu druhů, což reflektuje i </w:t>
      </w:r>
      <w:r w:rsidR="00040FED">
        <w:t xml:space="preserve">jejich </w:t>
      </w:r>
      <w:r w:rsidRPr="00F74EE6">
        <w:t>celkový počet, který se na tuto kombinaci soustředil. Díky shlukové analýze bylo možno tuto gildu rozdělit jemněji, dle preferovaných substrátů.</w:t>
      </w:r>
    </w:p>
    <w:p w14:paraId="1C3CEC6F" w14:textId="7F83027C" w:rsidR="000E50D3" w:rsidRPr="00F74EE6" w:rsidRDefault="000E50D3" w:rsidP="00F74EE6">
      <w:pPr>
        <w:pStyle w:val="Text"/>
      </w:pPr>
      <w:r w:rsidRPr="00F74EE6">
        <w:tab/>
        <w:t>Struktura trofických gild tohoto společenstva z velké části odpovídá gildám nalezeným v podobném typu habitatu v Šrámková NPR na Slovensku</w:t>
      </w:r>
      <w:r w:rsidR="00FA7D30" w:rsidRPr="00F74EE6">
        <w:t xml:space="preserve"> </w:t>
      </w:r>
      <w:r w:rsidR="00FA7D30" w:rsidRPr="00F74EE6">
        <w:fldChar w:fldCharType="begin"/>
      </w:r>
      <w:r w:rsidR="00001073">
        <w:instrText xml:space="preserve"> ADDIN ZOTERO_ITEM CSL_CITATION {"citationID":"TXGWDPXT","properties":{"formattedCitation":"(Kor\\uc0\\u328{}an &amp; Adam\\uc0\\u237{}k, 2007)","plainCitation":"(Korňan &amp; Adamík, 2007)","noteIndex":0},"citationItems":[{"id":1533,"uris":["http://zotero.org/users/11063705/items/JQJASJKM"],"itemData":{"id":1533,"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citation-key":"kornan-2007b"}}],"schema":"https://github.com/citation-style-language/schema/raw/master/csl-citation.json"} </w:instrText>
      </w:r>
      <w:r w:rsidR="00FA7D30" w:rsidRPr="00F74EE6">
        <w:fldChar w:fldCharType="separate"/>
      </w:r>
      <w:r w:rsidR="00FA7D30" w:rsidRPr="00F74EE6">
        <w:t>(Korňan &amp; Adamík, 2007)</w:t>
      </w:r>
      <w:r w:rsidR="00FA7D30" w:rsidRPr="00F74EE6">
        <w:fldChar w:fldCharType="end"/>
      </w:r>
      <w:r w:rsidRPr="00F74EE6">
        <w:t xml:space="preserve">. Odlišnou pozici má v této práci např. červenka obecná, která na Slovensku připadla do gildy sbírající potravu blíže zemi. Lehká odchylka vznikla u dvojice brhlíka a šoupálka, a poukazuje na subjektivitu kategorií sběru potravy. V práci </w:t>
      </w:r>
      <w:r w:rsidR="00FA7D30" w:rsidRPr="00F74EE6">
        <w:fldChar w:fldCharType="begin"/>
      </w:r>
      <w:r w:rsidR="00001073">
        <w:instrText xml:space="preserve"> ADDIN ZOTERO_ITEM CSL_CITATION {"citationID":"qfycnuTT","properties":{"formattedCitation":"(Kor\\uc0\\u328{}an &amp; Adam\\uc0\\u237{}k, 2007)","plainCitation":"(Korňan &amp; Adamík, 2007)","dontUpdate":true,"noteIndex":0},"citationItems":[{"id":1533,"uris":["http://zotero.org/users/11063705/items/JQJASJKM"],"itemData":{"id":1533,"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citation-key":"kornan-2007b"}}],"schema":"https://github.com/citation-style-language/schema/raw/master/csl-citation.json"} </w:instrText>
      </w:r>
      <w:r w:rsidR="00FA7D30" w:rsidRPr="00F74EE6">
        <w:fldChar w:fldCharType="separate"/>
      </w:r>
      <w:r w:rsidR="00FA7D30" w:rsidRPr="00F74EE6">
        <w:t>Korňan &amp; Adamík, (2007)</w:t>
      </w:r>
      <w:r w:rsidR="00FA7D30" w:rsidRPr="00F74EE6">
        <w:fldChar w:fldCharType="end"/>
      </w:r>
      <w:r w:rsidR="00FA7D30" w:rsidRPr="00F74EE6">
        <w:t xml:space="preserve"> </w:t>
      </w:r>
      <w:r w:rsidRPr="00F74EE6">
        <w:t xml:space="preserve">popisují tuto gildu jako sběrače z kůry, s primární metodou sběru </w:t>
      </w:r>
      <w:proofErr w:type="spellStart"/>
      <w:r w:rsidRPr="00F74EE6">
        <w:t>gleaning</w:t>
      </w:r>
      <w:proofErr w:type="spellEnd"/>
      <w:r w:rsidRPr="00F74EE6">
        <w:t>. Je to pravděpodobně kvůli zahrnutí šplhavců do jejich analýzy, kde vzniká velký kontrast oproti metodě bubnování. I přes odlišný název a kategorie však tato gilda zůstává ve své struktuře identická.</w:t>
      </w:r>
    </w:p>
    <w:p w14:paraId="5BB375CD" w14:textId="44132FD6" w:rsidR="00E92CFD" w:rsidRDefault="00C24F31" w:rsidP="00C24F31">
      <w:pPr>
        <w:pStyle w:val="Text"/>
      </w:pPr>
      <w:r>
        <w:tab/>
      </w:r>
    </w:p>
    <w:p w14:paraId="52337625" w14:textId="77777777" w:rsidR="00C24F31" w:rsidRDefault="00C24F31" w:rsidP="00C24F31">
      <w:pPr>
        <w:pStyle w:val="Text"/>
      </w:pPr>
    </w:p>
    <w:p w14:paraId="7AA500DA" w14:textId="77777777" w:rsidR="00C24F31" w:rsidRDefault="00C24F31" w:rsidP="00C24F31">
      <w:pPr>
        <w:pStyle w:val="Text"/>
      </w:pPr>
    </w:p>
    <w:p w14:paraId="25D0479B" w14:textId="77777777" w:rsidR="00C24F31" w:rsidRDefault="00C24F31" w:rsidP="00C24F31">
      <w:pPr>
        <w:pStyle w:val="Text"/>
      </w:pPr>
    </w:p>
    <w:p w14:paraId="086EA06B" w14:textId="7885A2D0" w:rsidR="00E92CFD" w:rsidRDefault="00E92CFD" w:rsidP="00F750E7">
      <w:pPr>
        <w:pStyle w:val="NadpisSekce"/>
      </w:pPr>
      <w:bookmarkStart w:id="48" w:name="_g9icjprrlt85" w:colFirst="0" w:colLast="0"/>
      <w:bookmarkStart w:id="49" w:name="_Toc195971224"/>
      <w:bookmarkEnd w:id="48"/>
      <w:r>
        <w:lastRenderedPageBreak/>
        <w:t>3 Potravní gildy na mezikontinentální škále</w:t>
      </w:r>
      <w:bookmarkEnd w:id="49"/>
    </w:p>
    <w:p w14:paraId="61A6D8E6" w14:textId="31640BE1" w:rsidR="00E92CFD" w:rsidRDefault="00E92CFD" w:rsidP="00F750E7">
      <w:pPr>
        <w:pStyle w:val="Nadpis11"/>
      </w:pPr>
      <w:bookmarkStart w:id="50" w:name="_Toc195971225"/>
      <w:r>
        <w:t>3.1 Metody</w:t>
      </w:r>
      <w:bookmarkEnd w:id="50"/>
    </w:p>
    <w:p w14:paraId="58DBE80A" w14:textId="63A9EE58" w:rsidR="00E92CFD" w:rsidRDefault="00E92CFD" w:rsidP="00F750E7">
      <w:pPr>
        <w:pStyle w:val="Nadpis21"/>
      </w:pPr>
      <w:bookmarkStart w:id="51" w:name="_5ds2a3xc8wpr" w:colFirst="0" w:colLast="0"/>
      <w:bookmarkStart w:id="52" w:name="_Toc195971226"/>
      <w:bookmarkEnd w:id="51"/>
      <w:r>
        <w:t>3.1.1 Selekce vhodných prací</w:t>
      </w:r>
      <w:bookmarkEnd w:id="52"/>
    </w:p>
    <w:p w14:paraId="0761A479" w14:textId="291B674F" w:rsidR="00E92CFD" w:rsidRPr="00F74EE6" w:rsidRDefault="00E92CFD" w:rsidP="00F74EE6">
      <w:pPr>
        <w:pStyle w:val="Text"/>
      </w:pPr>
      <w:r w:rsidRPr="00F74EE6">
        <w:t>Většina prací použitých v této meta-analýze pocházela z archivu prof. Vladimíra Remeše, který se tomuto tématu věnuje již dlouhodobě, a má dobrý přehled o literatuře v</w:t>
      </w:r>
      <w:r w:rsidR="0072077C">
        <w:t xml:space="preserve"> této oblasti </w:t>
      </w:r>
      <w:r w:rsidRPr="00F74EE6">
        <w:t xml:space="preserve">ekologie. Další práce, například ve snaze nalézt data pro jižní Ameriku, Indii </w:t>
      </w:r>
      <w:r w:rsidR="003067B6" w:rsidRPr="00F74EE6">
        <w:t>a jihovýchodní</w:t>
      </w:r>
      <w:r w:rsidRPr="00F74EE6">
        <w:t xml:space="preserve"> Asii, byly vyhledávány pomocí vyhledávačů jako je Google </w:t>
      </w:r>
      <w:proofErr w:type="spellStart"/>
      <w:r w:rsidRPr="00F74EE6">
        <w:t>Scholar</w:t>
      </w:r>
      <w:proofErr w:type="spellEnd"/>
      <w:r w:rsidRPr="00F74EE6">
        <w:t xml:space="preserve"> a </w:t>
      </w:r>
      <w:proofErr w:type="spellStart"/>
      <w:r w:rsidRPr="00F74EE6">
        <w:t>ResearchGate</w:t>
      </w:r>
      <w:proofErr w:type="spellEnd"/>
      <w:r w:rsidRPr="00F74EE6">
        <w:t xml:space="preserve">. Dokumenty byly organizovány a prohlíženy v citačním manažeru </w:t>
      </w:r>
      <w:proofErr w:type="spellStart"/>
      <w:r w:rsidRPr="00F74EE6">
        <w:t>Zotero</w:t>
      </w:r>
      <w:proofErr w:type="spellEnd"/>
      <w:r w:rsidRPr="00F74EE6">
        <w:t>.</w:t>
      </w:r>
    </w:p>
    <w:p w14:paraId="47EF6B75" w14:textId="77777777" w:rsidR="00E92CFD" w:rsidRPr="00F74EE6" w:rsidRDefault="00E92CFD" w:rsidP="00F74EE6">
      <w:pPr>
        <w:pStyle w:val="Text"/>
      </w:pPr>
      <w:r w:rsidRPr="00F74EE6">
        <w:tab/>
        <w:t xml:space="preserve">Celkem bylo prohlédnuto přes 200 vědeckých prací pojednávajících o trofických gildách, potravním chování a metodách sběru potravy ve společenstvech pěvců. Práce, které neobsahovaly žádná data o metodách a substrátech byly vyřazeny jako první. Studie zabývající se jen jedním druhem byly rovněž vyřazeny. Dalším důležitým bodem pro selekci prací byl biotop. Kritériem pro biotopy bylo prostředí s vyšší stromovitou vegetací jako jsou lesy (jehličnaté i listnaté), deštné lesy, mangrovy a eukalyptové háje (angl. </w:t>
      </w:r>
      <w:proofErr w:type="spellStart"/>
      <w:r w:rsidRPr="00F74EE6">
        <w:t>woodlands</w:t>
      </w:r>
      <w:proofErr w:type="spellEnd"/>
      <w:r w:rsidRPr="00F74EE6">
        <w:t>). Například práce z polopouští studující ptáky sbírající potravu výhradně na zemi byly vyřazeny. Co se týče ročního období, toto kritérium se vztahovalo na práce z vyšších zeměpisných šířek, a cílem bylo vybírat práce ve vegetačním období. Práce studující potravní chování v zimě byly vyřazeny.</w:t>
      </w:r>
    </w:p>
    <w:p w14:paraId="46FA3581" w14:textId="7E9B1B53" w:rsidR="00E92CFD" w:rsidRPr="00F74EE6" w:rsidRDefault="00E92CFD" w:rsidP="00F74EE6">
      <w:pPr>
        <w:pStyle w:val="Text"/>
      </w:pPr>
      <w:r w:rsidRPr="00F74EE6">
        <w:tab/>
        <w:t>Ne všechny studie splňující tato kritéria bylo možné zahrnout do meta-analýzy. Nejpodstatnějším údajem byly mnohdy počty pozorování, neboť bez nich nebylo možné převést procentuální data na počty potravních akcí. Tento detail by nebyl závažný v případě ojedinělých druhů vyskytujících se jen v jedné práci, ovšem většina druhů se objevila ve více pracích zároveň. Kombinace procentuálních dat by nebyla možná, a pouhé průměrování procent by nebyl</w:t>
      </w:r>
      <w:r w:rsidR="00A439C3">
        <w:t>o</w:t>
      </w:r>
      <w:r w:rsidRPr="00F74EE6">
        <w:t xml:space="preserve"> korektní</w:t>
      </w:r>
      <w:r w:rsidR="00A439C3">
        <w:t>m</w:t>
      </w:r>
      <w:r w:rsidRPr="00F74EE6">
        <w:t xml:space="preserve"> přístup</w:t>
      </w:r>
      <w:r w:rsidR="00A439C3">
        <w:t>em</w:t>
      </w:r>
      <w:r w:rsidRPr="00F74EE6">
        <w:t>. Kvůli tomuto detailu bylo vyřazeno hned několik jinak vhodných prací,</w:t>
      </w:r>
      <w:r w:rsidR="003067B6" w:rsidRPr="00F74EE6">
        <w:t xml:space="preserve"> například </w:t>
      </w:r>
      <w:r w:rsidR="003067B6" w:rsidRPr="00F74EE6">
        <w:fldChar w:fldCharType="begin"/>
      </w:r>
      <w:r w:rsidR="00001073">
        <w:instrText xml:space="preserve"> ADDIN ZOTERO_ITEM CSL_CITATION {"citationID":"YkKMPdMb","properties":{"formattedCitation":"(Lu et al., 2013)","plainCitation":"(Lu et al., 2013)","dontUpdate":true,"noteIndex":0},"citationItems":[{"id":1129,"uris":["http://zotero.org/users/11063705/items/W5YL7KP7"],"itemData":{"id":1129,"type":"article-journal","abstract":"Surveys about the breeding bird guild structure in karst forest of Nonggang Nature Reserve, Guangxi Zhuang Autonomous Region, were conducted successively in May-July 2010, 2011 and 2012. The feeding modes, foraging strata and foraging heights of 44 breeding bird species were analyzed by clustering and principal component method. The results indicated that the avian community could be divided into 6 guilds, including ground feeding guild, lower feeding guild, upper feeding guild, multilayer feeding guild, trunk feeding guild and air strike guild. Depending on the vegetation structure of Nonggang karst forest and feeding habits, middle layer, lower layer and multilayer feeding guilds were dominant in the karst monsoon forest. Data suggests that the birds tried to alleviate competition pressures by increasing niche breadth, so multilayer feeding guild was formed.","container-title":"Dong Wu Xue Yan Jiu = Zoological Research","ISSN":"0254-5853","issue":"6","journalAbbreviation":"Dongwuxue Yanjiu","language":"chi","note":"PMID: 24415693","page":"601-609","source":"PubMed","title":"[Guild structure of forest breeding bird community in Nonggang Nature Reserve of Guangxi]","volume":"34","author":[{"family":"Lu","given":"Zhou"},{"family":"Yang","given":"Gang"},{"family":"Zhao","given":"Dong-Dong"},{"family":"Wu","given":"Ying-Huan"},{"family":"Meng","given":"Yuan-Jun"},{"family":"Zhou","given":"Fang"}],"issued":{"date-parts":[["2013",12]]},"citation-key":"lu-2013"}}],"schema":"https://github.com/citation-style-language/schema/raw/master/csl-citation.json"} </w:instrText>
      </w:r>
      <w:r w:rsidR="003067B6" w:rsidRPr="00F74EE6">
        <w:fldChar w:fldCharType="separate"/>
      </w:r>
      <w:r w:rsidR="003067B6" w:rsidRPr="00F74EE6">
        <w:t>Lu et al. (2013)</w:t>
      </w:r>
      <w:r w:rsidR="003067B6" w:rsidRPr="00F74EE6">
        <w:fldChar w:fldCharType="end"/>
      </w:r>
      <w:r w:rsidRPr="00F74EE6">
        <w:t>. Posledním kritériem byla dostatečná podobnost použitých kategorií a substrátů ve srovnání s mojí metodologií. Jedním z kroků při zpracování dat totiž byla jejich harmonizace, ale ne všechny kategorie bylo možné harmonizovat, například pokud byly 2 kategorie v originále zkombinované, nebylo možné je při harmonizaci korektně rozdělit.</w:t>
      </w:r>
    </w:p>
    <w:p w14:paraId="07E37314" w14:textId="77777777" w:rsidR="00E92CFD" w:rsidRPr="00F74EE6" w:rsidRDefault="00E92CFD" w:rsidP="00F74EE6">
      <w:pPr>
        <w:pStyle w:val="Text"/>
      </w:pPr>
      <w:r w:rsidRPr="00F74EE6">
        <w:tab/>
        <w:t xml:space="preserve">Výsledná data pocházejí ze 25 prací. Z toho jich 17 bylo vybráno z archivu a hledáním online, 1 datový bod pro Evropu jsou data z předchozí kapitoly této práce a data ze 7 prací (včetně vlastních dat z 63 </w:t>
      </w:r>
      <w:proofErr w:type="spellStart"/>
      <w:r w:rsidRPr="00F74EE6">
        <w:t>transektů</w:t>
      </w:r>
      <w:proofErr w:type="spellEnd"/>
      <w:r w:rsidRPr="00F74EE6">
        <w:t xml:space="preserve"> napříč Austrálií) poskytnul v již digitalizované podobě prof. Remeš. Lokace jednotlivých prací zobrazuje mapa obr. 9. Jednotlivé práce, hypertextový odkaz, kontinent, typy habitatu a počty druhů zobrazuje tabulka 2.</w:t>
      </w:r>
    </w:p>
    <w:p w14:paraId="3BC2783E" w14:textId="66BA7256" w:rsidR="00E92CFD" w:rsidRDefault="00E92CFD" w:rsidP="00F750E7">
      <w:pPr>
        <w:pStyle w:val="Nadpis21"/>
      </w:pPr>
      <w:bookmarkStart w:id="53" w:name="_dexo5zpsihg5" w:colFirst="0" w:colLast="0"/>
      <w:bookmarkStart w:id="54" w:name="_Toc195971227"/>
      <w:bookmarkEnd w:id="53"/>
      <w:r>
        <w:t>3.1.2 Extrakce a harmonizace dat</w:t>
      </w:r>
      <w:bookmarkEnd w:id="54"/>
    </w:p>
    <w:p w14:paraId="2E8BC248" w14:textId="77777777" w:rsidR="00E92CFD" w:rsidRDefault="00E92CFD" w:rsidP="00857BAC">
      <w:pPr>
        <w:pStyle w:val="Text"/>
      </w:pPr>
      <w:r>
        <w:t>Vybrané práce byly ve formátu PDF nebo šlo o přílohy ve formátu dokument Word. Data z těchto prací byla převedena do tabulkového programu Excel pomocí několika metod. U starších digitalizovaných prací s horší kvalitou optického rozpoznávání znaků (OCR) bylo potřeba přepsat hodnoty ručně. U novějších digitálních dokumentů bylo možné tabulku jednoduše zkopírovat nebo využít integrované funkce programu Excel pro nahrání tabulkových dat z dokumentu PDF či Word.</w:t>
      </w:r>
    </w:p>
    <w:p w14:paraId="0B445170" w14:textId="45413F6A" w:rsidR="00E92CFD" w:rsidRDefault="00857BAC" w:rsidP="00857BAC">
      <w:pPr>
        <w:pStyle w:val="Text"/>
      </w:pPr>
      <w:r w:rsidRPr="000779B9">
        <w:rPr>
          <w:b/>
          <w:bCs/>
          <w:noProof/>
        </w:rPr>
        <w:lastRenderedPageBreak/>
        <w:drawing>
          <wp:anchor distT="0" distB="0" distL="0" distR="0" simplePos="0" relativeHeight="251668480" behindDoc="0" locked="0" layoutInCell="1" hidden="0" allowOverlap="1" wp14:anchorId="2C589537" wp14:editId="1AB23B9C">
            <wp:simplePos x="0" y="0"/>
            <wp:positionH relativeFrom="margin">
              <wp:posOffset>172288</wp:posOffset>
            </wp:positionH>
            <wp:positionV relativeFrom="paragraph">
              <wp:posOffset>0</wp:posOffset>
            </wp:positionV>
            <wp:extent cx="5551805" cy="2457450"/>
            <wp:effectExtent l="0" t="0" r="0" b="0"/>
            <wp:wrapTopAndBottom/>
            <wp:docPr id="5" name="image4.png" descr="A map of the world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5" name="image4.png" descr="A map of the world with red dots&#10;&#10;AI-generated content may be incorrect."/>
                    <pic:cNvPicPr preferRelativeResize="0"/>
                  </pic:nvPicPr>
                  <pic:blipFill>
                    <a:blip r:embed="rId23"/>
                    <a:srcRect/>
                    <a:stretch>
                      <a:fillRect/>
                    </a:stretch>
                  </pic:blipFill>
                  <pic:spPr>
                    <a:xfrm>
                      <a:off x="0" y="0"/>
                      <a:ext cx="5551805" cy="2457450"/>
                    </a:xfrm>
                    <a:prstGeom prst="rect">
                      <a:avLst/>
                    </a:prstGeom>
                    <a:ln/>
                  </pic:spPr>
                </pic:pic>
              </a:graphicData>
            </a:graphic>
            <wp14:sizeRelH relativeFrom="margin">
              <wp14:pctWidth>0</wp14:pctWidth>
            </wp14:sizeRelH>
            <wp14:sizeRelV relativeFrom="margin">
              <wp14:pctHeight>0</wp14:pctHeight>
            </wp14:sizeRelV>
          </wp:anchor>
        </w:drawing>
      </w:r>
      <w:r w:rsidR="00E92CFD" w:rsidRPr="000779B9">
        <w:rPr>
          <w:b/>
          <w:bCs/>
        </w:rPr>
        <w:t>Obr. 9:</w:t>
      </w:r>
      <w:r w:rsidR="00E92CFD">
        <w:t xml:space="preserve"> Mapa světa s lokacemi zdrojů dat pro mezikontinentální srovnání. Každá červená tečka značí jednu práci. Poloha je přibližná, přesné údaje jsou k dohledání v jednotlivých pracích.</w:t>
      </w:r>
    </w:p>
    <w:p w14:paraId="0A5CDC0B" w14:textId="77777777" w:rsidR="00857BAC" w:rsidRDefault="00857BAC" w:rsidP="00857BAC">
      <w:pPr>
        <w:pStyle w:val="Text"/>
      </w:pPr>
    </w:p>
    <w:p w14:paraId="56F4F7D9" w14:textId="77777777" w:rsidR="00E92CFD" w:rsidRDefault="00E92CFD" w:rsidP="00857BAC">
      <w:pPr>
        <w:pStyle w:val="Text"/>
      </w:pPr>
      <w:r w:rsidRPr="000779B9">
        <w:rPr>
          <w:b/>
          <w:bCs/>
        </w:rPr>
        <w:t>Tabulka 2:</w:t>
      </w:r>
      <w:r>
        <w:t xml:space="preserve"> Seznam prací použitých pro mezikontinentální srovnání s informacemi o zdroji, lokaci, typu habitatu a počtu druhů.</w:t>
      </w:r>
    </w:p>
    <w:tbl>
      <w:tblPr>
        <w:tblW w:w="9247" w:type="dxa"/>
        <w:tblInd w:w="15" w:type="dxa"/>
        <w:tblBorders>
          <w:insideH w:val="single" w:sz="4" w:space="0" w:color="auto"/>
          <w:insideV w:val="single" w:sz="4" w:space="0" w:color="auto"/>
        </w:tblBorders>
        <w:tblLayout w:type="fixed"/>
        <w:tblLook w:val="0600" w:firstRow="0" w:lastRow="0" w:firstColumn="0" w:lastColumn="0" w:noHBand="1" w:noVBand="1"/>
      </w:tblPr>
      <w:tblGrid>
        <w:gridCol w:w="2185"/>
        <w:gridCol w:w="1137"/>
        <w:gridCol w:w="1800"/>
        <w:gridCol w:w="3080"/>
        <w:gridCol w:w="1045"/>
      </w:tblGrid>
      <w:tr w:rsidR="00F750E7" w14:paraId="7DE50B9E" w14:textId="77777777" w:rsidTr="000779B9">
        <w:trPr>
          <w:trHeight w:val="193"/>
          <w:tblHeader/>
        </w:trPr>
        <w:tc>
          <w:tcPr>
            <w:tcW w:w="2185" w:type="dxa"/>
            <w:tcMar>
              <w:top w:w="100" w:type="dxa"/>
              <w:left w:w="100" w:type="dxa"/>
              <w:bottom w:w="100" w:type="dxa"/>
              <w:right w:w="100" w:type="dxa"/>
            </w:tcMar>
          </w:tcPr>
          <w:p w14:paraId="0ED52896" w14:textId="77777777" w:rsidR="00E92CFD" w:rsidRDefault="00E92CFD" w:rsidP="000779B9">
            <w:pPr>
              <w:pStyle w:val="Text"/>
              <w:spacing w:line="240" w:lineRule="auto"/>
              <w:jc w:val="center"/>
            </w:pPr>
            <w:r>
              <w:t>Práce</w:t>
            </w:r>
          </w:p>
        </w:tc>
        <w:tc>
          <w:tcPr>
            <w:tcW w:w="1137" w:type="dxa"/>
            <w:tcMar>
              <w:top w:w="100" w:type="dxa"/>
              <w:left w:w="100" w:type="dxa"/>
              <w:bottom w:w="100" w:type="dxa"/>
              <w:right w:w="100" w:type="dxa"/>
            </w:tcMar>
          </w:tcPr>
          <w:p w14:paraId="2282B36C" w14:textId="77777777" w:rsidR="00E92CFD" w:rsidRDefault="00E92CFD" w:rsidP="000779B9">
            <w:pPr>
              <w:pStyle w:val="Text"/>
              <w:spacing w:line="240" w:lineRule="auto"/>
              <w:jc w:val="center"/>
            </w:pPr>
            <w:r>
              <w:t>Odkaz</w:t>
            </w:r>
          </w:p>
        </w:tc>
        <w:tc>
          <w:tcPr>
            <w:tcW w:w="1800" w:type="dxa"/>
            <w:tcMar>
              <w:top w:w="100" w:type="dxa"/>
              <w:left w:w="100" w:type="dxa"/>
              <w:bottom w:w="100" w:type="dxa"/>
              <w:right w:w="100" w:type="dxa"/>
            </w:tcMar>
          </w:tcPr>
          <w:p w14:paraId="0B2A012B" w14:textId="77777777" w:rsidR="00E92CFD" w:rsidRDefault="00E92CFD" w:rsidP="000779B9">
            <w:pPr>
              <w:pStyle w:val="Text"/>
              <w:spacing w:line="240" w:lineRule="auto"/>
              <w:jc w:val="center"/>
            </w:pPr>
            <w:r>
              <w:t>Kontinent</w:t>
            </w:r>
          </w:p>
        </w:tc>
        <w:tc>
          <w:tcPr>
            <w:tcW w:w="3080" w:type="dxa"/>
            <w:tcMar>
              <w:top w:w="100" w:type="dxa"/>
              <w:left w:w="100" w:type="dxa"/>
              <w:bottom w:w="100" w:type="dxa"/>
              <w:right w:w="100" w:type="dxa"/>
            </w:tcMar>
          </w:tcPr>
          <w:p w14:paraId="657B744F" w14:textId="77777777" w:rsidR="00E92CFD" w:rsidRDefault="00E92CFD" w:rsidP="000779B9">
            <w:pPr>
              <w:pStyle w:val="Text"/>
              <w:spacing w:line="240" w:lineRule="auto"/>
              <w:jc w:val="center"/>
            </w:pPr>
            <w:r>
              <w:t>Habitat česky</w:t>
            </w:r>
          </w:p>
        </w:tc>
        <w:tc>
          <w:tcPr>
            <w:tcW w:w="1045" w:type="dxa"/>
            <w:tcMar>
              <w:top w:w="100" w:type="dxa"/>
              <w:left w:w="100" w:type="dxa"/>
              <w:bottom w:w="100" w:type="dxa"/>
              <w:right w:w="100" w:type="dxa"/>
            </w:tcMar>
          </w:tcPr>
          <w:p w14:paraId="4C29E28D" w14:textId="77777777" w:rsidR="00E92CFD" w:rsidRDefault="00E92CFD" w:rsidP="000779B9">
            <w:pPr>
              <w:pStyle w:val="Text"/>
              <w:spacing w:line="240" w:lineRule="auto"/>
              <w:jc w:val="center"/>
            </w:pPr>
            <w:r>
              <w:t>n druhů</w:t>
            </w:r>
          </w:p>
        </w:tc>
      </w:tr>
      <w:tr w:rsidR="00F750E7" w14:paraId="35688359" w14:textId="77777777" w:rsidTr="000779B9">
        <w:trPr>
          <w:trHeight w:val="15"/>
        </w:trPr>
        <w:tc>
          <w:tcPr>
            <w:tcW w:w="2185" w:type="dxa"/>
            <w:tcMar>
              <w:top w:w="-13" w:type="dxa"/>
              <w:left w:w="-13" w:type="dxa"/>
              <w:bottom w:w="-13" w:type="dxa"/>
              <w:right w:w="-13" w:type="dxa"/>
            </w:tcMar>
          </w:tcPr>
          <w:p w14:paraId="56FBA8C7" w14:textId="77777777" w:rsidR="00E92CFD" w:rsidRDefault="00E92CFD" w:rsidP="000779B9">
            <w:pPr>
              <w:pStyle w:val="Text"/>
              <w:spacing w:line="240" w:lineRule="auto"/>
              <w:jc w:val="center"/>
            </w:pPr>
            <w:proofErr w:type="spellStart"/>
            <w:r>
              <w:t>Landres</w:t>
            </w:r>
            <w:proofErr w:type="spellEnd"/>
            <w:r>
              <w:t xml:space="preserve"> 1980</w:t>
            </w:r>
          </w:p>
        </w:tc>
        <w:tc>
          <w:tcPr>
            <w:tcW w:w="1137" w:type="dxa"/>
            <w:tcMar>
              <w:top w:w="-13" w:type="dxa"/>
              <w:left w:w="-13" w:type="dxa"/>
              <w:bottom w:w="-13" w:type="dxa"/>
              <w:right w:w="-13" w:type="dxa"/>
            </w:tcMar>
          </w:tcPr>
          <w:p w14:paraId="0F86C837" w14:textId="03524A12" w:rsidR="00E92CFD" w:rsidRDefault="00040FED" w:rsidP="000779B9">
            <w:pPr>
              <w:pStyle w:val="Text"/>
              <w:spacing w:line="240" w:lineRule="auto"/>
              <w:jc w:val="center"/>
            </w:pPr>
            <w:hyperlink r:id="rId24">
              <w:r>
                <w:rPr>
                  <w:color w:val="1155CC"/>
                  <w:u w:val="single"/>
                </w:rPr>
                <w:t>Odkaz</w:t>
              </w:r>
            </w:hyperlink>
          </w:p>
        </w:tc>
        <w:tc>
          <w:tcPr>
            <w:tcW w:w="1800" w:type="dxa"/>
            <w:tcMar>
              <w:top w:w="-13" w:type="dxa"/>
              <w:left w:w="-13" w:type="dxa"/>
              <w:bottom w:w="-13" w:type="dxa"/>
              <w:right w:w="-13" w:type="dxa"/>
            </w:tcMar>
          </w:tcPr>
          <w:p w14:paraId="40BBAB5D"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7AA9F043" w14:textId="77777777" w:rsidR="00E92CFD" w:rsidRDefault="00E92CFD" w:rsidP="000779B9">
            <w:pPr>
              <w:pStyle w:val="Text"/>
              <w:spacing w:line="240" w:lineRule="auto"/>
              <w:jc w:val="center"/>
            </w:pPr>
            <w:r>
              <w:t>Dubový háj (</w:t>
            </w:r>
            <w:proofErr w:type="spellStart"/>
            <w:r>
              <w:t>woodland</w:t>
            </w:r>
            <w:proofErr w:type="spellEnd"/>
            <w:r>
              <w:t>)</w:t>
            </w:r>
          </w:p>
        </w:tc>
        <w:tc>
          <w:tcPr>
            <w:tcW w:w="1045" w:type="dxa"/>
            <w:tcMar>
              <w:top w:w="-13" w:type="dxa"/>
              <w:left w:w="-13" w:type="dxa"/>
              <w:bottom w:w="-13" w:type="dxa"/>
              <w:right w:w="-13" w:type="dxa"/>
            </w:tcMar>
          </w:tcPr>
          <w:p w14:paraId="6473469B" w14:textId="77777777" w:rsidR="00E92CFD" w:rsidRDefault="00E92CFD" w:rsidP="000779B9">
            <w:pPr>
              <w:pStyle w:val="Text"/>
              <w:spacing w:line="240" w:lineRule="auto"/>
              <w:jc w:val="center"/>
            </w:pPr>
            <w:r>
              <w:t>12</w:t>
            </w:r>
          </w:p>
        </w:tc>
      </w:tr>
      <w:tr w:rsidR="00F750E7" w14:paraId="63D0A06D" w14:textId="77777777" w:rsidTr="000779B9">
        <w:trPr>
          <w:trHeight w:val="15"/>
        </w:trPr>
        <w:tc>
          <w:tcPr>
            <w:tcW w:w="2185" w:type="dxa"/>
            <w:tcMar>
              <w:top w:w="-13" w:type="dxa"/>
              <w:left w:w="-13" w:type="dxa"/>
              <w:bottom w:w="-13" w:type="dxa"/>
              <w:right w:w="-13" w:type="dxa"/>
            </w:tcMar>
          </w:tcPr>
          <w:p w14:paraId="0583BB69" w14:textId="77777777" w:rsidR="00E92CFD" w:rsidRDefault="00E92CFD" w:rsidP="000779B9">
            <w:pPr>
              <w:pStyle w:val="Text"/>
              <w:spacing w:line="240" w:lineRule="auto"/>
              <w:jc w:val="center"/>
            </w:pPr>
            <w:proofErr w:type="spellStart"/>
            <w:r>
              <w:t>Landres</w:t>
            </w:r>
            <w:proofErr w:type="spellEnd"/>
            <w:r>
              <w:t xml:space="preserve"> 1983</w:t>
            </w:r>
          </w:p>
        </w:tc>
        <w:tc>
          <w:tcPr>
            <w:tcW w:w="1137" w:type="dxa"/>
            <w:tcMar>
              <w:top w:w="-13" w:type="dxa"/>
              <w:left w:w="-13" w:type="dxa"/>
              <w:bottom w:w="-13" w:type="dxa"/>
              <w:right w:w="-13" w:type="dxa"/>
            </w:tcMar>
          </w:tcPr>
          <w:p w14:paraId="29B968F6" w14:textId="4BCDEA34" w:rsidR="00E92CFD" w:rsidRDefault="00040FED" w:rsidP="000779B9">
            <w:pPr>
              <w:pStyle w:val="Text"/>
              <w:spacing w:line="240" w:lineRule="auto"/>
              <w:jc w:val="center"/>
            </w:pPr>
            <w:hyperlink r:id="rId25">
              <w:r>
                <w:rPr>
                  <w:color w:val="1155CC"/>
                  <w:u w:val="single"/>
                </w:rPr>
                <w:t>Odkaz</w:t>
              </w:r>
            </w:hyperlink>
          </w:p>
        </w:tc>
        <w:tc>
          <w:tcPr>
            <w:tcW w:w="1800" w:type="dxa"/>
            <w:tcMar>
              <w:top w:w="-13" w:type="dxa"/>
              <w:left w:w="-13" w:type="dxa"/>
              <w:bottom w:w="-13" w:type="dxa"/>
              <w:right w:w="-13" w:type="dxa"/>
            </w:tcMar>
          </w:tcPr>
          <w:p w14:paraId="48FC7996"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18D14FA1" w14:textId="77777777" w:rsidR="00E92CFD" w:rsidRDefault="00E92CFD" w:rsidP="000779B9">
            <w:pPr>
              <w:pStyle w:val="Text"/>
              <w:spacing w:line="240" w:lineRule="auto"/>
              <w:jc w:val="center"/>
            </w:pPr>
            <w:r>
              <w:t>Dubový háj (</w:t>
            </w:r>
            <w:proofErr w:type="spellStart"/>
            <w:r>
              <w:t>woodland</w:t>
            </w:r>
            <w:proofErr w:type="spellEnd"/>
            <w:r>
              <w:t>)</w:t>
            </w:r>
          </w:p>
        </w:tc>
        <w:tc>
          <w:tcPr>
            <w:tcW w:w="1045" w:type="dxa"/>
            <w:tcMar>
              <w:top w:w="-13" w:type="dxa"/>
              <w:left w:w="-13" w:type="dxa"/>
              <w:bottom w:w="-13" w:type="dxa"/>
              <w:right w:w="-13" w:type="dxa"/>
            </w:tcMar>
          </w:tcPr>
          <w:p w14:paraId="30E888B0" w14:textId="77777777" w:rsidR="00E92CFD" w:rsidRDefault="00E92CFD" w:rsidP="000779B9">
            <w:pPr>
              <w:pStyle w:val="Text"/>
              <w:spacing w:line="240" w:lineRule="auto"/>
              <w:jc w:val="center"/>
            </w:pPr>
            <w:r>
              <w:t>21</w:t>
            </w:r>
          </w:p>
        </w:tc>
      </w:tr>
      <w:tr w:rsidR="00F750E7" w14:paraId="679201E6" w14:textId="77777777" w:rsidTr="000779B9">
        <w:trPr>
          <w:trHeight w:val="15"/>
        </w:trPr>
        <w:tc>
          <w:tcPr>
            <w:tcW w:w="2185" w:type="dxa"/>
            <w:tcMar>
              <w:top w:w="-13" w:type="dxa"/>
              <w:left w:w="-13" w:type="dxa"/>
              <w:bottom w:w="-13" w:type="dxa"/>
              <w:right w:w="-13" w:type="dxa"/>
            </w:tcMar>
          </w:tcPr>
          <w:p w14:paraId="55A7634B" w14:textId="77777777" w:rsidR="00E92CFD" w:rsidRDefault="00E92CFD" w:rsidP="000779B9">
            <w:pPr>
              <w:pStyle w:val="Text"/>
              <w:spacing w:line="240" w:lineRule="auto"/>
              <w:jc w:val="center"/>
            </w:pPr>
            <w:r>
              <w:t>Holmes 1979</w:t>
            </w:r>
          </w:p>
        </w:tc>
        <w:tc>
          <w:tcPr>
            <w:tcW w:w="1137" w:type="dxa"/>
            <w:tcMar>
              <w:top w:w="-13" w:type="dxa"/>
              <w:left w:w="-13" w:type="dxa"/>
              <w:bottom w:w="-13" w:type="dxa"/>
              <w:right w:w="-13" w:type="dxa"/>
            </w:tcMar>
          </w:tcPr>
          <w:p w14:paraId="11990B17" w14:textId="23717DF5" w:rsidR="00E92CFD" w:rsidRDefault="00040FED" w:rsidP="000779B9">
            <w:pPr>
              <w:pStyle w:val="Text"/>
              <w:spacing w:line="240" w:lineRule="auto"/>
              <w:jc w:val="center"/>
            </w:pPr>
            <w:hyperlink r:id="rId26">
              <w:r>
                <w:rPr>
                  <w:color w:val="1155CC"/>
                  <w:u w:val="single"/>
                </w:rPr>
                <w:t>Odkaz</w:t>
              </w:r>
            </w:hyperlink>
          </w:p>
        </w:tc>
        <w:tc>
          <w:tcPr>
            <w:tcW w:w="1800" w:type="dxa"/>
            <w:tcMar>
              <w:top w:w="-13" w:type="dxa"/>
              <w:left w:w="-13" w:type="dxa"/>
              <w:bottom w:w="-13" w:type="dxa"/>
              <w:right w:w="-13" w:type="dxa"/>
            </w:tcMar>
          </w:tcPr>
          <w:p w14:paraId="374B38D7"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5BD04E85" w14:textId="77777777" w:rsidR="00E92CFD" w:rsidRDefault="00E92CFD" w:rsidP="000779B9">
            <w:pPr>
              <w:pStyle w:val="Text"/>
              <w:spacing w:line="240" w:lineRule="auto"/>
              <w:jc w:val="center"/>
            </w:pPr>
            <w:proofErr w:type="spellStart"/>
            <w:r>
              <w:t>Bukovo</w:t>
            </w:r>
            <w:proofErr w:type="spellEnd"/>
            <w:r>
              <w:t>-javorový les</w:t>
            </w:r>
          </w:p>
        </w:tc>
        <w:tc>
          <w:tcPr>
            <w:tcW w:w="1045" w:type="dxa"/>
            <w:tcMar>
              <w:top w:w="-13" w:type="dxa"/>
              <w:left w:w="-13" w:type="dxa"/>
              <w:bottom w:w="-13" w:type="dxa"/>
              <w:right w:w="-13" w:type="dxa"/>
            </w:tcMar>
          </w:tcPr>
          <w:p w14:paraId="616129EB" w14:textId="77777777" w:rsidR="00E92CFD" w:rsidRDefault="00E92CFD" w:rsidP="000779B9">
            <w:pPr>
              <w:pStyle w:val="Text"/>
              <w:spacing w:line="240" w:lineRule="auto"/>
              <w:jc w:val="center"/>
            </w:pPr>
            <w:r>
              <w:t>22</w:t>
            </w:r>
          </w:p>
        </w:tc>
      </w:tr>
      <w:tr w:rsidR="00F750E7" w14:paraId="53D30B9D" w14:textId="77777777" w:rsidTr="000779B9">
        <w:trPr>
          <w:trHeight w:val="15"/>
        </w:trPr>
        <w:tc>
          <w:tcPr>
            <w:tcW w:w="2185" w:type="dxa"/>
            <w:tcMar>
              <w:top w:w="-13" w:type="dxa"/>
              <w:left w:w="-13" w:type="dxa"/>
              <w:bottom w:w="-13" w:type="dxa"/>
              <w:right w:w="-13" w:type="dxa"/>
            </w:tcMar>
          </w:tcPr>
          <w:p w14:paraId="675FB31D" w14:textId="77777777" w:rsidR="00E92CFD" w:rsidRDefault="00E92CFD" w:rsidP="000779B9">
            <w:pPr>
              <w:pStyle w:val="Text"/>
              <w:spacing w:line="240" w:lineRule="auto"/>
              <w:jc w:val="center"/>
            </w:pPr>
            <w:r>
              <w:t>Jones 2020</w:t>
            </w:r>
          </w:p>
        </w:tc>
        <w:tc>
          <w:tcPr>
            <w:tcW w:w="1137" w:type="dxa"/>
            <w:tcMar>
              <w:top w:w="-13" w:type="dxa"/>
              <w:left w:w="-13" w:type="dxa"/>
              <w:bottom w:w="-13" w:type="dxa"/>
              <w:right w:w="-13" w:type="dxa"/>
            </w:tcMar>
          </w:tcPr>
          <w:p w14:paraId="5D674237" w14:textId="33B9D5C5" w:rsidR="00E92CFD" w:rsidRDefault="00040FED" w:rsidP="000779B9">
            <w:pPr>
              <w:pStyle w:val="Text"/>
              <w:spacing w:line="240" w:lineRule="auto"/>
              <w:jc w:val="center"/>
            </w:pPr>
            <w:hyperlink r:id="rId27">
              <w:r>
                <w:rPr>
                  <w:color w:val="1155CC"/>
                  <w:u w:val="single"/>
                </w:rPr>
                <w:t>Odkaz</w:t>
              </w:r>
            </w:hyperlink>
          </w:p>
        </w:tc>
        <w:tc>
          <w:tcPr>
            <w:tcW w:w="1800" w:type="dxa"/>
            <w:tcMar>
              <w:top w:w="-13" w:type="dxa"/>
              <w:left w:w="-13" w:type="dxa"/>
              <w:bottom w:w="-13" w:type="dxa"/>
              <w:right w:w="-13" w:type="dxa"/>
            </w:tcMar>
          </w:tcPr>
          <w:p w14:paraId="5D641A49" w14:textId="77777777" w:rsidR="00E92CFD" w:rsidRDefault="00E92CFD" w:rsidP="000779B9">
            <w:pPr>
              <w:pStyle w:val="Text"/>
              <w:spacing w:line="240" w:lineRule="auto"/>
              <w:jc w:val="center"/>
            </w:pPr>
            <w:r>
              <w:t>Severní Amerika</w:t>
            </w:r>
          </w:p>
        </w:tc>
        <w:tc>
          <w:tcPr>
            <w:tcW w:w="3080" w:type="dxa"/>
            <w:tcMar>
              <w:top w:w="-13" w:type="dxa"/>
              <w:left w:w="-13" w:type="dxa"/>
              <w:bottom w:w="-13" w:type="dxa"/>
              <w:right w:w="-13" w:type="dxa"/>
            </w:tcMar>
          </w:tcPr>
          <w:p w14:paraId="64514858" w14:textId="77777777" w:rsidR="00E92CFD" w:rsidRDefault="00E92CFD" w:rsidP="000779B9">
            <w:pPr>
              <w:pStyle w:val="Text"/>
              <w:spacing w:line="240" w:lineRule="auto"/>
              <w:jc w:val="center"/>
            </w:pPr>
            <w:r>
              <w:t>Subtropický listnatý les</w:t>
            </w:r>
          </w:p>
        </w:tc>
        <w:tc>
          <w:tcPr>
            <w:tcW w:w="1045" w:type="dxa"/>
            <w:tcMar>
              <w:top w:w="-13" w:type="dxa"/>
              <w:left w:w="-13" w:type="dxa"/>
              <w:bottom w:w="-13" w:type="dxa"/>
              <w:right w:w="-13" w:type="dxa"/>
            </w:tcMar>
          </w:tcPr>
          <w:p w14:paraId="1D515267" w14:textId="77777777" w:rsidR="00E92CFD" w:rsidRDefault="00E92CFD" w:rsidP="000779B9">
            <w:pPr>
              <w:pStyle w:val="Text"/>
              <w:spacing w:line="240" w:lineRule="auto"/>
              <w:jc w:val="center"/>
            </w:pPr>
            <w:r>
              <w:t>17</w:t>
            </w:r>
          </w:p>
        </w:tc>
      </w:tr>
      <w:tr w:rsidR="00F750E7" w14:paraId="6A1AF9EF" w14:textId="77777777" w:rsidTr="000779B9">
        <w:trPr>
          <w:trHeight w:val="15"/>
        </w:trPr>
        <w:tc>
          <w:tcPr>
            <w:tcW w:w="2185" w:type="dxa"/>
            <w:tcMar>
              <w:top w:w="-13" w:type="dxa"/>
              <w:left w:w="-13" w:type="dxa"/>
              <w:bottom w:w="-13" w:type="dxa"/>
              <w:right w:w="-13" w:type="dxa"/>
            </w:tcMar>
          </w:tcPr>
          <w:p w14:paraId="627169D6" w14:textId="77777777" w:rsidR="00E92CFD" w:rsidRDefault="00E92CFD" w:rsidP="000779B9">
            <w:pPr>
              <w:pStyle w:val="Text"/>
              <w:spacing w:line="240" w:lineRule="auto"/>
              <w:jc w:val="center"/>
            </w:pPr>
            <w:proofErr w:type="spellStart"/>
            <w:r>
              <w:t>Carrascal</w:t>
            </w:r>
            <w:proofErr w:type="spellEnd"/>
            <w:r>
              <w:t xml:space="preserve"> 1987</w:t>
            </w:r>
          </w:p>
        </w:tc>
        <w:tc>
          <w:tcPr>
            <w:tcW w:w="1137" w:type="dxa"/>
            <w:tcMar>
              <w:top w:w="-13" w:type="dxa"/>
              <w:left w:w="-13" w:type="dxa"/>
              <w:bottom w:w="-13" w:type="dxa"/>
              <w:right w:w="-13" w:type="dxa"/>
            </w:tcMar>
          </w:tcPr>
          <w:p w14:paraId="33F634D9" w14:textId="7A321093" w:rsidR="00E92CFD" w:rsidRDefault="00040FED" w:rsidP="000779B9">
            <w:pPr>
              <w:pStyle w:val="Text"/>
              <w:spacing w:line="240" w:lineRule="auto"/>
              <w:jc w:val="center"/>
            </w:pPr>
            <w:hyperlink r:id="rId28">
              <w:r>
                <w:rPr>
                  <w:color w:val="1155CC"/>
                  <w:u w:val="single"/>
                </w:rPr>
                <w:t>Odkaz</w:t>
              </w:r>
            </w:hyperlink>
          </w:p>
        </w:tc>
        <w:tc>
          <w:tcPr>
            <w:tcW w:w="1800" w:type="dxa"/>
            <w:tcMar>
              <w:top w:w="-13" w:type="dxa"/>
              <w:left w:w="-13" w:type="dxa"/>
              <w:bottom w:w="-13" w:type="dxa"/>
              <w:right w:w="-13" w:type="dxa"/>
            </w:tcMar>
          </w:tcPr>
          <w:p w14:paraId="07563736"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190C5F2" w14:textId="77777777" w:rsidR="00E92CFD" w:rsidRDefault="00E92CFD" w:rsidP="000779B9">
            <w:pPr>
              <w:pStyle w:val="Text"/>
              <w:spacing w:line="240" w:lineRule="auto"/>
              <w:jc w:val="center"/>
            </w:pPr>
            <w:r>
              <w:t>Mediteránní horský les</w:t>
            </w:r>
          </w:p>
        </w:tc>
        <w:tc>
          <w:tcPr>
            <w:tcW w:w="1045" w:type="dxa"/>
            <w:tcMar>
              <w:top w:w="-13" w:type="dxa"/>
              <w:left w:w="-13" w:type="dxa"/>
              <w:bottom w:w="-13" w:type="dxa"/>
              <w:right w:w="-13" w:type="dxa"/>
            </w:tcMar>
          </w:tcPr>
          <w:p w14:paraId="7A0698A5" w14:textId="77777777" w:rsidR="00E92CFD" w:rsidRDefault="00E92CFD" w:rsidP="000779B9">
            <w:pPr>
              <w:pStyle w:val="Text"/>
              <w:spacing w:line="240" w:lineRule="auto"/>
              <w:jc w:val="center"/>
            </w:pPr>
            <w:r>
              <w:t>25</w:t>
            </w:r>
          </w:p>
        </w:tc>
      </w:tr>
      <w:tr w:rsidR="00F750E7" w14:paraId="7F4010D3" w14:textId="77777777" w:rsidTr="000779B9">
        <w:trPr>
          <w:trHeight w:val="15"/>
        </w:trPr>
        <w:tc>
          <w:tcPr>
            <w:tcW w:w="2185" w:type="dxa"/>
            <w:tcMar>
              <w:top w:w="-13" w:type="dxa"/>
              <w:left w:w="-13" w:type="dxa"/>
              <w:bottom w:w="-13" w:type="dxa"/>
              <w:right w:w="-13" w:type="dxa"/>
            </w:tcMar>
          </w:tcPr>
          <w:p w14:paraId="27F339BD" w14:textId="77777777" w:rsidR="00E92CFD" w:rsidRDefault="00E92CFD" w:rsidP="000779B9">
            <w:pPr>
              <w:pStyle w:val="Text"/>
              <w:spacing w:line="240" w:lineRule="auto"/>
              <w:jc w:val="center"/>
            </w:pPr>
            <w:r>
              <w:t>Uličný 2025</w:t>
            </w:r>
          </w:p>
        </w:tc>
        <w:tc>
          <w:tcPr>
            <w:tcW w:w="1137" w:type="dxa"/>
            <w:tcMar>
              <w:top w:w="-13" w:type="dxa"/>
              <w:left w:w="-13" w:type="dxa"/>
              <w:bottom w:w="-13" w:type="dxa"/>
              <w:right w:w="-13" w:type="dxa"/>
            </w:tcMar>
          </w:tcPr>
          <w:p w14:paraId="38FAE16D" w14:textId="77777777" w:rsidR="00E92CFD" w:rsidRDefault="00E92CFD" w:rsidP="000779B9">
            <w:pPr>
              <w:pStyle w:val="Text"/>
              <w:spacing w:line="240" w:lineRule="auto"/>
              <w:jc w:val="center"/>
            </w:pPr>
            <w:r>
              <w:t>tato práce</w:t>
            </w:r>
          </w:p>
        </w:tc>
        <w:tc>
          <w:tcPr>
            <w:tcW w:w="1800" w:type="dxa"/>
            <w:tcMar>
              <w:top w:w="-13" w:type="dxa"/>
              <w:left w:w="-13" w:type="dxa"/>
              <w:bottom w:w="-13" w:type="dxa"/>
              <w:right w:w="-13" w:type="dxa"/>
            </w:tcMar>
          </w:tcPr>
          <w:p w14:paraId="0BA6DD4E" w14:textId="77777777" w:rsidR="00E92CFD" w:rsidRDefault="00E92CFD" w:rsidP="000779B9">
            <w:pPr>
              <w:pStyle w:val="Text"/>
              <w:spacing w:line="240" w:lineRule="auto"/>
              <w:jc w:val="center"/>
            </w:pPr>
            <w:r>
              <w:t>Evropa</w:t>
            </w:r>
          </w:p>
        </w:tc>
        <w:tc>
          <w:tcPr>
            <w:tcW w:w="3080" w:type="dxa"/>
            <w:tcMar>
              <w:top w:w="-13" w:type="dxa"/>
              <w:left w:w="-13" w:type="dxa"/>
              <w:bottom w:w="-13" w:type="dxa"/>
              <w:right w:w="-13" w:type="dxa"/>
            </w:tcMar>
          </w:tcPr>
          <w:p w14:paraId="1B84B07C" w14:textId="77777777" w:rsidR="00E92CFD" w:rsidRDefault="00E92CFD" w:rsidP="000779B9">
            <w:pPr>
              <w:pStyle w:val="Text"/>
              <w:spacing w:line="240" w:lineRule="auto"/>
              <w:jc w:val="center"/>
            </w:pPr>
            <w:r>
              <w:t>Opadavý nížinný les</w:t>
            </w:r>
          </w:p>
        </w:tc>
        <w:tc>
          <w:tcPr>
            <w:tcW w:w="1045" w:type="dxa"/>
            <w:tcMar>
              <w:top w:w="-13" w:type="dxa"/>
              <w:left w:w="-13" w:type="dxa"/>
              <w:bottom w:w="-13" w:type="dxa"/>
              <w:right w:w="-13" w:type="dxa"/>
            </w:tcMar>
          </w:tcPr>
          <w:p w14:paraId="4C7352E6" w14:textId="77777777" w:rsidR="00E92CFD" w:rsidRDefault="00E92CFD" w:rsidP="000779B9">
            <w:pPr>
              <w:pStyle w:val="Text"/>
              <w:spacing w:line="240" w:lineRule="auto"/>
              <w:jc w:val="center"/>
            </w:pPr>
            <w:r>
              <w:t>26</w:t>
            </w:r>
          </w:p>
        </w:tc>
      </w:tr>
      <w:tr w:rsidR="00F750E7" w14:paraId="2303C6B4" w14:textId="77777777" w:rsidTr="000779B9">
        <w:trPr>
          <w:trHeight w:val="15"/>
        </w:trPr>
        <w:tc>
          <w:tcPr>
            <w:tcW w:w="2185" w:type="dxa"/>
            <w:tcMar>
              <w:top w:w="-13" w:type="dxa"/>
              <w:left w:w="-13" w:type="dxa"/>
              <w:bottom w:w="-13" w:type="dxa"/>
              <w:right w:w="-13" w:type="dxa"/>
            </w:tcMar>
          </w:tcPr>
          <w:p w14:paraId="57D27599" w14:textId="77777777" w:rsidR="00E92CFD" w:rsidRDefault="00E92CFD" w:rsidP="000779B9">
            <w:pPr>
              <w:pStyle w:val="Text"/>
              <w:spacing w:line="240" w:lineRule="auto"/>
              <w:jc w:val="center"/>
            </w:pPr>
            <w:proofErr w:type="spellStart"/>
            <w:r>
              <w:t>Crome</w:t>
            </w:r>
            <w:proofErr w:type="spellEnd"/>
            <w:r>
              <w:t xml:space="preserve"> 1978</w:t>
            </w:r>
          </w:p>
        </w:tc>
        <w:tc>
          <w:tcPr>
            <w:tcW w:w="1137" w:type="dxa"/>
            <w:tcMar>
              <w:top w:w="-13" w:type="dxa"/>
              <w:left w:w="-13" w:type="dxa"/>
              <w:bottom w:w="-13" w:type="dxa"/>
              <w:right w:w="-13" w:type="dxa"/>
            </w:tcMar>
          </w:tcPr>
          <w:p w14:paraId="3FF64DAB" w14:textId="01E09D3B" w:rsidR="00E92CFD" w:rsidRDefault="00040FED" w:rsidP="000779B9">
            <w:pPr>
              <w:pStyle w:val="Text"/>
              <w:spacing w:line="240" w:lineRule="auto"/>
              <w:jc w:val="center"/>
            </w:pPr>
            <w:hyperlink r:id="rId29">
              <w:r>
                <w:rPr>
                  <w:color w:val="1155CC"/>
                  <w:u w:val="single"/>
                </w:rPr>
                <w:t>Odkaz</w:t>
              </w:r>
            </w:hyperlink>
          </w:p>
        </w:tc>
        <w:tc>
          <w:tcPr>
            <w:tcW w:w="1800" w:type="dxa"/>
            <w:tcMar>
              <w:top w:w="-13" w:type="dxa"/>
              <w:left w:w="-13" w:type="dxa"/>
              <w:bottom w:w="-13" w:type="dxa"/>
              <w:right w:w="-13" w:type="dxa"/>
            </w:tcMar>
          </w:tcPr>
          <w:p w14:paraId="670E5FDA"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2D801A05" w14:textId="77777777" w:rsidR="00E92CFD" w:rsidRDefault="00E92CFD" w:rsidP="000779B9">
            <w:pPr>
              <w:pStyle w:val="Text"/>
              <w:spacing w:line="240" w:lineRule="auto"/>
              <w:jc w:val="center"/>
            </w:pPr>
            <w:r>
              <w:t>Nížinný deštný les</w:t>
            </w:r>
          </w:p>
        </w:tc>
        <w:tc>
          <w:tcPr>
            <w:tcW w:w="1045" w:type="dxa"/>
            <w:tcMar>
              <w:top w:w="-13" w:type="dxa"/>
              <w:left w:w="-13" w:type="dxa"/>
              <w:bottom w:w="-13" w:type="dxa"/>
              <w:right w:w="-13" w:type="dxa"/>
            </w:tcMar>
          </w:tcPr>
          <w:p w14:paraId="2672F3E8" w14:textId="77777777" w:rsidR="00E92CFD" w:rsidRDefault="00E92CFD" w:rsidP="000779B9">
            <w:pPr>
              <w:pStyle w:val="Text"/>
              <w:spacing w:line="240" w:lineRule="auto"/>
              <w:jc w:val="center"/>
            </w:pPr>
            <w:r>
              <w:t>27</w:t>
            </w:r>
          </w:p>
        </w:tc>
      </w:tr>
      <w:tr w:rsidR="00F750E7" w14:paraId="4B8FD990" w14:textId="77777777" w:rsidTr="000779B9">
        <w:trPr>
          <w:trHeight w:val="15"/>
        </w:trPr>
        <w:tc>
          <w:tcPr>
            <w:tcW w:w="2185" w:type="dxa"/>
            <w:tcMar>
              <w:top w:w="-13" w:type="dxa"/>
              <w:left w:w="-13" w:type="dxa"/>
              <w:bottom w:w="-13" w:type="dxa"/>
              <w:right w:w="-13" w:type="dxa"/>
            </w:tcMar>
          </w:tcPr>
          <w:p w14:paraId="62EA9C70" w14:textId="77777777" w:rsidR="00E92CFD" w:rsidRDefault="00E92CFD" w:rsidP="000779B9">
            <w:pPr>
              <w:pStyle w:val="Text"/>
              <w:spacing w:line="240" w:lineRule="auto"/>
              <w:jc w:val="center"/>
            </w:pPr>
            <w:proofErr w:type="spellStart"/>
            <w:r>
              <w:t>Frith</w:t>
            </w:r>
            <w:proofErr w:type="spellEnd"/>
            <w:r>
              <w:t xml:space="preserve"> 1984</w:t>
            </w:r>
          </w:p>
        </w:tc>
        <w:tc>
          <w:tcPr>
            <w:tcW w:w="1137" w:type="dxa"/>
            <w:tcMar>
              <w:top w:w="-13" w:type="dxa"/>
              <w:left w:w="-13" w:type="dxa"/>
              <w:bottom w:w="-13" w:type="dxa"/>
              <w:right w:w="-13" w:type="dxa"/>
            </w:tcMar>
          </w:tcPr>
          <w:p w14:paraId="5D80659A" w14:textId="14CEA2CE" w:rsidR="00E92CFD" w:rsidRDefault="00040FED" w:rsidP="000779B9">
            <w:pPr>
              <w:pStyle w:val="Text"/>
              <w:spacing w:line="240" w:lineRule="auto"/>
              <w:jc w:val="center"/>
            </w:pPr>
            <w:hyperlink r:id="rId30">
              <w:r>
                <w:rPr>
                  <w:color w:val="1155CC"/>
                  <w:u w:val="single"/>
                </w:rPr>
                <w:t>Odkaz</w:t>
              </w:r>
            </w:hyperlink>
          </w:p>
        </w:tc>
        <w:tc>
          <w:tcPr>
            <w:tcW w:w="1800" w:type="dxa"/>
            <w:tcMar>
              <w:top w:w="-13" w:type="dxa"/>
              <w:left w:w="-13" w:type="dxa"/>
              <w:bottom w:w="-13" w:type="dxa"/>
              <w:right w:w="-13" w:type="dxa"/>
            </w:tcMar>
          </w:tcPr>
          <w:p w14:paraId="21C6BAE2"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FFC4631" w14:textId="77777777" w:rsidR="00E92CFD" w:rsidRDefault="00E92CFD" w:rsidP="000779B9">
            <w:pPr>
              <w:pStyle w:val="Text"/>
              <w:spacing w:line="240" w:lineRule="auto"/>
              <w:jc w:val="center"/>
            </w:pPr>
            <w:r>
              <w:t>Horský deštný les</w:t>
            </w:r>
          </w:p>
        </w:tc>
        <w:tc>
          <w:tcPr>
            <w:tcW w:w="1045" w:type="dxa"/>
            <w:tcMar>
              <w:top w:w="-13" w:type="dxa"/>
              <w:left w:w="-13" w:type="dxa"/>
              <w:bottom w:w="-13" w:type="dxa"/>
              <w:right w:w="-13" w:type="dxa"/>
            </w:tcMar>
          </w:tcPr>
          <w:p w14:paraId="6C1DBAB0" w14:textId="77777777" w:rsidR="00E92CFD" w:rsidRDefault="00E92CFD" w:rsidP="000779B9">
            <w:pPr>
              <w:pStyle w:val="Text"/>
              <w:spacing w:line="240" w:lineRule="auto"/>
              <w:jc w:val="center"/>
            </w:pPr>
            <w:r>
              <w:t>23</w:t>
            </w:r>
          </w:p>
        </w:tc>
      </w:tr>
      <w:tr w:rsidR="00F750E7" w14:paraId="17957675" w14:textId="77777777" w:rsidTr="000779B9">
        <w:trPr>
          <w:trHeight w:val="15"/>
        </w:trPr>
        <w:tc>
          <w:tcPr>
            <w:tcW w:w="2185" w:type="dxa"/>
            <w:tcMar>
              <w:top w:w="-13" w:type="dxa"/>
              <w:left w:w="-13" w:type="dxa"/>
              <w:bottom w:w="-13" w:type="dxa"/>
              <w:right w:w="-13" w:type="dxa"/>
            </w:tcMar>
          </w:tcPr>
          <w:p w14:paraId="689A4B3E" w14:textId="77777777" w:rsidR="00E92CFD" w:rsidRDefault="00E92CFD" w:rsidP="000779B9">
            <w:pPr>
              <w:pStyle w:val="Text"/>
              <w:spacing w:line="240" w:lineRule="auto"/>
              <w:jc w:val="center"/>
            </w:pPr>
            <w:proofErr w:type="spellStart"/>
            <w:r>
              <w:t>Noske</w:t>
            </w:r>
            <w:proofErr w:type="spellEnd"/>
            <w:r>
              <w:t xml:space="preserve"> 1996</w:t>
            </w:r>
          </w:p>
        </w:tc>
        <w:tc>
          <w:tcPr>
            <w:tcW w:w="1137" w:type="dxa"/>
            <w:tcMar>
              <w:top w:w="-13" w:type="dxa"/>
              <w:left w:w="-13" w:type="dxa"/>
              <w:bottom w:w="-13" w:type="dxa"/>
              <w:right w:w="-13" w:type="dxa"/>
            </w:tcMar>
          </w:tcPr>
          <w:p w14:paraId="024572E0" w14:textId="3458E043" w:rsidR="00E92CFD" w:rsidRDefault="00040FED" w:rsidP="000779B9">
            <w:pPr>
              <w:pStyle w:val="Text"/>
              <w:spacing w:line="240" w:lineRule="auto"/>
              <w:jc w:val="center"/>
            </w:pPr>
            <w:hyperlink r:id="rId31">
              <w:r>
                <w:rPr>
                  <w:color w:val="1155CC"/>
                  <w:u w:val="single"/>
                </w:rPr>
                <w:t>Odkaz</w:t>
              </w:r>
            </w:hyperlink>
          </w:p>
        </w:tc>
        <w:tc>
          <w:tcPr>
            <w:tcW w:w="1800" w:type="dxa"/>
            <w:tcMar>
              <w:top w:w="-13" w:type="dxa"/>
              <w:left w:w="-13" w:type="dxa"/>
              <w:bottom w:w="-13" w:type="dxa"/>
              <w:right w:w="-13" w:type="dxa"/>
            </w:tcMar>
          </w:tcPr>
          <w:p w14:paraId="3D54BDB0"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76FDD943"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384C565" w14:textId="77777777" w:rsidR="00E92CFD" w:rsidRDefault="00E92CFD" w:rsidP="000779B9">
            <w:pPr>
              <w:pStyle w:val="Text"/>
              <w:spacing w:line="240" w:lineRule="auto"/>
              <w:jc w:val="center"/>
            </w:pPr>
            <w:r>
              <w:t>13</w:t>
            </w:r>
          </w:p>
        </w:tc>
      </w:tr>
      <w:tr w:rsidR="00F750E7" w14:paraId="4F1D2AF4" w14:textId="77777777" w:rsidTr="000779B9">
        <w:trPr>
          <w:trHeight w:val="15"/>
        </w:trPr>
        <w:tc>
          <w:tcPr>
            <w:tcW w:w="2185" w:type="dxa"/>
            <w:tcMar>
              <w:top w:w="-13" w:type="dxa"/>
              <w:left w:w="-13" w:type="dxa"/>
              <w:bottom w:w="-13" w:type="dxa"/>
              <w:right w:w="-13" w:type="dxa"/>
            </w:tcMar>
          </w:tcPr>
          <w:p w14:paraId="5BEE13E9" w14:textId="77777777" w:rsidR="00E92CFD" w:rsidRDefault="00E92CFD" w:rsidP="000779B9">
            <w:pPr>
              <w:pStyle w:val="Text"/>
              <w:spacing w:line="240" w:lineRule="auto"/>
              <w:jc w:val="center"/>
            </w:pPr>
            <w:proofErr w:type="spellStart"/>
            <w:r>
              <w:t>Antos</w:t>
            </w:r>
            <w:proofErr w:type="spellEnd"/>
            <w:r>
              <w:t xml:space="preserve"> 2006</w:t>
            </w:r>
          </w:p>
        </w:tc>
        <w:tc>
          <w:tcPr>
            <w:tcW w:w="1137" w:type="dxa"/>
            <w:tcMar>
              <w:top w:w="-13" w:type="dxa"/>
              <w:left w:w="-13" w:type="dxa"/>
              <w:bottom w:w="-13" w:type="dxa"/>
              <w:right w:w="-13" w:type="dxa"/>
            </w:tcMar>
          </w:tcPr>
          <w:p w14:paraId="577EAE54" w14:textId="2B4B3997" w:rsidR="00E92CFD" w:rsidRDefault="00040FED" w:rsidP="000779B9">
            <w:pPr>
              <w:pStyle w:val="Text"/>
              <w:spacing w:line="240" w:lineRule="auto"/>
              <w:jc w:val="center"/>
            </w:pPr>
            <w:hyperlink r:id="rId32">
              <w:r>
                <w:rPr>
                  <w:color w:val="1155CC"/>
                  <w:u w:val="single"/>
                </w:rPr>
                <w:t>Odkaz</w:t>
              </w:r>
            </w:hyperlink>
          </w:p>
        </w:tc>
        <w:tc>
          <w:tcPr>
            <w:tcW w:w="1800" w:type="dxa"/>
            <w:tcMar>
              <w:top w:w="-13" w:type="dxa"/>
              <w:left w:w="-13" w:type="dxa"/>
              <w:bottom w:w="-13" w:type="dxa"/>
              <w:right w:w="-13" w:type="dxa"/>
            </w:tcMar>
          </w:tcPr>
          <w:p w14:paraId="31F2C0C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48DB7514" w14:textId="77777777" w:rsidR="00E92CFD" w:rsidRDefault="00E92CFD" w:rsidP="000779B9">
            <w:pPr>
              <w:pStyle w:val="Text"/>
              <w:spacing w:line="240" w:lineRule="auto"/>
              <w:jc w:val="center"/>
            </w:pPr>
            <w:r>
              <w:t>Háj (</w:t>
            </w:r>
            <w:proofErr w:type="spellStart"/>
            <w:r>
              <w:t>woodland</w:t>
            </w:r>
            <w:proofErr w:type="spellEnd"/>
            <w:r>
              <w:t>)</w:t>
            </w:r>
          </w:p>
        </w:tc>
        <w:tc>
          <w:tcPr>
            <w:tcW w:w="1045" w:type="dxa"/>
            <w:tcMar>
              <w:top w:w="-13" w:type="dxa"/>
              <w:left w:w="-13" w:type="dxa"/>
              <w:bottom w:w="-13" w:type="dxa"/>
              <w:right w:w="-13" w:type="dxa"/>
            </w:tcMar>
          </w:tcPr>
          <w:p w14:paraId="26275CBB" w14:textId="77777777" w:rsidR="00E92CFD" w:rsidRDefault="00E92CFD" w:rsidP="000779B9">
            <w:pPr>
              <w:pStyle w:val="Text"/>
              <w:spacing w:line="240" w:lineRule="auto"/>
              <w:jc w:val="center"/>
            </w:pPr>
            <w:r>
              <w:t>13</w:t>
            </w:r>
          </w:p>
        </w:tc>
      </w:tr>
      <w:tr w:rsidR="00F750E7" w14:paraId="439D8AEE" w14:textId="77777777" w:rsidTr="000779B9">
        <w:trPr>
          <w:trHeight w:val="15"/>
        </w:trPr>
        <w:tc>
          <w:tcPr>
            <w:tcW w:w="2185" w:type="dxa"/>
            <w:tcMar>
              <w:top w:w="-13" w:type="dxa"/>
              <w:left w:w="-13" w:type="dxa"/>
              <w:bottom w:w="-13" w:type="dxa"/>
              <w:right w:w="-13" w:type="dxa"/>
            </w:tcMar>
          </w:tcPr>
          <w:p w14:paraId="2D05B53F" w14:textId="77777777" w:rsidR="00E92CFD" w:rsidRDefault="00E92CFD" w:rsidP="000779B9">
            <w:pPr>
              <w:pStyle w:val="Text"/>
              <w:spacing w:line="240" w:lineRule="auto"/>
              <w:jc w:val="center"/>
            </w:pPr>
            <w:proofErr w:type="spellStart"/>
            <w:r>
              <w:t>Mohd-Azlan</w:t>
            </w:r>
            <w:proofErr w:type="spellEnd"/>
            <w:r>
              <w:t xml:space="preserve"> 2014</w:t>
            </w:r>
          </w:p>
        </w:tc>
        <w:tc>
          <w:tcPr>
            <w:tcW w:w="1137" w:type="dxa"/>
            <w:tcMar>
              <w:top w:w="-13" w:type="dxa"/>
              <w:left w:w="-13" w:type="dxa"/>
              <w:bottom w:w="-13" w:type="dxa"/>
              <w:right w:w="-13" w:type="dxa"/>
            </w:tcMar>
          </w:tcPr>
          <w:p w14:paraId="4F070D39" w14:textId="44AE267D" w:rsidR="00E92CFD" w:rsidRDefault="00040FED" w:rsidP="000779B9">
            <w:pPr>
              <w:pStyle w:val="Text"/>
              <w:spacing w:line="240" w:lineRule="auto"/>
              <w:jc w:val="center"/>
            </w:pPr>
            <w:hyperlink r:id="rId33">
              <w:r>
                <w:rPr>
                  <w:color w:val="1155CC"/>
                  <w:u w:val="single"/>
                </w:rPr>
                <w:t>Odkaz</w:t>
              </w:r>
            </w:hyperlink>
          </w:p>
        </w:tc>
        <w:tc>
          <w:tcPr>
            <w:tcW w:w="1800" w:type="dxa"/>
            <w:tcMar>
              <w:top w:w="-13" w:type="dxa"/>
              <w:left w:w="-13" w:type="dxa"/>
              <w:bottom w:w="-13" w:type="dxa"/>
              <w:right w:w="-13" w:type="dxa"/>
            </w:tcMar>
          </w:tcPr>
          <w:p w14:paraId="5C932DA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54B59BB" w14:textId="77777777" w:rsidR="00E92CFD" w:rsidRDefault="00E92CFD" w:rsidP="000779B9">
            <w:pPr>
              <w:pStyle w:val="Text"/>
              <w:spacing w:line="240" w:lineRule="auto"/>
              <w:jc w:val="center"/>
            </w:pPr>
            <w:r>
              <w:t>Mangrov</w:t>
            </w:r>
          </w:p>
        </w:tc>
        <w:tc>
          <w:tcPr>
            <w:tcW w:w="1045" w:type="dxa"/>
            <w:tcMar>
              <w:top w:w="-13" w:type="dxa"/>
              <w:left w:w="-13" w:type="dxa"/>
              <w:bottom w:w="-13" w:type="dxa"/>
              <w:right w:w="-13" w:type="dxa"/>
            </w:tcMar>
          </w:tcPr>
          <w:p w14:paraId="06BE0A4B" w14:textId="77777777" w:rsidR="00E92CFD" w:rsidRDefault="00E92CFD" w:rsidP="000779B9">
            <w:pPr>
              <w:pStyle w:val="Text"/>
              <w:spacing w:line="240" w:lineRule="auto"/>
              <w:jc w:val="center"/>
            </w:pPr>
            <w:r>
              <w:t>20</w:t>
            </w:r>
          </w:p>
        </w:tc>
      </w:tr>
      <w:tr w:rsidR="00F750E7" w14:paraId="731B9C3F" w14:textId="77777777" w:rsidTr="000779B9">
        <w:trPr>
          <w:trHeight w:val="15"/>
        </w:trPr>
        <w:tc>
          <w:tcPr>
            <w:tcW w:w="2185" w:type="dxa"/>
            <w:tcMar>
              <w:top w:w="-13" w:type="dxa"/>
              <w:left w:w="-13" w:type="dxa"/>
              <w:bottom w:w="-13" w:type="dxa"/>
              <w:right w:w="-13" w:type="dxa"/>
            </w:tcMar>
          </w:tcPr>
          <w:p w14:paraId="0DE7A255" w14:textId="77777777" w:rsidR="00E92CFD" w:rsidRDefault="00E92CFD" w:rsidP="000779B9">
            <w:pPr>
              <w:pStyle w:val="Text"/>
              <w:spacing w:line="240" w:lineRule="auto"/>
              <w:jc w:val="center"/>
            </w:pPr>
            <w:r>
              <w:t>Remešová 2020</w:t>
            </w:r>
          </w:p>
        </w:tc>
        <w:tc>
          <w:tcPr>
            <w:tcW w:w="1137" w:type="dxa"/>
            <w:tcMar>
              <w:top w:w="-13" w:type="dxa"/>
              <w:left w:w="-13" w:type="dxa"/>
              <w:bottom w:w="-13" w:type="dxa"/>
              <w:right w:w="-13" w:type="dxa"/>
            </w:tcMar>
          </w:tcPr>
          <w:p w14:paraId="0A4B5081" w14:textId="7F46569B" w:rsidR="00E92CFD" w:rsidRDefault="00040FED" w:rsidP="000779B9">
            <w:pPr>
              <w:pStyle w:val="Text"/>
              <w:spacing w:line="240" w:lineRule="auto"/>
              <w:jc w:val="center"/>
            </w:pPr>
            <w:hyperlink r:id="rId34">
              <w:r>
                <w:rPr>
                  <w:color w:val="1155CC"/>
                  <w:u w:val="single"/>
                </w:rPr>
                <w:t>Odkaz</w:t>
              </w:r>
            </w:hyperlink>
          </w:p>
        </w:tc>
        <w:tc>
          <w:tcPr>
            <w:tcW w:w="1800" w:type="dxa"/>
            <w:tcMar>
              <w:top w:w="-13" w:type="dxa"/>
              <w:left w:w="-13" w:type="dxa"/>
              <w:bottom w:w="-13" w:type="dxa"/>
              <w:right w:w="-13" w:type="dxa"/>
            </w:tcMar>
          </w:tcPr>
          <w:p w14:paraId="065C0C21"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44A085C"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772F7800" w14:textId="77777777" w:rsidR="00E92CFD" w:rsidRDefault="00E92CFD" w:rsidP="000779B9">
            <w:pPr>
              <w:pStyle w:val="Text"/>
              <w:spacing w:line="240" w:lineRule="auto"/>
              <w:jc w:val="center"/>
            </w:pPr>
            <w:r>
              <w:t>41</w:t>
            </w:r>
          </w:p>
        </w:tc>
      </w:tr>
      <w:tr w:rsidR="00F750E7" w14:paraId="1D9AC7F1" w14:textId="77777777" w:rsidTr="000779B9">
        <w:trPr>
          <w:trHeight w:val="15"/>
        </w:trPr>
        <w:tc>
          <w:tcPr>
            <w:tcW w:w="2185" w:type="dxa"/>
            <w:tcMar>
              <w:top w:w="-13" w:type="dxa"/>
              <w:left w:w="-13" w:type="dxa"/>
              <w:bottom w:w="-13" w:type="dxa"/>
              <w:right w:w="-13" w:type="dxa"/>
            </w:tcMar>
          </w:tcPr>
          <w:p w14:paraId="05460DA8" w14:textId="77777777" w:rsidR="00E92CFD" w:rsidRDefault="00E92CFD" w:rsidP="000779B9">
            <w:pPr>
              <w:pStyle w:val="Text"/>
              <w:spacing w:line="240" w:lineRule="auto"/>
              <w:jc w:val="center"/>
            </w:pPr>
            <w:r>
              <w:t>Ford 1986</w:t>
            </w:r>
          </w:p>
        </w:tc>
        <w:tc>
          <w:tcPr>
            <w:tcW w:w="1137" w:type="dxa"/>
            <w:tcMar>
              <w:top w:w="-13" w:type="dxa"/>
              <w:left w:w="-13" w:type="dxa"/>
              <w:bottom w:w="-13" w:type="dxa"/>
              <w:right w:w="-13" w:type="dxa"/>
            </w:tcMar>
          </w:tcPr>
          <w:p w14:paraId="6B86A7BE" w14:textId="5F12BA86" w:rsidR="00E92CFD" w:rsidRDefault="00040FED" w:rsidP="000779B9">
            <w:pPr>
              <w:pStyle w:val="Text"/>
              <w:spacing w:line="240" w:lineRule="auto"/>
              <w:jc w:val="center"/>
            </w:pPr>
            <w:hyperlink r:id="rId35">
              <w:r>
                <w:rPr>
                  <w:color w:val="1155CC"/>
                  <w:u w:val="single"/>
                </w:rPr>
                <w:t>Odkaz</w:t>
              </w:r>
            </w:hyperlink>
          </w:p>
        </w:tc>
        <w:tc>
          <w:tcPr>
            <w:tcW w:w="1800" w:type="dxa"/>
            <w:tcMar>
              <w:top w:w="-13" w:type="dxa"/>
              <w:left w:w="-13" w:type="dxa"/>
              <w:bottom w:w="-13" w:type="dxa"/>
              <w:right w:w="-13" w:type="dxa"/>
            </w:tcMar>
          </w:tcPr>
          <w:p w14:paraId="27DE0954"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0C18A52C" w14:textId="77777777" w:rsidR="00E92CFD" w:rsidRDefault="00E92CFD" w:rsidP="000779B9">
            <w:pPr>
              <w:pStyle w:val="Text"/>
              <w:spacing w:line="240" w:lineRule="auto"/>
              <w:jc w:val="center"/>
            </w:pPr>
            <w:r>
              <w:t>Eukalyptový háj</w:t>
            </w:r>
          </w:p>
        </w:tc>
        <w:tc>
          <w:tcPr>
            <w:tcW w:w="1045" w:type="dxa"/>
            <w:tcMar>
              <w:top w:w="-13" w:type="dxa"/>
              <w:left w:w="-13" w:type="dxa"/>
              <w:bottom w:w="-13" w:type="dxa"/>
              <w:right w:w="-13" w:type="dxa"/>
            </w:tcMar>
          </w:tcPr>
          <w:p w14:paraId="288551AB" w14:textId="77777777" w:rsidR="00E92CFD" w:rsidRDefault="00E92CFD" w:rsidP="000779B9">
            <w:pPr>
              <w:pStyle w:val="Text"/>
              <w:spacing w:line="240" w:lineRule="auto"/>
              <w:jc w:val="center"/>
            </w:pPr>
            <w:r>
              <w:t>36</w:t>
            </w:r>
          </w:p>
        </w:tc>
      </w:tr>
      <w:tr w:rsidR="00F750E7" w14:paraId="65DD9631" w14:textId="77777777" w:rsidTr="000779B9">
        <w:trPr>
          <w:trHeight w:val="15"/>
        </w:trPr>
        <w:tc>
          <w:tcPr>
            <w:tcW w:w="2185" w:type="dxa"/>
            <w:tcMar>
              <w:top w:w="-13" w:type="dxa"/>
              <w:left w:w="-13" w:type="dxa"/>
              <w:bottom w:w="-13" w:type="dxa"/>
              <w:right w:w="-13" w:type="dxa"/>
            </w:tcMar>
          </w:tcPr>
          <w:p w14:paraId="55F53294" w14:textId="77777777" w:rsidR="00E92CFD" w:rsidRDefault="00E92CFD" w:rsidP="000779B9">
            <w:pPr>
              <w:pStyle w:val="Text"/>
              <w:spacing w:line="240" w:lineRule="auto"/>
              <w:jc w:val="center"/>
            </w:pPr>
            <w:proofErr w:type="spellStart"/>
            <w:r>
              <w:t>Recher</w:t>
            </w:r>
            <w:proofErr w:type="spellEnd"/>
            <w:r>
              <w:t xml:space="preserve"> 1985</w:t>
            </w:r>
          </w:p>
        </w:tc>
        <w:tc>
          <w:tcPr>
            <w:tcW w:w="1137" w:type="dxa"/>
            <w:tcMar>
              <w:top w:w="-13" w:type="dxa"/>
              <w:left w:w="-13" w:type="dxa"/>
              <w:bottom w:w="-13" w:type="dxa"/>
              <w:right w:w="-13" w:type="dxa"/>
            </w:tcMar>
          </w:tcPr>
          <w:p w14:paraId="3AA2434A" w14:textId="199F1269" w:rsidR="00E92CFD" w:rsidRDefault="00040FED" w:rsidP="000779B9">
            <w:pPr>
              <w:pStyle w:val="Text"/>
              <w:spacing w:line="240" w:lineRule="auto"/>
              <w:jc w:val="center"/>
            </w:pPr>
            <w:hyperlink r:id="rId36">
              <w:r>
                <w:rPr>
                  <w:color w:val="1155CC"/>
                  <w:u w:val="single"/>
                </w:rPr>
                <w:t>Odkaz</w:t>
              </w:r>
            </w:hyperlink>
          </w:p>
        </w:tc>
        <w:tc>
          <w:tcPr>
            <w:tcW w:w="1800" w:type="dxa"/>
            <w:tcMar>
              <w:top w:w="-13" w:type="dxa"/>
              <w:left w:w="-13" w:type="dxa"/>
              <w:bottom w:w="-13" w:type="dxa"/>
              <w:right w:w="-13" w:type="dxa"/>
            </w:tcMar>
          </w:tcPr>
          <w:p w14:paraId="7DFC3A75"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05B8CC5" w14:textId="77777777" w:rsidR="00E92CFD" w:rsidRDefault="00E92CFD" w:rsidP="000779B9">
            <w:pPr>
              <w:pStyle w:val="Text"/>
              <w:spacing w:line="240" w:lineRule="auto"/>
              <w:jc w:val="center"/>
            </w:pPr>
            <w:r>
              <w:t>Eukalyptové háje a lesy</w:t>
            </w:r>
          </w:p>
        </w:tc>
        <w:tc>
          <w:tcPr>
            <w:tcW w:w="1045" w:type="dxa"/>
            <w:tcMar>
              <w:top w:w="-13" w:type="dxa"/>
              <w:left w:w="-13" w:type="dxa"/>
              <w:bottom w:w="-13" w:type="dxa"/>
              <w:right w:w="-13" w:type="dxa"/>
            </w:tcMar>
          </w:tcPr>
          <w:p w14:paraId="63343B8E" w14:textId="77777777" w:rsidR="00E92CFD" w:rsidRDefault="00E92CFD" w:rsidP="000779B9">
            <w:pPr>
              <w:pStyle w:val="Text"/>
              <w:spacing w:line="240" w:lineRule="auto"/>
              <w:jc w:val="center"/>
            </w:pPr>
            <w:r>
              <w:t>38</w:t>
            </w:r>
          </w:p>
        </w:tc>
      </w:tr>
      <w:tr w:rsidR="00F750E7" w14:paraId="524F9BD6" w14:textId="77777777" w:rsidTr="000779B9">
        <w:trPr>
          <w:trHeight w:val="15"/>
        </w:trPr>
        <w:tc>
          <w:tcPr>
            <w:tcW w:w="2185" w:type="dxa"/>
            <w:tcMar>
              <w:top w:w="-13" w:type="dxa"/>
              <w:left w:w="-13" w:type="dxa"/>
              <w:bottom w:w="-13" w:type="dxa"/>
              <w:right w:w="-13" w:type="dxa"/>
            </w:tcMar>
          </w:tcPr>
          <w:p w14:paraId="00D7CD51" w14:textId="4AA08E23" w:rsidR="00E92CFD" w:rsidRDefault="00E92CFD" w:rsidP="000779B9">
            <w:pPr>
              <w:pStyle w:val="Text"/>
              <w:spacing w:line="240" w:lineRule="auto"/>
              <w:jc w:val="center"/>
            </w:pPr>
            <w:proofErr w:type="spellStart"/>
            <w:r>
              <w:t>Recher</w:t>
            </w:r>
            <w:proofErr w:type="spellEnd"/>
            <w:r>
              <w:t xml:space="preserve"> &amp; Davis 1998</w:t>
            </w:r>
          </w:p>
        </w:tc>
        <w:tc>
          <w:tcPr>
            <w:tcW w:w="1137" w:type="dxa"/>
            <w:tcMar>
              <w:top w:w="-13" w:type="dxa"/>
              <w:left w:w="-13" w:type="dxa"/>
              <w:bottom w:w="-13" w:type="dxa"/>
              <w:right w:w="-13" w:type="dxa"/>
            </w:tcMar>
          </w:tcPr>
          <w:p w14:paraId="71EC4509" w14:textId="2D386B5C" w:rsidR="00E92CFD" w:rsidRDefault="00040FED" w:rsidP="000779B9">
            <w:pPr>
              <w:pStyle w:val="Text"/>
              <w:spacing w:line="240" w:lineRule="auto"/>
              <w:jc w:val="center"/>
            </w:pPr>
            <w:hyperlink r:id="rId37">
              <w:r>
                <w:rPr>
                  <w:color w:val="1155CC"/>
                  <w:u w:val="single"/>
                </w:rPr>
                <w:t>Odkaz</w:t>
              </w:r>
            </w:hyperlink>
          </w:p>
        </w:tc>
        <w:tc>
          <w:tcPr>
            <w:tcW w:w="1800" w:type="dxa"/>
            <w:tcMar>
              <w:top w:w="-13" w:type="dxa"/>
              <w:left w:w="-13" w:type="dxa"/>
              <w:bottom w:w="-13" w:type="dxa"/>
              <w:right w:w="-13" w:type="dxa"/>
            </w:tcMar>
          </w:tcPr>
          <w:p w14:paraId="10215559"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69D3E5B6" w14:textId="77777777" w:rsidR="00E92CFD" w:rsidRDefault="00E92CFD" w:rsidP="000779B9">
            <w:pPr>
              <w:pStyle w:val="Text"/>
              <w:spacing w:line="240" w:lineRule="auto"/>
              <w:jc w:val="center"/>
            </w:pPr>
            <w:r>
              <w:t>Eukalyptový háj (</w:t>
            </w:r>
            <w:proofErr w:type="spellStart"/>
            <w:r>
              <w:t>wandoo</w:t>
            </w:r>
            <w:proofErr w:type="spellEnd"/>
            <w:r>
              <w:t>)</w:t>
            </w:r>
          </w:p>
        </w:tc>
        <w:tc>
          <w:tcPr>
            <w:tcW w:w="1045" w:type="dxa"/>
            <w:tcMar>
              <w:top w:w="-13" w:type="dxa"/>
              <w:left w:w="-13" w:type="dxa"/>
              <w:bottom w:w="-13" w:type="dxa"/>
              <w:right w:w="-13" w:type="dxa"/>
            </w:tcMar>
          </w:tcPr>
          <w:p w14:paraId="012061AB" w14:textId="77777777" w:rsidR="00E92CFD" w:rsidRDefault="00E92CFD" w:rsidP="000779B9">
            <w:pPr>
              <w:pStyle w:val="Text"/>
              <w:spacing w:line="240" w:lineRule="auto"/>
              <w:jc w:val="center"/>
            </w:pPr>
            <w:r>
              <w:t>31</w:t>
            </w:r>
          </w:p>
        </w:tc>
      </w:tr>
      <w:tr w:rsidR="00F750E7" w14:paraId="7ADAC5CF" w14:textId="77777777" w:rsidTr="000779B9">
        <w:trPr>
          <w:trHeight w:val="15"/>
        </w:trPr>
        <w:tc>
          <w:tcPr>
            <w:tcW w:w="2185" w:type="dxa"/>
            <w:tcMar>
              <w:top w:w="-13" w:type="dxa"/>
              <w:left w:w="-13" w:type="dxa"/>
              <w:bottom w:w="-13" w:type="dxa"/>
              <w:right w:w="-13" w:type="dxa"/>
            </w:tcMar>
          </w:tcPr>
          <w:p w14:paraId="531A3BDB" w14:textId="0C79C0B1" w:rsidR="00E92CFD" w:rsidRDefault="00E92CFD" w:rsidP="000779B9">
            <w:pPr>
              <w:pStyle w:val="Text"/>
              <w:spacing w:line="240" w:lineRule="auto"/>
              <w:jc w:val="center"/>
            </w:pPr>
            <w:proofErr w:type="spellStart"/>
            <w:r>
              <w:t>Recher</w:t>
            </w:r>
            <w:proofErr w:type="spellEnd"/>
            <w:r>
              <w:t xml:space="preserve"> &amp; Davis 1997</w:t>
            </w:r>
          </w:p>
        </w:tc>
        <w:tc>
          <w:tcPr>
            <w:tcW w:w="1137" w:type="dxa"/>
            <w:tcMar>
              <w:top w:w="-13" w:type="dxa"/>
              <w:left w:w="-13" w:type="dxa"/>
              <w:bottom w:w="-13" w:type="dxa"/>
              <w:right w:w="-13" w:type="dxa"/>
            </w:tcMar>
          </w:tcPr>
          <w:p w14:paraId="30772111" w14:textId="649A5D83" w:rsidR="00E92CFD" w:rsidRDefault="00040FED" w:rsidP="000779B9">
            <w:pPr>
              <w:pStyle w:val="Text"/>
              <w:spacing w:line="240" w:lineRule="auto"/>
              <w:jc w:val="center"/>
            </w:pPr>
            <w:hyperlink r:id="rId38">
              <w:r>
                <w:rPr>
                  <w:color w:val="1155CC"/>
                  <w:u w:val="single"/>
                </w:rPr>
                <w:t>Odkaz</w:t>
              </w:r>
            </w:hyperlink>
          </w:p>
        </w:tc>
        <w:tc>
          <w:tcPr>
            <w:tcW w:w="1800" w:type="dxa"/>
            <w:tcMar>
              <w:top w:w="-13" w:type="dxa"/>
              <w:left w:w="-13" w:type="dxa"/>
              <w:bottom w:w="-13" w:type="dxa"/>
              <w:right w:w="-13" w:type="dxa"/>
            </w:tcMar>
          </w:tcPr>
          <w:p w14:paraId="653C6137"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86A653A" w14:textId="77777777" w:rsidR="00E92CFD" w:rsidRDefault="00E92CFD" w:rsidP="000779B9">
            <w:pPr>
              <w:pStyle w:val="Text"/>
              <w:spacing w:line="240" w:lineRule="auto"/>
              <w:jc w:val="center"/>
            </w:pPr>
            <w:proofErr w:type="spellStart"/>
            <w:r>
              <w:t>Mulga</w:t>
            </w:r>
            <w:proofErr w:type="spellEnd"/>
          </w:p>
        </w:tc>
        <w:tc>
          <w:tcPr>
            <w:tcW w:w="1045" w:type="dxa"/>
            <w:tcMar>
              <w:top w:w="-13" w:type="dxa"/>
              <w:left w:w="-13" w:type="dxa"/>
              <w:bottom w:w="-13" w:type="dxa"/>
              <w:right w:w="-13" w:type="dxa"/>
            </w:tcMar>
          </w:tcPr>
          <w:p w14:paraId="04BA51A4" w14:textId="77777777" w:rsidR="00E92CFD" w:rsidRDefault="00E92CFD" w:rsidP="000779B9">
            <w:pPr>
              <w:pStyle w:val="Text"/>
              <w:spacing w:line="240" w:lineRule="auto"/>
              <w:jc w:val="center"/>
            </w:pPr>
            <w:r>
              <w:t>21</w:t>
            </w:r>
          </w:p>
        </w:tc>
      </w:tr>
      <w:tr w:rsidR="00F750E7" w14:paraId="66238D5E" w14:textId="77777777" w:rsidTr="000779B9">
        <w:trPr>
          <w:trHeight w:val="15"/>
        </w:trPr>
        <w:tc>
          <w:tcPr>
            <w:tcW w:w="2185" w:type="dxa"/>
            <w:tcMar>
              <w:top w:w="-13" w:type="dxa"/>
              <w:left w:w="-13" w:type="dxa"/>
              <w:bottom w:w="-13" w:type="dxa"/>
              <w:right w:w="-13" w:type="dxa"/>
            </w:tcMar>
          </w:tcPr>
          <w:p w14:paraId="35E3901C" w14:textId="77777777" w:rsidR="00E92CFD" w:rsidRDefault="00E92CFD" w:rsidP="000779B9">
            <w:pPr>
              <w:pStyle w:val="Text"/>
              <w:spacing w:line="240" w:lineRule="auto"/>
              <w:jc w:val="center"/>
            </w:pPr>
            <w:proofErr w:type="spellStart"/>
            <w:r>
              <w:t>Cale</w:t>
            </w:r>
            <w:proofErr w:type="spellEnd"/>
            <w:r>
              <w:t xml:space="preserve"> 1994</w:t>
            </w:r>
          </w:p>
        </w:tc>
        <w:tc>
          <w:tcPr>
            <w:tcW w:w="1137" w:type="dxa"/>
            <w:tcMar>
              <w:top w:w="-13" w:type="dxa"/>
              <w:left w:w="-13" w:type="dxa"/>
              <w:bottom w:w="-13" w:type="dxa"/>
              <w:right w:w="-13" w:type="dxa"/>
            </w:tcMar>
          </w:tcPr>
          <w:p w14:paraId="761C4A06" w14:textId="2049F327" w:rsidR="00E92CFD" w:rsidRDefault="00040FED" w:rsidP="000779B9">
            <w:pPr>
              <w:pStyle w:val="Text"/>
              <w:spacing w:line="240" w:lineRule="auto"/>
              <w:jc w:val="center"/>
            </w:pPr>
            <w:hyperlink r:id="rId39">
              <w:r>
                <w:rPr>
                  <w:color w:val="1155CC"/>
                  <w:u w:val="single"/>
                </w:rPr>
                <w:t>Odkaz</w:t>
              </w:r>
            </w:hyperlink>
          </w:p>
        </w:tc>
        <w:tc>
          <w:tcPr>
            <w:tcW w:w="1800" w:type="dxa"/>
            <w:tcMar>
              <w:top w:w="-13" w:type="dxa"/>
              <w:left w:w="-13" w:type="dxa"/>
              <w:bottom w:w="-13" w:type="dxa"/>
              <w:right w:w="-13" w:type="dxa"/>
            </w:tcMar>
          </w:tcPr>
          <w:p w14:paraId="3650CFCD"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5540BC9E" w14:textId="77777777" w:rsidR="00E92CFD" w:rsidRDefault="00E92CFD" w:rsidP="000779B9">
            <w:pPr>
              <w:pStyle w:val="Text"/>
              <w:spacing w:line="240" w:lineRule="auto"/>
              <w:jc w:val="center"/>
            </w:pPr>
            <w:proofErr w:type="spellStart"/>
            <w:r>
              <w:t>Sklerofylní</w:t>
            </w:r>
            <w:proofErr w:type="spellEnd"/>
            <w:r>
              <w:t xml:space="preserve"> les</w:t>
            </w:r>
          </w:p>
        </w:tc>
        <w:tc>
          <w:tcPr>
            <w:tcW w:w="1045" w:type="dxa"/>
            <w:tcMar>
              <w:top w:w="-13" w:type="dxa"/>
              <w:left w:w="-13" w:type="dxa"/>
              <w:bottom w:w="-13" w:type="dxa"/>
              <w:right w:w="-13" w:type="dxa"/>
            </w:tcMar>
          </w:tcPr>
          <w:p w14:paraId="2F90EEBD" w14:textId="77777777" w:rsidR="00E92CFD" w:rsidRDefault="00E92CFD" w:rsidP="000779B9">
            <w:pPr>
              <w:pStyle w:val="Text"/>
              <w:spacing w:line="240" w:lineRule="auto"/>
              <w:jc w:val="center"/>
            </w:pPr>
            <w:r>
              <w:t>12</w:t>
            </w:r>
          </w:p>
        </w:tc>
      </w:tr>
      <w:tr w:rsidR="00F750E7" w14:paraId="744C4B21" w14:textId="77777777" w:rsidTr="000779B9">
        <w:trPr>
          <w:trHeight w:val="15"/>
        </w:trPr>
        <w:tc>
          <w:tcPr>
            <w:tcW w:w="2185" w:type="dxa"/>
            <w:tcMar>
              <w:top w:w="-13" w:type="dxa"/>
              <w:left w:w="-13" w:type="dxa"/>
              <w:bottom w:w="-13" w:type="dxa"/>
              <w:right w:w="-13" w:type="dxa"/>
            </w:tcMar>
          </w:tcPr>
          <w:p w14:paraId="7CF33EA3" w14:textId="77777777" w:rsidR="00E92CFD" w:rsidRDefault="00E92CFD" w:rsidP="000779B9">
            <w:pPr>
              <w:pStyle w:val="Text"/>
              <w:spacing w:line="240" w:lineRule="auto"/>
              <w:jc w:val="center"/>
            </w:pPr>
            <w:proofErr w:type="spellStart"/>
            <w:r>
              <w:t>Recher</w:t>
            </w:r>
            <w:proofErr w:type="spellEnd"/>
            <w:r>
              <w:t xml:space="preserve"> 1989</w:t>
            </w:r>
          </w:p>
        </w:tc>
        <w:tc>
          <w:tcPr>
            <w:tcW w:w="1137" w:type="dxa"/>
            <w:tcMar>
              <w:top w:w="-13" w:type="dxa"/>
              <w:left w:w="-13" w:type="dxa"/>
              <w:bottom w:w="-13" w:type="dxa"/>
              <w:right w:w="-13" w:type="dxa"/>
            </w:tcMar>
          </w:tcPr>
          <w:p w14:paraId="1AB6FE36" w14:textId="70BB9875" w:rsidR="00E92CFD" w:rsidRDefault="00040FED" w:rsidP="000779B9">
            <w:pPr>
              <w:pStyle w:val="Text"/>
              <w:spacing w:line="240" w:lineRule="auto"/>
              <w:jc w:val="center"/>
            </w:pPr>
            <w:hyperlink r:id="rId40">
              <w:r>
                <w:rPr>
                  <w:color w:val="1155CC"/>
                  <w:u w:val="single"/>
                </w:rPr>
                <w:t>Odkaz</w:t>
              </w:r>
            </w:hyperlink>
          </w:p>
        </w:tc>
        <w:tc>
          <w:tcPr>
            <w:tcW w:w="1800" w:type="dxa"/>
            <w:tcMar>
              <w:top w:w="-13" w:type="dxa"/>
              <w:left w:w="-13" w:type="dxa"/>
              <w:bottom w:w="-13" w:type="dxa"/>
              <w:right w:w="-13" w:type="dxa"/>
            </w:tcMar>
          </w:tcPr>
          <w:p w14:paraId="79430EFE" w14:textId="77777777" w:rsidR="00E92CFD" w:rsidRDefault="00E92CFD" w:rsidP="000779B9">
            <w:pPr>
              <w:pStyle w:val="Text"/>
              <w:spacing w:line="240" w:lineRule="auto"/>
              <w:jc w:val="center"/>
            </w:pPr>
            <w:r>
              <w:t>Austrálie</w:t>
            </w:r>
          </w:p>
        </w:tc>
        <w:tc>
          <w:tcPr>
            <w:tcW w:w="3080" w:type="dxa"/>
            <w:tcMar>
              <w:top w:w="-13" w:type="dxa"/>
              <w:left w:w="-13" w:type="dxa"/>
              <w:bottom w:w="-13" w:type="dxa"/>
              <w:right w:w="-13" w:type="dxa"/>
            </w:tcMar>
          </w:tcPr>
          <w:p w14:paraId="1CA31B04" w14:textId="77777777" w:rsidR="00E92CFD" w:rsidRDefault="00E92CFD" w:rsidP="000779B9">
            <w:pPr>
              <w:pStyle w:val="Text"/>
              <w:spacing w:line="240" w:lineRule="auto"/>
              <w:jc w:val="center"/>
            </w:pPr>
            <w:r>
              <w:t>Otevřený eukalyptový les</w:t>
            </w:r>
          </w:p>
        </w:tc>
        <w:tc>
          <w:tcPr>
            <w:tcW w:w="1045" w:type="dxa"/>
            <w:tcMar>
              <w:top w:w="-13" w:type="dxa"/>
              <w:left w:w="-13" w:type="dxa"/>
              <w:bottom w:w="-13" w:type="dxa"/>
              <w:right w:w="-13" w:type="dxa"/>
            </w:tcMar>
          </w:tcPr>
          <w:p w14:paraId="38501BEE" w14:textId="77777777" w:rsidR="00E92CFD" w:rsidRDefault="00E92CFD" w:rsidP="000779B9">
            <w:pPr>
              <w:pStyle w:val="Text"/>
              <w:spacing w:line="240" w:lineRule="auto"/>
              <w:jc w:val="center"/>
            </w:pPr>
            <w:r>
              <w:t>5</w:t>
            </w:r>
          </w:p>
        </w:tc>
      </w:tr>
      <w:tr w:rsidR="00F750E7" w14:paraId="4CC1C14C" w14:textId="77777777" w:rsidTr="000779B9">
        <w:trPr>
          <w:trHeight w:val="15"/>
        </w:trPr>
        <w:tc>
          <w:tcPr>
            <w:tcW w:w="2185" w:type="dxa"/>
            <w:tcMar>
              <w:top w:w="-13" w:type="dxa"/>
              <w:left w:w="-13" w:type="dxa"/>
              <w:bottom w:w="-13" w:type="dxa"/>
              <w:right w:w="-13" w:type="dxa"/>
            </w:tcMar>
          </w:tcPr>
          <w:p w14:paraId="2DEB30BE" w14:textId="77777777" w:rsidR="00E92CFD" w:rsidRDefault="00E92CFD" w:rsidP="000779B9">
            <w:pPr>
              <w:pStyle w:val="Text"/>
              <w:spacing w:line="240" w:lineRule="auto"/>
              <w:jc w:val="center"/>
            </w:pPr>
            <w:proofErr w:type="spellStart"/>
            <w:r>
              <w:t>Thivyanathan</w:t>
            </w:r>
            <w:proofErr w:type="spellEnd"/>
            <w:r>
              <w:t xml:space="preserve"> 2016</w:t>
            </w:r>
          </w:p>
        </w:tc>
        <w:tc>
          <w:tcPr>
            <w:tcW w:w="1137" w:type="dxa"/>
            <w:tcMar>
              <w:top w:w="-13" w:type="dxa"/>
              <w:left w:w="-13" w:type="dxa"/>
              <w:bottom w:w="-13" w:type="dxa"/>
              <w:right w:w="-13" w:type="dxa"/>
            </w:tcMar>
          </w:tcPr>
          <w:p w14:paraId="32B9B753" w14:textId="64375C6F" w:rsidR="00E92CFD" w:rsidRDefault="00040FED" w:rsidP="000779B9">
            <w:pPr>
              <w:pStyle w:val="Text"/>
              <w:spacing w:line="240" w:lineRule="auto"/>
              <w:jc w:val="center"/>
            </w:pPr>
            <w:hyperlink r:id="rId41">
              <w:r>
                <w:rPr>
                  <w:color w:val="1155CC"/>
                  <w:u w:val="single"/>
                </w:rPr>
                <w:t>Odkaz</w:t>
              </w:r>
            </w:hyperlink>
          </w:p>
        </w:tc>
        <w:tc>
          <w:tcPr>
            <w:tcW w:w="1800" w:type="dxa"/>
            <w:tcMar>
              <w:top w:w="-13" w:type="dxa"/>
              <w:left w:w="-13" w:type="dxa"/>
              <w:bottom w:w="-13" w:type="dxa"/>
              <w:right w:w="-13" w:type="dxa"/>
            </w:tcMar>
          </w:tcPr>
          <w:p w14:paraId="19BABDE0"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2C13023C" w14:textId="77777777" w:rsidR="00E92CFD" w:rsidRDefault="00E92CFD" w:rsidP="000779B9">
            <w:pPr>
              <w:pStyle w:val="Text"/>
              <w:spacing w:line="240" w:lineRule="auto"/>
              <w:jc w:val="center"/>
            </w:pPr>
            <w:r>
              <w:t>Tropický smíšený opadavý les</w:t>
            </w:r>
          </w:p>
        </w:tc>
        <w:tc>
          <w:tcPr>
            <w:tcW w:w="1045" w:type="dxa"/>
            <w:tcMar>
              <w:top w:w="-13" w:type="dxa"/>
              <w:left w:w="-13" w:type="dxa"/>
              <w:bottom w:w="-13" w:type="dxa"/>
              <w:right w:w="-13" w:type="dxa"/>
            </w:tcMar>
          </w:tcPr>
          <w:p w14:paraId="704972B0" w14:textId="77777777" w:rsidR="00E92CFD" w:rsidRDefault="00E92CFD" w:rsidP="000779B9">
            <w:pPr>
              <w:pStyle w:val="Text"/>
              <w:spacing w:line="240" w:lineRule="auto"/>
              <w:jc w:val="center"/>
            </w:pPr>
            <w:r>
              <w:t>36</w:t>
            </w:r>
          </w:p>
        </w:tc>
      </w:tr>
      <w:tr w:rsidR="00F750E7" w14:paraId="608C7642" w14:textId="77777777" w:rsidTr="000779B9">
        <w:trPr>
          <w:trHeight w:val="15"/>
        </w:trPr>
        <w:tc>
          <w:tcPr>
            <w:tcW w:w="2185" w:type="dxa"/>
            <w:tcMar>
              <w:top w:w="-13" w:type="dxa"/>
              <w:left w:w="-13" w:type="dxa"/>
              <w:bottom w:w="-13" w:type="dxa"/>
              <w:right w:w="-13" w:type="dxa"/>
            </w:tcMar>
          </w:tcPr>
          <w:p w14:paraId="40216816" w14:textId="77777777" w:rsidR="00E92CFD" w:rsidRDefault="00E92CFD" w:rsidP="000779B9">
            <w:pPr>
              <w:pStyle w:val="Text"/>
              <w:spacing w:line="240" w:lineRule="auto"/>
              <w:jc w:val="center"/>
            </w:pPr>
            <w:r>
              <w:t>Ding 2008</w:t>
            </w:r>
          </w:p>
        </w:tc>
        <w:tc>
          <w:tcPr>
            <w:tcW w:w="1137" w:type="dxa"/>
            <w:tcMar>
              <w:top w:w="-13" w:type="dxa"/>
              <w:left w:w="-13" w:type="dxa"/>
              <w:bottom w:w="-13" w:type="dxa"/>
              <w:right w:w="-13" w:type="dxa"/>
            </w:tcMar>
          </w:tcPr>
          <w:p w14:paraId="5CA2E7E9" w14:textId="0C5FCDB6" w:rsidR="00E92CFD" w:rsidRDefault="00040FED" w:rsidP="000779B9">
            <w:pPr>
              <w:pStyle w:val="Text"/>
              <w:spacing w:line="240" w:lineRule="auto"/>
              <w:jc w:val="center"/>
            </w:pPr>
            <w:hyperlink r:id="rId42">
              <w:r>
                <w:rPr>
                  <w:color w:val="1155CC"/>
                  <w:u w:val="single"/>
                </w:rPr>
                <w:t>Odkaz</w:t>
              </w:r>
            </w:hyperlink>
          </w:p>
        </w:tc>
        <w:tc>
          <w:tcPr>
            <w:tcW w:w="1800" w:type="dxa"/>
            <w:tcMar>
              <w:top w:w="-13" w:type="dxa"/>
              <w:left w:w="-13" w:type="dxa"/>
              <w:bottom w:w="-13" w:type="dxa"/>
              <w:right w:w="-13" w:type="dxa"/>
            </w:tcMar>
          </w:tcPr>
          <w:p w14:paraId="70A7C044"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6E87DCBF" w14:textId="77777777" w:rsidR="00E92CFD" w:rsidRDefault="00E92CFD" w:rsidP="000779B9">
            <w:pPr>
              <w:pStyle w:val="Text"/>
              <w:spacing w:line="240" w:lineRule="auto"/>
              <w:jc w:val="center"/>
            </w:pPr>
            <w:r>
              <w:t>Horský jehličnatý les</w:t>
            </w:r>
          </w:p>
        </w:tc>
        <w:tc>
          <w:tcPr>
            <w:tcW w:w="1045" w:type="dxa"/>
            <w:tcMar>
              <w:top w:w="-13" w:type="dxa"/>
              <w:left w:w="-13" w:type="dxa"/>
              <w:bottom w:w="-13" w:type="dxa"/>
              <w:right w:w="-13" w:type="dxa"/>
            </w:tcMar>
          </w:tcPr>
          <w:p w14:paraId="6D2C88E4" w14:textId="77777777" w:rsidR="00E92CFD" w:rsidRDefault="00E92CFD" w:rsidP="000779B9">
            <w:pPr>
              <w:pStyle w:val="Text"/>
              <w:spacing w:line="240" w:lineRule="auto"/>
              <w:jc w:val="center"/>
            </w:pPr>
            <w:r>
              <w:t>37</w:t>
            </w:r>
          </w:p>
        </w:tc>
      </w:tr>
      <w:tr w:rsidR="00F750E7" w14:paraId="3D71EB9F" w14:textId="77777777" w:rsidTr="000779B9">
        <w:trPr>
          <w:trHeight w:val="15"/>
        </w:trPr>
        <w:tc>
          <w:tcPr>
            <w:tcW w:w="2185" w:type="dxa"/>
            <w:tcMar>
              <w:top w:w="-13" w:type="dxa"/>
              <w:left w:w="-13" w:type="dxa"/>
              <w:bottom w:w="-13" w:type="dxa"/>
              <w:right w:w="-13" w:type="dxa"/>
            </w:tcMar>
          </w:tcPr>
          <w:p w14:paraId="07A19D51" w14:textId="77777777" w:rsidR="00E92CFD" w:rsidRDefault="00E92CFD" w:rsidP="000779B9">
            <w:pPr>
              <w:pStyle w:val="Text"/>
              <w:spacing w:line="240" w:lineRule="auto"/>
              <w:jc w:val="center"/>
            </w:pPr>
            <w:proofErr w:type="spellStart"/>
            <w:r>
              <w:t>Chettri</w:t>
            </w:r>
            <w:proofErr w:type="spellEnd"/>
            <w:r>
              <w:t xml:space="preserve"> 2022</w:t>
            </w:r>
          </w:p>
        </w:tc>
        <w:tc>
          <w:tcPr>
            <w:tcW w:w="1137" w:type="dxa"/>
            <w:tcMar>
              <w:top w:w="-13" w:type="dxa"/>
              <w:left w:w="-13" w:type="dxa"/>
              <w:bottom w:w="-13" w:type="dxa"/>
              <w:right w:w="-13" w:type="dxa"/>
            </w:tcMar>
          </w:tcPr>
          <w:p w14:paraId="5E1CF002" w14:textId="4CDF5B00" w:rsidR="00E92CFD" w:rsidRDefault="00040FED" w:rsidP="000779B9">
            <w:pPr>
              <w:pStyle w:val="Text"/>
              <w:spacing w:line="240" w:lineRule="auto"/>
              <w:jc w:val="center"/>
            </w:pPr>
            <w:hyperlink r:id="rId43">
              <w:r>
                <w:rPr>
                  <w:color w:val="1155CC"/>
                  <w:u w:val="single"/>
                </w:rPr>
                <w:t>Odkaz</w:t>
              </w:r>
            </w:hyperlink>
          </w:p>
        </w:tc>
        <w:tc>
          <w:tcPr>
            <w:tcW w:w="1800" w:type="dxa"/>
            <w:tcMar>
              <w:top w:w="-13" w:type="dxa"/>
              <w:left w:w="-13" w:type="dxa"/>
              <w:bottom w:w="-13" w:type="dxa"/>
              <w:right w:w="-13" w:type="dxa"/>
            </w:tcMar>
          </w:tcPr>
          <w:p w14:paraId="173076C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3949D2BD" w14:textId="77777777" w:rsidR="00E92CFD" w:rsidRDefault="00E92CFD" w:rsidP="000779B9">
            <w:pPr>
              <w:pStyle w:val="Text"/>
              <w:spacing w:line="240" w:lineRule="auto"/>
              <w:jc w:val="center"/>
            </w:pPr>
            <w:r>
              <w:t>Subtropický les</w:t>
            </w:r>
          </w:p>
        </w:tc>
        <w:tc>
          <w:tcPr>
            <w:tcW w:w="1045" w:type="dxa"/>
            <w:tcMar>
              <w:top w:w="-13" w:type="dxa"/>
              <w:left w:w="-13" w:type="dxa"/>
              <w:bottom w:w="-13" w:type="dxa"/>
              <w:right w:w="-13" w:type="dxa"/>
            </w:tcMar>
          </w:tcPr>
          <w:p w14:paraId="60266EB4" w14:textId="77777777" w:rsidR="00E92CFD" w:rsidRDefault="00E92CFD" w:rsidP="000779B9">
            <w:pPr>
              <w:pStyle w:val="Text"/>
              <w:spacing w:line="240" w:lineRule="auto"/>
              <w:jc w:val="center"/>
            </w:pPr>
            <w:r>
              <w:t>26</w:t>
            </w:r>
          </w:p>
        </w:tc>
      </w:tr>
      <w:tr w:rsidR="00F750E7" w14:paraId="5D50E5A5" w14:textId="77777777" w:rsidTr="000779B9">
        <w:trPr>
          <w:trHeight w:val="15"/>
        </w:trPr>
        <w:tc>
          <w:tcPr>
            <w:tcW w:w="2185" w:type="dxa"/>
            <w:tcMar>
              <w:top w:w="-13" w:type="dxa"/>
              <w:left w:w="-13" w:type="dxa"/>
              <w:bottom w:w="-13" w:type="dxa"/>
              <w:right w:w="-13" w:type="dxa"/>
            </w:tcMar>
          </w:tcPr>
          <w:p w14:paraId="566912BE" w14:textId="77777777" w:rsidR="00E92CFD" w:rsidRDefault="00E92CFD" w:rsidP="000779B9">
            <w:pPr>
              <w:pStyle w:val="Text"/>
              <w:spacing w:line="240" w:lineRule="auto"/>
              <w:jc w:val="center"/>
            </w:pPr>
            <w:proofErr w:type="spellStart"/>
            <w:r>
              <w:t>Kwok</w:t>
            </w:r>
            <w:proofErr w:type="spellEnd"/>
            <w:r>
              <w:t xml:space="preserve"> 2009</w:t>
            </w:r>
          </w:p>
        </w:tc>
        <w:tc>
          <w:tcPr>
            <w:tcW w:w="1137" w:type="dxa"/>
            <w:tcMar>
              <w:top w:w="-13" w:type="dxa"/>
              <w:left w:w="-13" w:type="dxa"/>
              <w:bottom w:w="-13" w:type="dxa"/>
              <w:right w:w="-13" w:type="dxa"/>
            </w:tcMar>
          </w:tcPr>
          <w:p w14:paraId="1800F704" w14:textId="001C54F1" w:rsidR="00E92CFD" w:rsidRDefault="00040FED" w:rsidP="000779B9">
            <w:pPr>
              <w:pStyle w:val="Text"/>
              <w:spacing w:line="240" w:lineRule="auto"/>
              <w:jc w:val="center"/>
            </w:pPr>
            <w:hyperlink r:id="rId44">
              <w:r>
                <w:rPr>
                  <w:color w:val="1155CC"/>
                  <w:u w:val="single"/>
                </w:rPr>
                <w:t>Odkaz</w:t>
              </w:r>
            </w:hyperlink>
          </w:p>
        </w:tc>
        <w:tc>
          <w:tcPr>
            <w:tcW w:w="1800" w:type="dxa"/>
            <w:tcMar>
              <w:top w:w="-13" w:type="dxa"/>
              <w:left w:w="-13" w:type="dxa"/>
              <w:bottom w:w="-13" w:type="dxa"/>
              <w:right w:w="-13" w:type="dxa"/>
            </w:tcMar>
          </w:tcPr>
          <w:p w14:paraId="78110ED2"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41727B3C" w14:textId="77777777" w:rsidR="00E92CFD" w:rsidRDefault="00E92CFD" w:rsidP="000779B9">
            <w:pPr>
              <w:pStyle w:val="Text"/>
              <w:spacing w:line="240" w:lineRule="auto"/>
              <w:jc w:val="center"/>
            </w:pPr>
            <w:r>
              <w:t>Subtropický smíšený les</w:t>
            </w:r>
          </w:p>
        </w:tc>
        <w:tc>
          <w:tcPr>
            <w:tcW w:w="1045" w:type="dxa"/>
            <w:tcMar>
              <w:top w:w="-13" w:type="dxa"/>
              <w:left w:w="-13" w:type="dxa"/>
              <w:bottom w:w="-13" w:type="dxa"/>
              <w:right w:w="-13" w:type="dxa"/>
            </w:tcMar>
          </w:tcPr>
          <w:p w14:paraId="5FEE8AD5" w14:textId="77777777" w:rsidR="00E92CFD" w:rsidRDefault="00E92CFD" w:rsidP="000779B9">
            <w:pPr>
              <w:pStyle w:val="Text"/>
              <w:spacing w:line="240" w:lineRule="auto"/>
              <w:jc w:val="center"/>
            </w:pPr>
            <w:r>
              <w:t>9</w:t>
            </w:r>
          </w:p>
        </w:tc>
      </w:tr>
      <w:tr w:rsidR="00F750E7" w14:paraId="2BFB5979" w14:textId="77777777" w:rsidTr="000779B9">
        <w:trPr>
          <w:trHeight w:val="15"/>
        </w:trPr>
        <w:tc>
          <w:tcPr>
            <w:tcW w:w="2185" w:type="dxa"/>
            <w:tcMar>
              <w:top w:w="-13" w:type="dxa"/>
              <w:left w:w="-13" w:type="dxa"/>
              <w:bottom w:w="-13" w:type="dxa"/>
              <w:right w:w="-13" w:type="dxa"/>
            </w:tcMar>
          </w:tcPr>
          <w:p w14:paraId="0386C3BC" w14:textId="77777777" w:rsidR="00E92CFD" w:rsidRDefault="00E92CFD" w:rsidP="000779B9">
            <w:pPr>
              <w:pStyle w:val="Text"/>
              <w:spacing w:line="240" w:lineRule="auto"/>
              <w:jc w:val="center"/>
            </w:pPr>
            <w:proofErr w:type="spellStart"/>
            <w:r>
              <w:t>Mansor</w:t>
            </w:r>
            <w:proofErr w:type="spellEnd"/>
            <w:r>
              <w:t xml:space="preserve"> &amp; </w:t>
            </w:r>
            <w:proofErr w:type="spellStart"/>
            <w:r>
              <w:t>Sah</w:t>
            </w:r>
            <w:proofErr w:type="spellEnd"/>
            <w:r>
              <w:t xml:space="preserve"> 2012</w:t>
            </w:r>
          </w:p>
        </w:tc>
        <w:tc>
          <w:tcPr>
            <w:tcW w:w="1137" w:type="dxa"/>
            <w:tcMar>
              <w:top w:w="-13" w:type="dxa"/>
              <w:left w:w="-13" w:type="dxa"/>
              <w:bottom w:w="-13" w:type="dxa"/>
              <w:right w:w="-13" w:type="dxa"/>
            </w:tcMar>
          </w:tcPr>
          <w:p w14:paraId="640FC023" w14:textId="67429D04" w:rsidR="00E92CFD" w:rsidRDefault="00040FED" w:rsidP="000779B9">
            <w:pPr>
              <w:pStyle w:val="Text"/>
              <w:spacing w:line="240" w:lineRule="auto"/>
              <w:jc w:val="center"/>
            </w:pPr>
            <w:hyperlink r:id="rId45">
              <w:r>
                <w:rPr>
                  <w:color w:val="1155CC"/>
                  <w:u w:val="single"/>
                </w:rPr>
                <w:t>Odkaz</w:t>
              </w:r>
            </w:hyperlink>
          </w:p>
        </w:tc>
        <w:tc>
          <w:tcPr>
            <w:tcW w:w="1800" w:type="dxa"/>
            <w:tcMar>
              <w:top w:w="-13" w:type="dxa"/>
              <w:left w:w="-13" w:type="dxa"/>
              <w:bottom w:w="-13" w:type="dxa"/>
              <w:right w:w="-13" w:type="dxa"/>
            </w:tcMar>
          </w:tcPr>
          <w:p w14:paraId="4B4AEB6F"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1436F0AC" w14:textId="77777777" w:rsidR="00E92CFD" w:rsidRDefault="00E92CFD" w:rsidP="000779B9">
            <w:pPr>
              <w:pStyle w:val="Text"/>
              <w:spacing w:line="240" w:lineRule="auto"/>
              <w:jc w:val="center"/>
            </w:pPr>
            <w:r>
              <w:t>Tropický deštný les</w:t>
            </w:r>
          </w:p>
        </w:tc>
        <w:tc>
          <w:tcPr>
            <w:tcW w:w="1045" w:type="dxa"/>
            <w:tcMar>
              <w:top w:w="-13" w:type="dxa"/>
              <w:left w:w="-13" w:type="dxa"/>
              <w:bottom w:w="-13" w:type="dxa"/>
              <w:right w:w="-13" w:type="dxa"/>
            </w:tcMar>
          </w:tcPr>
          <w:p w14:paraId="1ABBA6D1" w14:textId="77777777" w:rsidR="00E92CFD" w:rsidRDefault="00E92CFD" w:rsidP="000779B9">
            <w:pPr>
              <w:pStyle w:val="Text"/>
              <w:spacing w:line="240" w:lineRule="auto"/>
              <w:jc w:val="center"/>
            </w:pPr>
            <w:r>
              <w:t>10</w:t>
            </w:r>
          </w:p>
        </w:tc>
      </w:tr>
      <w:tr w:rsidR="00F750E7" w14:paraId="0535A9D2" w14:textId="77777777" w:rsidTr="000779B9">
        <w:trPr>
          <w:trHeight w:val="15"/>
        </w:trPr>
        <w:tc>
          <w:tcPr>
            <w:tcW w:w="2185" w:type="dxa"/>
            <w:tcMar>
              <w:top w:w="-13" w:type="dxa"/>
              <w:left w:w="-13" w:type="dxa"/>
              <w:bottom w:w="-13" w:type="dxa"/>
              <w:right w:w="-13" w:type="dxa"/>
            </w:tcMar>
          </w:tcPr>
          <w:p w14:paraId="64A43D9D" w14:textId="77777777" w:rsidR="00E92CFD" w:rsidRDefault="00E92CFD" w:rsidP="000779B9">
            <w:pPr>
              <w:pStyle w:val="Text"/>
              <w:spacing w:line="240" w:lineRule="auto"/>
              <w:jc w:val="center"/>
            </w:pPr>
            <w:proofErr w:type="spellStart"/>
            <w:r>
              <w:t>Somasundaram</w:t>
            </w:r>
            <w:proofErr w:type="spellEnd"/>
            <w:r>
              <w:t xml:space="preserve"> 2008</w:t>
            </w:r>
          </w:p>
        </w:tc>
        <w:tc>
          <w:tcPr>
            <w:tcW w:w="1137" w:type="dxa"/>
            <w:tcMar>
              <w:top w:w="-13" w:type="dxa"/>
              <w:left w:w="-13" w:type="dxa"/>
              <w:bottom w:w="-13" w:type="dxa"/>
              <w:right w:w="-13" w:type="dxa"/>
            </w:tcMar>
          </w:tcPr>
          <w:p w14:paraId="0BDC94E4" w14:textId="5559975A" w:rsidR="00E92CFD" w:rsidRDefault="00040FED" w:rsidP="000779B9">
            <w:pPr>
              <w:pStyle w:val="Text"/>
              <w:spacing w:line="240" w:lineRule="auto"/>
              <w:jc w:val="center"/>
            </w:pPr>
            <w:hyperlink r:id="rId46">
              <w:r>
                <w:rPr>
                  <w:color w:val="1155CC"/>
                  <w:u w:val="single"/>
                </w:rPr>
                <w:t>Odkaz</w:t>
              </w:r>
            </w:hyperlink>
          </w:p>
        </w:tc>
        <w:tc>
          <w:tcPr>
            <w:tcW w:w="1800" w:type="dxa"/>
            <w:tcMar>
              <w:top w:w="-13" w:type="dxa"/>
              <w:left w:w="-13" w:type="dxa"/>
              <w:bottom w:w="-13" w:type="dxa"/>
              <w:right w:w="-13" w:type="dxa"/>
            </w:tcMar>
          </w:tcPr>
          <w:p w14:paraId="2848B50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855FBAE" w14:textId="77777777" w:rsidR="00E92CFD" w:rsidRDefault="00E92CFD" w:rsidP="000779B9">
            <w:pPr>
              <w:pStyle w:val="Text"/>
              <w:spacing w:line="240" w:lineRule="auto"/>
              <w:jc w:val="center"/>
            </w:pPr>
            <w:r>
              <w:t>Horský vlhký les</w:t>
            </w:r>
          </w:p>
        </w:tc>
        <w:tc>
          <w:tcPr>
            <w:tcW w:w="1045" w:type="dxa"/>
            <w:tcMar>
              <w:top w:w="-13" w:type="dxa"/>
              <w:left w:w="-13" w:type="dxa"/>
              <w:bottom w:w="-13" w:type="dxa"/>
              <w:right w:w="-13" w:type="dxa"/>
            </w:tcMar>
          </w:tcPr>
          <w:p w14:paraId="65A4FAC8" w14:textId="77777777" w:rsidR="00E92CFD" w:rsidRDefault="00E92CFD" w:rsidP="000779B9">
            <w:pPr>
              <w:pStyle w:val="Text"/>
              <w:spacing w:line="240" w:lineRule="auto"/>
              <w:jc w:val="center"/>
            </w:pPr>
            <w:r>
              <w:t>26</w:t>
            </w:r>
          </w:p>
        </w:tc>
      </w:tr>
      <w:tr w:rsidR="00F750E7" w14:paraId="1073939E" w14:textId="77777777" w:rsidTr="000779B9">
        <w:trPr>
          <w:trHeight w:val="15"/>
        </w:trPr>
        <w:tc>
          <w:tcPr>
            <w:tcW w:w="2185" w:type="dxa"/>
            <w:tcMar>
              <w:top w:w="-13" w:type="dxa"/>
              <w:left w:w="-13" w:type="dxa"/>
              <w:bottom w:w="-13" w:type="dxa"/>
              <w:right w:w="-13" w:type="dxa"/>
            </w:tcMar>
          </w:tcPr>
          <w:p w14:paraId="76C084A0" w14:textId="77777777" w:rsidR="00E92CFD" w:rsidRDefault="00E92CFD" w:rsidP="000779B9">
            <w:pPr>
              <w:pStyle w:val="Text"/>
              <w:spacing w:line="240" w:lineRule="auto"/>
              <w:jc w:val="center"/>
            </w:pPr>
            <w:proofErr w:type="spellStart"/>
            <w:r>
              <w:t>Gokula</w:t>
            </w:r>
            <w:proofErr w:type="spellEnd"/>
            <w:r>
              <w:t xml:space="preserve"> &amp; </w:t>
            </w:r>
            <w:proofErr w:type="spellStart"/>
            <w:r>
              <w:t>Vijayan</w:t>
            </w:r>
            <w:proofErr w:type="spellEnd"/>
            <w:r>
              <w:t xml:space="preserve"> 2000</w:t>
            </w:r>
          </w:p>
        </w:tc>
        <w:tc>
          <w:tcPr>
            <w:tcW w:w="1137" w:type="dxa"/>
            <w:tcMar>
              <w:top w:w="-13" w:type="dxa"/>
              <w:left w:w="-13" w:type="dxa"/>
              <w:bottom w:w="-13" w:type="dxa"/>
              <w:right w:w="-13" w:type="dxa"/>
            </w:tcMar>
          </w:tcPr>
          <w:p w14:paraId="52ACD5D3" w14:textId="2FDB744B" w:rsidR="00E92CFD" w:rsidRDefault="00040FED" w:rsidP="000779B9">
            <w:pPr>
              <w:pStyle w:val="Text"/>
              <w:spacing w:line="240" w:lineRule="auto"/>
              <w:jc w:val="center"/>
            </w:pPr>
            <w:hyperlink r:id="rId47">
              <w:r>
                <w:rPr>
                  <w:color w:val="1155CC"/>
                  <w:u w:val="single"/>
                </w:rPr>
                <w:t>Odkaz</w:t>
              </w:r>
            </w:hyperlink>
          </w:p>
        </w:tc>
        <w:tc>
          <w:tcPr>
            <w:tcW w:w="1800" w:type="dxa"/>
            <w:tcMar>
              <w:top w:w="-13" w:type="dxa"/>
              <w:left w:w="-13" w:type="dxa"/>
              <w:bottom w:w="-13" w:type="dxa"/>
              <w:right w:w="-13" w:type="dxa"/>
            </w:tcMar>
          </w:tcPr>
          <w:p w14:paraId="4B93E87A" w14:textId="77777777" w:rsidR="00E92CFD" w:rsidRDefault="00E92CFD" w:rsidP="000779B9">
            <w:pPr>
              <w:pStyle w:val="Text"/>
              <w:spacing w:line="240" w:lineRule="auto"/>
              <w:jc w:val="center"/>
            </w:pPr>
            <w:r>
              <w:t>Asie</w:t>
            </w:r>
          </w:p>
        </w:tc>
        <w:tc>
          <w:tcPr>
            <w:tcW w:w="3080" w:type="dxa"/>
            <w:tcMar>
              <w:top w:w="-13" w:type="dxa"/>
              <w:left w:w="-13" w:type="dxa"/>
              <w:bottom w:w="-13" w:type="dxa"/>
              <w:right w:w="-13" w:type="dxa"/>
            </w:tcMar>
          </w:tcPr>
          <w:p w14:paraId="044A6E96" w14:textId="77777777" w:rsidR="00E92CFD" w:rsidRDefault="00E92CFD" w:rsidP="000779B9">
            <w:pPr>
              <w:pStyle w:val="Text"/>
              <w:spacing w:line="240" w:lineRule="auto"/>
              <w:jc w:val="center"/>
            </w:pPr>
            <w:r>
              <w:t>Trnitý les</w:t>
            </w:r>
          </w:p>
        </w:tc>
        <w:tc>
          <w:tcPr>
            <w:tcW w:w="1045" w:type="dxa"/>
            <w:tcMar>
              <w:top w:w="-13" w:type="dxa"/>
              <w:left w:w="-13" w:type="dxa"/>
              <w:bottom w:w="-13" w:type="dxa"/>
              <w:right w:w="-13" w:type="dxa"/>
            </w:tcMar>
          </w:tcPr>
          <w:p w14:paraId="368110F0" w14:textId="77777777" w:rsidR="00E92CFD" w:rsidRDefault="00E92CFD" w:rsidP="000779B9">
            <w:pPr>
              <w:pStyle w:val="Text"/>
              <w:spacing w:line="240" w:lineRule="auto"/>
              <w:jc w:val="center"/>
            </w:pPr>
            <w:r>
              <w:t>24</w:t>
            </w:r>
          </w:p>
        </w:tc>
      </w:tr>
    </w:tbl>
    <w:p w14:paraId="10D41DB6" w14:textId="3A810277" w:rsidR="000779B9" w:rsidRPr="00F74EE6" w:rsidRDefault="00E92CFD" w:rsidP="00F74EE6">
      <w:pPr>
        <w:pStyle w:val="Text"/>
      </w:pPr>
      <w:r w:rsidRPr="00F74EE6">
        <w:lastRenderedPageBreak/>
        <w:t>Po nahrání dat v originální podobě do listu v souboru Excel byl</w:t>
      </w:r>
      <w:r w:rsidR="00857BAC" w:rsidRPr="00F74EE6">
        <w:t>y výsledné tabulky</w:t>
      </w:r>
      <w:r w:rsidRPr="00F74EE6">
        <w:t xml:space="preserve"> převeden</w:t>
      </w:r>
      <w:r w:rsidR="00857BAC" w:rsidRPr="00F74EE6">
        <w:t>y</w:t>
      </w:r>
      <w:r w:rsidRPr="00F74EE6">
        <w:t xml:space="preserve"> do širokého formátu (pokud tak již nebyl</w:t>
      </w:r>
      <w:r w:rsidR="00857BAC" w:rsidRPr="00F74EE6">
        <w:t>y</w:t>
      </w:r>
      <w:r w:rsidRPr="00F74EE6">
        <w:t xml:space="preserve"> uspořádán</w:t>
      </w:r>
      <w:r w:rsidR="00857BAC" w:rsidRPr="00F74EE6">
        <w:t xml:space="preserve">y </w:t>
      </w:r>
      <w:r w:rsidRPr="00F74EE6">
        <w:t xml:space="preserve">v originále), kde každý sloupec </w:t>
      </w:r>
      <w:r w:rsidR="00857BAC" w:rsidRPr="00F74EE6">
        <w:t xml:space="preserve">značil </w:t>
      </w:r>
      <w:r w:rsidRPr="00F74EE6">
        <w:t>jedn</w:t>
      </w:r>
      <w:r w:rsidR="00857BAC" w:rsidRPr="00F74EE6">
        <w:t>u</w:t>
      </w:r>
      <w:r w:rsidRPr="00F74EE6">
        <w:t xml:space="preserve"> kategori</w:t>
      </w:r>
      <w:r w:rsidR="00857BAC" w:rsidRPr="00F74EE6">
        <w:t>i</w:t>
      </w:r>
      <w:r w:rsidRPr="00F74EE6">
        <w:t xml:space="preserve"> (substrát, metoda), a každý řádek reprezentoval jeden druh. Následoval první kontrolní součet, kdy byl řádek pro každý druh sečten do sloupce CHECKSUM. V případě procentuálních nebo desetinných dat byl kontrolován součet do 100 nebo do jedné. Malé odchylky byly tolerovány. K těmto odchylkám docházelo kvůli zaokrouhlování čísel ve výsledcích prací. Následně byla data převedena na absolutní hodnoty pozorování pomocí násobení počtem pozorování. Tento převod byl klíčový pro následné analýzy, hlavně pro tvorbu distanční matice. Pro jistotu byl opět proveden kontrolní součet, tentokrát byl srovnán proti počtu pozorování.</w:t>
      </w:r>
    </w:p>
    <w:p w14:paraId="21F122DA" w14:textId="4CCAF97E" w:rsidR="000779B9" w:rsidRPr="00F74EE6" w:rsidRDefault="003067B6" w:rsidP="00F74EE6">
      <w:pPr>
        <w:pStyle w:val="Text"/>
        <w:sectPr w:rsidR="000779B9" w:rsidRPr="00F74EE6" w:rsidSect="00F750E7">
          <w:type w:val="continuous"/>
          <w:pgSz w:w="12240" w:h="15840"/>
          <w:pgMar w:top="1417" w:right="1417" w:bottom="1417" w:left="1417" w:header="720" w:footer="720" w:gutter="0"/>
          <w:cols w:space="720"/>
          <w:docGrid w:linePitch="360"/>
        </w:sectPr>
      </w:pPr>
      <w:r w:rsidRPr="00F74EE6">
        <w:tab/>
      </w:r>
      <w:r w:rsidR="000779B9" w:rsidRPr="00F74EE6">
        <w:t>Následovala harmonizace dat do předem připravených kategorií metod a substrátů.  Kategorie jsou definovány v</w:t>
      </w:r>
      <w:r w:rsidR="0072077C">
        <w:t> </w:t>
      </w:r>
      <w:r w:rsidR="000779B9" w:rsidRPr="00F74EE6">
        <w:t>předchozí</w:t>
      </w:r>
      <w:r w:rsidR="0072077C">
        <w:t xml:space="preserve"> kapitole</w:t>
      </w:r>
      <w:r w:rsidR="000779B9" w:rsidRPr="00F74EE6">
        <w:t xml:space="preserve"> práce a byly následující:</w:t>
      </w:r>
    </w:p>
    <w:p w14:paraId="5F48C83A" w14:textId="77777777" w:rsidR="000779B9" w:rsidRPr="000779B9" w:rsidRDefault="000779B9" w:rsidP="000779B9">
      <w:pPr>
        <w:pStyle w:val="Text"/>
        <w:rPr>
          <w:b/>
          <w:bCs/>
        </w:rPr>
      </w:pPr>
      <w:r w:rsidRPr="000779B9">
        <w:rPr>
          <w:b/>
          <w:bCs/>
        </w:rPr>
        <w:t>Metoda:</w:t>
      </w:r>
    </w:p>
    <w:p w14:paraId="063643C6" w14:textId="77777777" w:rsidR="000779B9" w:rsidRPr="000779B9" w:rsidRDefault="000779B9" w:rsidP="000779B9">
      <w:pPr>
        <w:pStyle w:val="Text"/>
        <w:numPr>
          <w:ilvl w:val="0"/>
          <w:numId w:val="6"/>
        </w:numPr>
      </w:pPr>
      <w:proofErr w:type="spellStart"/>
      <w:r w:rsidRPr="000779B9">
        <w:t>Flycatching</w:t>
      </w:r>
      <w:proofErr w:type="spellEnd"/>
    </w:p>
    <w:p w14:paraId="6AD2A937" w14:textId="77777777" w:rsidR="000779B9" w:rsidRPr="000779B9" w:rsidRDefault="000779B9" w:rsidP="000779B9">
      <w:pPr>
        <w:pStyle w:val="Text"/>
        <w:numPr>
          <w:ilvl w:val="0"/>
          <w:numId w:val="6"/>
        </w:numPr>
      </w:pPr>
      <w:proofErr w:type="spellStart"/>
      <w:r w:rsidRPr="000779B9">
        <w:t>Gleaning</w:t>
      </w:r>
      <w:proofErr w:type="spellEnd"/>
    </w:p>
    <w:p w14:paraId="2EB29C37" w14:textId="77777777" w:rsidR="000779B9" w:rsidRPr="000779B9" w:rsidRDefault="000779B9" w:rsidP="000779B9">
      <w:pPr>
        <w:pStyle w:val="Text"/>
        <w:numPr>
          <w:ilvl w:val="0"/>
          <w:numId w:val="6"/>
        </w:numPr>
      </w:pPr>
      <w:proofErr w:type="spellStart"/>
      <w:r w:rsidRPr="000779B9">
        <w:t>Hovering</w:t>
      </w:r>
      <w:proofErr w:type="spellEnd"/>
    </w:p>
    <w:p w14:paraId="151FBFED" w14:textId="77777777" w:rsidR="000779B9" w:rsidRPr="000779B9" w:rsidRDefault="000779B9" w:rsidP="000779B9">
      <w:pPr>
        <w:pStyle w:val="Text"/>
        <w:numPr>
          <w:ilvl w:val="0"/>
          <w:numId w:val="6"/>
        </w:numPr>
      </w:pPr>
      <w:proofErr w:type="spellStart"/>
      <w:r w:rsidRPr="000779B9">
        <w:t>Pouncing</w:t>
      </w:r>
      <w:proofErr w:type="spellEnd"/>
    </w:p>
    <w:p w14:paraId="7E12A7AF" w14:textId="77777777" w:rsidR="000779B9" w:rsidRPr="000779B9" w:rsidRDefault="000779B9" w:rsidP="000779B9">
      <w:pPr>
        <w:pStyle w:val="Text"/>
        <w:numPr>
          <w:ilvl w:val="0"/>
          <w:numId w:val="6"/>
        </w:numPr>
      </w:pPr>
      <w:proofErr w:type="spellStart"/>
      <w:r w:rsidRPr="000779B9">
        <w:t>Probing</w:t>
      </w:r>
      <w:proofErr w:type="spellEnd"/>
    </w:p>
    <w:p w14:paraId="2CB7D472" w14:textId="77777777" w:rsidR="000779B9" w:rsidRPr="000779B9" w:rsidRDefault="000779B9" w:rsidP="000779B9">
      <w:pPr>
        <w:pStyle w:val="Text"/>
        <w:numPr>
          <w:ilvl w:val="0"/>
          <w:numId w:val="6"/>
        </w:numPr>
      </w:pPr>
      <w:proofErr w:type="spellStart"/>
      <w:r w:rsidRPr="000779B9">
        <w:t>Snatching</w:t>
      </w:r>
      <w:proofErr w:type="spellEnd"/>
    </w:p>
    <w:p w14:paraId="235DD43C" w14:textId="77777777" w:rsidR="000779B9" w:rsidRPr="000779B9" w:rsidRDefault="000779B9" w:rsidP="000779B9">
      <w:pPr>
        <w:pStyle w:val="Text"/>
        <w:rPr>
          <w:b/>
          <w:bCs/>
        </w:rPr>
      </w:pPr>
      <w:r w:rsidRPr="000779B9">
        <w:rPr>
          <w:b/>
          <w:bCs/>
        </w:rPr>
        <w:t>Substrát:</w:t>
      </w:r>
    </w:p>
    <w:p w14:paraId="61A3CBD3" w14:textId="77777777" w:rsidR="000779B9" w:rsidRPr="000779B9" w:rsidRDefault="000779B9" w:rsidP="000779B9">
      <w:pPr>
        <w:pStyle w:val="Text"/>
        <w:numPr>
          <w:ilvl w:val="0"/>
          <w:numId w:val="7"/>
        </w:numPr>
      </w:pPr>
      <w:r w:rsidRPr="000779B9">
        <w:t>Vzduch</w:t>
      </w:r>
    </w:p>
    <w:p w14:paraId="63CF492C" w14:textId="77777777" w:rsidR="000779B9" w:rsidRPr="000779B9" w:rsidRDefault="000779B9" w:rsidP="000779B9">
      <w:pPr>
        <w:pStyle w:val="Text"/>
        <w:numPr>
          <w:ilvl w:val="0"/>
          <w:numId w:val="7"/>
        </w:numPr>
      </w:pPr>
      <w:r w:rsidRPr="000779B9">
        <w:t>Kůra</w:t>
      </w:r>
    </w:p>
    <w:p w14:paraId="22370FED" w14:textId="77777777" w:rsidR="000779B9" w:rsidRPr="000779B9" w:rsidRDefault="000779B9" w:rsidP="000779B9">
      <w:pPr>
        <w:pStyle w:val="Text"/>
        <w:numPr>
          <w:ilvl w:val="0"/>
          <w:numId w:val="7"/>
        </w:numPr>
      </w:pPr>
      <w:r w:rsidRPr="000779B9">
        <w:t>Květ</w:t>
      </w:r>
    </w:p>
    <w:p w14:paraId="356AC300" w14:textId="77777777" w:rsidR="000779B9" w:rsidRPr="000779B9" w:rsidRDefault="000779B9" w:rsidP="000779B9">
      <w:pPr>
        <w:pStyle w:val="Text"/>
        <w:numPr>
          <w:ilvl w:val="0"/>
          <w:numId w:val="7"/>
        </w:numPr>
      </w:pPr>
      <w:r w:rsidRPr="000779B9">
        <w:t>Půda</w:t>
      </w:r>
    </w:p>
    <w:p w14:paraId="5BC7B0EA" w14:textId="77777777" w:rsidR="000779B9" w:rsidRPr="000779B9" w:rsidRDefault="000779B9" w:rsidP="000779B9">
      <w:pPr>
        <w:pStyle w:val="Text"/>
        <w:numPr>
          <w:ilvl w:val="0"/>
          <w:numId w:val="7"/>
        </w:numPr>
      </w:pPr>
      <w:r w:rsidRPr="000779B9">
        <w:t>List</w:t>
      </w:r>
    </w:p>
    <w:p w14:paraId="16DAD9A7" w14:textId="77777777" w:rsidR="000779B9" w:rsidRPr="000779B9" w:rsidRDefault="000779B9" w:rsidP="000779B9">
      <w:pPr>
        <w:pStyle w:val="Text"/>
        <w:numPr>
          <w:ilvl w:val="0"/>
          <w:numId w:val="7"/>
        </w:numPr>
      </w:pPr>
      <w:r w:rsidRPr="000779B9">
        <w:t>Ostatní</w:t>
      </w:r>
    </w:p>
    <w:p w14:paraId="3AD2BD8B" w14:textId="77777777" w:rsidR="000779B9" w:rsidRPr="00A073B8" w:rsidRDefault="000779B9" w:rsidP="000779B9">
      <w:pPr>
        <w:pStyle w:val="Text"/>
        <w:sectPr w:rsidR="000779B9" w:rsidRPr="00A073B8" w:rsidSect="000779B9">
          <w:type w:val="continuous"/>
          <w:pgSz w:w="12240" w:h="15840"/>
          <w:pgMar w:top="1417" w:right="1417" w:bottom="1417" w:left="1417" w:header="720" w:footer="720" w:gutter="0"/>
          <w:cols w:num="2" w:space="720"/>
          <w:docGrid w:linePitch="360"/>
        </w:sectPr>
      </w:pPr>
    </w:p>
    <w:p w14:paraId="132B7283" w14:textId="77777777" w:rsidR="000779B9" w:rsidRDefault="000779B9" w:rsidP="000779B9">
      <w:pPr>
        <w:pStyle w:val="Text"/>
      </w:pPr>
    </w:p>
    <w:p w14:paraId="1490E762" w14:textId="401CDF47" w:rsidR="00E92CFD" w:rsidRPr="00F74EE6" w:rsidRDefault="000779B9" w:rsidP="00F74EE6">
      <w:pPr>
        <w:pStyle w:val="Text"/>
      </w:pPr>
      <w:r w:rsidRPr="00F74EE6">
        <w:tab/>
      </w:r>
      <w:r w:rsidR="00E92CFD" w:rsidRPr="00F74EE6">
        <w:t xml:space="preserve">Kategorie metod jsou o jednu </w:t>
      </w:r>
      <w:r w:rsidRPr="00F74EE6">
        <w:t>chudší</w:t>
      </w:r>
      <w:r w:rsidR="00E92CFD" w:rsidRPr="00F74EE6">
        <w:t xml:space="preserve"> než v metodologii mé studie. Chybí kategorie “</w:t>
      </w:r>
      <w:proofErr w:type="spellStart"/>
      <w:r w:rsidR="00E92CFD" w:rsidRPr="00F74EE6">
        <w:t>manipulation</w:t>
      </w:r>
      <w:proofErr w:type="spellEnd"/>
      <w:r w:rsidR="00E92CFD" w:rsidRPr="00F74EE6">
        <w:t xml:space="preserve">”, kterou využívali primárně drozdovití při obracení </w:t>
      </w:r>
      <w:proofErr w:type="spellStart"/>
      <w:r w:rsidR="00E92CFD" w:rsidRPr="00F74EE6">
        <w:t>opadanky</w:t>
      </w:r>
      <w:proofErr w:type="spellEnd"/>
      <w:r w:rsidR="00E92CFD" w:rsidRPr="00F74EE6">
        <w:t xml:space="preserve"> na zemi. Tato kategorie se nevyskytovala v žádných dalších pracích vyjma práce</w:t>
      </w:r>
      <w:r w:rsidR="003067B6" w:rsidRPr="00F74EE6">
        <w:fldChar w:fldCharType="begin"/>
      </w:r>
      <w:r w:rsidR="00001073">
        <w:instrText xml:space="preserve"> ADDIN ZOTERO_ITEM CSL_CITATION {"citationID":"henLH0BR","properties":{"formattedCitation":"(Reme\\uc0\\u353{}ov\\uc0\\u225{} et al., 2020)","plainCitation":"(Remešová et al., 2020)","dontUpdate":true,"noteIndex":0},"citationItems":[{"id":1145,"uris":["http://zotero.org/users/11063705/items/GZBFFQD4"],"itemData":{"id":1145,"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citation-key":"remesova-2020"}}],"schema":"https://github.com/citation-style-language/schema/raw/master/csl-citation.json"} </w:instrText>
      </w:r>
      <w:r w:rsidR="003067B6" w:rsidRPr="00F74EE6">
        <w:fldChar w:fldCharType="separate"/>
      </w:r>
      <w:r w:rsidR="003067B6" w:rsidRPr="00F74EE6">
        <w:t xml:space="preserve"> Remešová et al. (2020)</w:t>
      </w:r>
      <w:r w:rsidR="003067B6" w:rsidRPr="00F74EE6">
        <w:fldChar w:fldCharType="end"/>
      </w:r>
      <w:r w:rsidR="00E92CFD" w:rsidRPr="00F74EE6">
        <w:t xml:space="preserve">, a proto byla tato pozorování převedena do kategorie </w:t>
      </w:r>
      <w:proofErr w:type="spellStart"/>
      <w:r w:rsidR="00E92CFD" w:rsidRPr="00F74EE6">
        <w:t>glean</w:t>
      </w:r>
      <w:proofErr w:type="spellEnd"/>
      <w:r w:rsidR="00E92CFD" w:rsidRPr="00F74EE6">
        <w:t xml:space="preserve"> (sezobnutí) neboť jsou si tyto metody dostatečně blízké. Naopak v substrátech přibyla kategorie květů, které</w:t>
      </w:r>
      <w:r w:rsidRPr="00F74EE6">
        <w:t xml:space="preserve"> mnohdy</w:t>
      </w:r>
      <w:r w:rsidR="00E92CFD" w:rsidRPr="00F74EE6">
        <w:t xml:space="preserve"> nejsou relevantní v prostředí vyšších latitud, neboť nektar nebo pyl zde nejsou významnými zdroji potravy pro ptáky, a naše stromy nemají běžně výrazná květenství. V tropických a subtropických oblastech, odkud pocházela většina prací, jsou toto ale v mnoha společenstvech významné potravní zdroje.</w:t>
      </w:r>
    </w:p>
    <w:p w14:paraId="16094D55" w14:textId="0F0D2122" w:rsidR="00E92CFD" w:rsidRPr="00F74EE6" w:rsidRDefault="000779B9" w:rsidP="00F74EE6">
      <w:pPr>
        <w:pStyle w:val="Text"/>
      </w:pPr>
      <w:r w:rsidRPr="00F74EE6">
        <w:tab/>
      </w:r>
      <w:r w:rsidR="00E92CFD" w:rsidRPr="00F74EE6">
        <w:t>Pod každou originální kategorií metody a substrátu byla poznačena kategorie, do které byla tato data převedena ve finální datové matici. Naštěstí velká část prací používala stejné metody a substráty, mnohdy jen s jinými názvy. Pokud nebylo možné kategorie harmonizovat, byla studie vyřazena, nebo byl vyřazen jen druh, který specializovanou kategorii využíval.</w:t>
      </w:r>
    </w:p>
    <w:p w14:paraId="7DE8683A" w14:textId="506FDFE7" w:rsidR="00E92CFD" w:rsidRPr="00F74EE6" w:rsidRDefault="000779B9" w:rsidP="00F74EE6">
      <w:pPr>
        <w:pStyle w:val="Text"/>
      </w:pPr>
      <w:r w:rsidRPr="00F74EE6">
        <w:tab/>
      </w:r>
      <w:r w:rsidR="00E92CFD" w:rsidRPr="00F74EE6">
        <w:t xml:space="preserve">Kategorie “Ostatní” byla z konečné analýzy vyřazena úplně. Na velké geografické škále a v rozmanitých habitatech jde totiž o velmi různorodou </w:t>
      </w:r>
      <w:r w:rsidRPr="00F74EE6">
        <w:t>kategorii</w:t>
      </w:r>
      <w:r w:rsidR="00E92CFD" w:rsidRPr="00F74EE6">
        <w:t xml:space="preserve"> možných substrátů, a druhy, které by tuto kategorii substrátu využívaly často nemusí mít ve skutečnosti nic společného. V rámci jedné lokality je tato kategorie smysluplná ale pro mezikontinentální srovnání musela být z těchto důvodů vyřazena.</w:t>
      </w:r>
    </w:p>
    <w:p w14:paraId="57F37BAB" w14:textId="4FB3DB9C" w:rsidR="00E92CFD" w:rsidRDefault="00E92CFD" w:rsidP="00F74EE6">
      <w:pPr>
        <w:pStyle w:val="Text"/>
      </w:pPr>
      <w:r w:rsidRPr="00F74EE6">
        <w:tab/>
        <w:t xml:space="preserve">Nakonec byla harmonizována jména druhů. Byl zachován sloupec originálních jmen, a byla dohledána jejich latinská jména v taxonomii </w:t>
      </w:r>
      <w:proofErr w:type="spellStart"/>
      <w:r w:rsidRPr="00F74EE6">
        <w:t>BirdLife</w:t>
      </w:r>
      <w:proofErr w:type="spellEnd"/>
      <w:r w:rsidRPr="00F74EE6">
        <w:t xml:space="preserve"> verze 3 (2010), která byla zapsána do sloupce </w:t>
      </w:r>
      <w:proofErr w:type="spellStart"/>
      <w:r w:rsidRPr="00F74EE6">
        <w:t>Sp_BirdLife</w:t>
      </w:r>
      <w:proofErr w:type="spellEnd"/>
      <w:r w:rsidRPr="00F74EE6">
        <w:t>. Kvůli změnám v</w:t>
      </w:r>
      <w:r w:rsidR="00FD4D44" w:rsidRPr="00F74EE6">
        <w:t> </w:t>
      </w:r>
      <w:r w:rsidRPr="00F74EE6">
        <w:t>použit</w:t>
      </w:r>
      <w:r w:rsidR="00FD4D44" w:rsidRPr="00F74EE6">
        <w:t xml:space="preserve">ých </w:t>
      </w:r>
      <w:r w:rsidRPr="00F74EE6">
        <w:t>fylogene</w:t>
      </w:r>
      <w:r w:rsidR="00FD4D44" w:rsidRPr="00F74EE6">
        <w:t xml:space="preserve">tických datech </w:t>
      </w:r>
      <w:r w:rsidRPr="00F74EE6">
        <w:t xml:space="preserve">byla nakonec latinská jména dle taxonomie </w:t>
      </w:r>
      <w:proofErr w:type="spellStart"/>
      <w:r w:rsidRPr="00F74EE6">
        <w:t>BirdLife</w:t>
      </w:r>
      <w:proofErr w:type="spellEnd"/>
      <w:r w:rsidRPr="00F74EE6">
        <w:t xml:space="preserve"> v3 v dalších krocích převedena do taxonomie </w:t>
      </w:r>
      <w:proofErr w:type="spellStart"/>
      <w:r w:rsidRPr="00F74EE6">
        <w:t>eBird</w:t>
      </w:r>
      <w:proofErr w:type="spellEnd"/>
      <w:r w:rsidRPr="00F74EE6">
        <w:t xml:space="preserve">, a zapsána do sloupce </w:t>
      </w:r>
      <w:proofErr w:type="spellStart"/>
      <w:r w:rsidRPr="00F74EE6">
        <w:t>Sp_eBird</w:t>
      </w:r>
      <w:proofErr w:type="spellEnd"/>
      <w:r w:rsidRPr="00F74EE6">
        <w:t>.</w:t>
      </w:r>
    </w:p>
    <w:p w14:paraId="19D60F3C" w14:textId="77777777" w:rsidR="0072077C" w:rsidRPr="00F74EE6" w:rsidRDefault="0072077C" w:rsidP="00F74EE6">
      <w:pPr>
        <w:pStyle w:val="Text"/>
      </w:pPr>
    </w:p>
    <w:p w14:paraId="32DC400A" w14:textId="63E76F36" w:rsidR="00E92CFD" w:rsidRDefault="00A073B8" w:rsidP="00A073B8">
      <w:pPr>
        <w:pStyle w:val="Nadpis21"/>
      </w:pPr>
      <w:bookmarkStart w:id="55" w:name="_u17iihbxjunv" w:colFirst="0" w:colLast="0"/>
      <w:bookmarkStart w:id="56" w:name="_Toc195971228"/>
      <w:bookmarkEnd w:id="55"/>
      <w:r>
        <w:lastRenderedPageBreak/>
        <w:t xml:space="preserve">3.1.3 </w:t>
      </w:r>
      <w:r w:rsidR="00E92CFD">
        <w:t>Fylogenetická a morfologická data</w:t>
      </w:r>
      <w:bookmarkEnd w:id="56"/>
    </w:p>
    <w:p w14:paraId="46918F35" w14:textId="49747649" w:rsidR="00E92CFD" w:rsidRPr="00F74EE6" w:rsidRDefault="00E92CFD" w:rsidP="00F74EE6">
      <w:pPr>
        <w:pStyle w:val="Text"/>
      </w:pPr>
      <w:r w:rsidRPr="00F74EE6">
        <w:t xml:space="preserve">Zdrojem pro data o morfologii byla databáze AVONET </w:t>
      </w:r>
      <w:hyperlink r:id="rId48">
        <w:r w:rsidRPr="00F74EE6">
          <w:t>(Tobias et al., 2022)</w:t>
        </w:r>
      </w:hyperlink>
      <w:r w:rsidRPr="00F74EE6">
        <w:t xml:space="preserve">. Tato databáze obsahuje data z měření 11 morfologických znaků pro více než 11000 druhů ptáků. Součástí této databáze jsou i pomocné tabulky pro harmonizaci druhových jmen a další informace např. o výskytu druhu. Pro tvorbu distanční matice z morfologických dat byly vybrány znaky: </w:t>
      </w:r>
      <w:proofErr w:type="spellStart"/>
      <w:r w:rsidRPr="00F74EE6">
        <w:t>Beak.Length.Culmen</w:t>
      </w:r>
      <w:proofErr w:type="spellEnd"/>
      <w:r w:rsidRPr="00F74EE6">
        <w:t xml:space="preserve"> (délka hřebene zobáku po kontakt s lebkou), </w:t>
      </w:r>
      <w:proofErr w:type="spellStart"/>
      <w:r w:rsidRPr="00F74EE6">
        <w:t>Beak.Width</w:t>
      </w:r>
      <w:proofErr w:type="spellEnd"/>
      <w:r w:rsidRPr="00F74EE6">
        <w:t xml:space="preserve"> (šíře zobáku), </w:t>
      </w:r>
      <w:proofErr w:type="spellStart"/>
      <w:r w:rsidRPr="00F74EE6">
        <w:t>Beak.Depth</w:t>
      </w:r>
      <w:proofErr w:type="spellEnd"/>
      <w:r w:rsidRPr="00F74EE6">
        <w:t xml:space="preserve"> (hloubka zobáku), </w:t>
      </w:r>
      <w:proofErr w:type="spellStart"/>
      <w:r w:rsidRPr="00F74EE6">
        <w:t>Tarsus.Length</w:t>
      </w:r>
      <w:proofErr w:type="spellEnd"/>
      <w:r w:rsidRPr="00F74EE6">
        <w:t xml:space="preserve"> (délka </w:t>
      </w:r>
      <w:proofErr w:type="spellStart"/>
      <w:r w:rsidRPr="00F74EE6">
        <w:t>tarsu</w:t>
      </w:r>
      <w:proofErr w:type="spellEnd"/>
      <w:r w:rsidRPr="00F74EE6">
        <w:t xml:space="preserve">), </w:t>
      </w:r>
      <w:proofErr w:type="spellStart"/>
      <w:r w:rsidRPr="00F74EE6">
        <w:t>Wing.Length</w:t>
      </w:r>
      <w:proofErr w:type="spellEnd"/>
      <w:r w:rsidRPr="00F74EE6">
        <w:t xml:space="preserve"> (délka křídla), Hand-</w:t>
      </w:r>
      <w:proofErr w:type="spellStart"/>
      <w:r w:rsidRPr="00F74EE6">
        <w:t>Wing.Index</w:t>
      </w:r>
      <w:proofErr w:type="spellEnd"/>
      <w:r w:rsidRPr="00F74EE6">
        <w:t xml:space="preserve"> (index vycházející z poměru mezi plochou ručních a loketních letek;</w:t>
      </w:r>
      <w:r w:rsidR="00FD4D44" w:rsidRPr="00F74EE6">
        <w:t xml:space="preserve"> </w:t>
      </w:r>
      <w:r w:rsidR="00FD4D44" w:rsidRPr="00F74EE6">
        <w:fldChar w:fldCharType="begin"/>
      </w:r>
      <w:r w:rsidR="00001073">
        <w:instrText xml:space="preserve"> ADDIN ZOTERO_ITEM CSL_CITATION {"citationID":"emavUou5","properties":{"formattedCitation":"(Claramunt, 2021)","plainCitation":"(Claramunt, 2021)","dontUpdate":true,"noteIndex":0},"citationItems":[{"id":1149,"uris":["http://zotero.org/users/11063705/items/BQEBEK8V"],"itemData":{"id":1149,"type":"article-journal","abstract":"The factors responsible for variation in dispersal distances across species remain poorly understood. Previous comparative studies found differing results and equivocal support for theoretical predictions. Here I re-examine factors that influence natal dispersal distances in British birds while taking into account the cost of transport as estimated from proxies of long-distance flight efficiency. First, I show that flight efficiency, as estimated by the hand-wing index, the aspect ratio, or the lift-to-drag ratio, is a strong predictor of dispersal distances among resident species. Most migratory species showed a similar pattern, but a group of species with relatively low aerodynamic efficiency showed longer-than-expected dispersal distances, making the overall trend independent of flight efficiency. Ecological, behavioral, and life history factors had a small or nil influence on dispersal distances, with most of their influence likely mediated by adaptations for the use of space reflected in flight efficiency. This suggests that dispersal distances in birds are not determined by adaptive strategies for dispersal per se, but are predominantly influenced by the energetic cost of movement.","container-title":"Ecology","DOI":"10.1002/ecy.3442","ISSN":"1939-9170","issue":"9","language":"en","license":"© 2021 The Authors. Ecology published by Wiley Periodicals LLC on behalf of Ecological Society of America","note":"_eprint: https://onlinelibrary.wiley.com/doi/pdf/10.1002/ecy.3442","page":"e03442","source":"Wiley Online Library","title":"Flight efficiency explains differences in natal dispersal distances in birds","volume":"102","author":[{"family":"Claramunt","given":"Santiago"}],"issued":{"date-parts":[["2021"]]},"citation-key":"claramunt-2021"}}],"schema":"https://github.com/citation-style-language/schema/raw/master/csl-citation.json"} </w:instrText>
      </w:r>
      <w:r w:rsidR="00FD4D44" w:rsidRPr="00F74EE6">
        <w:fldChar w:fldCharType="separate"/>
      </w:r>
      <w:r w:rsidR="00FD4D44" w:rsidRPr="00F74EE6">
        <w:t>Claramunt, 2021)</w:t>
      </w:r>
      <w:r w:rsidR="00FD4D44" w:rsidRPr="00F74EE6">
        <w:fldChar w:fldCharType="end"/>
      </w:r>
      <w:r w:rsidRPr="00F74EE6">
        <w:t xml:space="preserve"> a </w:t>
      </w:r>
      <w:proofErr w:type="spellStart"/>
      <w:r w:rsidRPr="00F74EE6">
        <w:t>Tail.Length</w:t>
      </w:r>
      <w:proofErr w:type="spellEnd"/>
      <w:r w:rsidRPr="00F74EE6">
        <w:t xml:space="preserve"> (délka ocasu).</w:t>
      </w:r>
      <w:r w:rsidR="00FD4D44" w:rsidRPr="00F74EE6">
        <w:t xml:space="preserve"> </w:t>
      </w:r>
    </w:p>
    <w:p w14:paraId="592FBA58" w14:textId="1A7FA6DF" w:rsidR="00E92CFD" w:rsidRPr="00F74EE6" w:rsidRDefault="00E92CFD" w:rsidP="00F74EE6">
      <w:pPr>
        <w:pStyle w:val="Text"/>
      </w:pPr>
      <w:r w:rsidRPr="00F74EE6">
        <w:tab/>
        <w:t xml:space="preserve">Použitá fylogenetická data prošla několika změnami. Nejprve byly využívány fylogenetické stromy získané z platformy </w:t>
      </w:r>
      <w:proofErr w:type="spellStart"/>
      <w:r w:rsidRPr="00F74EE6">
        <w:t>BirdTree</w:t>
      </w:r>
      <w:proofErr w:type="spellEnd"/>
      <w:r w:rsidR="00FD4D44" w:rsidRPr="00F74EE6">
        <w:t xml:space="preserve"> </w:t>
      </w:r>
      <w:r w:rsidR="00FD4D44" w:rsidRPr="00F74EE6">
        <w:fldChar w:fldCharType="begin"/>
      </w:r>
      <w:r w:rsidR="00001073">
        <w:instrText xml:space="preserve"> ADDIN ZOTERO_ITEM CSL_CITATION {"citationID":"YScft1e9","properties":{"formattedCitation":"(Jetz et al., 2012)","plainCitation":"(Jetz et al., 2012)","noteIndex":0},"citationItems":[{"id":1151,"uris":["http://zotero.org/users/11063705/items/PLFY5I39"],"itemData":{"id":1151,"type":"article-journal","abstract":"The authors analyse the tempo and geography of diversification for all 10,000 species of birds: diversification has sped up over time, bursts are spread out across the tree and across the world, and high rates are not concentrated in the tropics.","container-title":"Nature","DOI":"10.1038/nature11631","ISSN":"1476-4687","issue":"7424","language":"en","license":"2012 Springer Nature Limited","note":"publisher: Nature Publishing Group","page":"444-448","source":"www.nature.com","title":"The global diversity of birds in space and time","volume":"491","author":[{"family":"Jetz","given":"W."},{"family":"Thomas","given":"G. H."},{"family":"Joy","given":"J. B."},{"family":"Hartmann","given":"K."},{"family":"Mooers","given":"A. O."}],"issued":{"date-parts":[["2012",11]]},"citation-key":"jetz-2012"}}],"schema":"https://github.com/citation-style-language/schema/raw/master/csl-citation.json"} </w:instrText>
      </w:r>
      <w:r w:rsidR="00FD4D44" w:rsidRPr="00F74EE6">
        <w:fldChar w:fldCharType="separate"/>
      </w:r>
      <w:r w:rsidR="00FD4D44" w:rsidRPr="00F74EE6">
        <w:t>(Jetz et al., 2012)</w:t>
      </w:r>
      <w:r w:rsidR="00FD4D44" w:rsidRPr="00F74EE6">
        <w:fldChar w:fldCharType="end"/>
      </w:r>
      <w:r w:rsidRPr="00F74EE6">
        <w:t>. Nakonec jsem se ale rozhodl použít aktuálnější fylogenetická data získaná pomocí nového balíčku v programu R s názvem “</w:t>
      </w:r>
      <w:proofErr w:type="spellStart"/>
      <w:r w:rsidRPr="00F74EE6">
        <w:t>clootl</w:t>
      </w:r>
      <w:proofErr w:type="spellEnd"/>
      <w:r w:rsidRPr="00F74EE6">
        <w:t>”</w:t>
      </w:r>
      <w:r w:rsidR="00FD4D44" w:rsidRPr="00F74EE6">
        <w:t xml:space="preserve"> </w:t>
      </w:r>
      <w:r w:rsidR="00FD4D44" w:rsidRPr="00F74EE6">
        <w:fldChar w:fldCharType="begin"/>
      </w:r>
      <w:r w:rsidR="00001073">
        <w:instrText xml:space="preserve"> ADDIN ZOTERO_ITEM CSL_CITATION {"citationID":"DqudZPor","properties":{"formattedCitation":"(Miller et al., 2025)","plainCitation":"(Miller et al., 2025)","noteIndex":0},"citationItems":[{"id":1548,"uris":["http://zotero.org/users/11063705/items/CXLAPK4Q"],"itemData":{"id":1548,"type":"book","title":"clootl: Fetch and Explore the Cornell Lab of Ornithology Open Tree of Life Avian Phylogeny","URL":"https://github.com/eliotmiller/clootl","author":[{"family":"Miller","given":"Eliot"},{"family":"McTavish","given":"Emily Jane"},{"family":"Reyes","given":"Luna L. Sanchez"}],"issued":{"date-parts":[["2025"]]},"citation-key":"miller-2025d"}}],"schema":"https://github.com/citation-style-language/schema/raw/master/csl-citation.json"} </w:instrText>
      </w:r>
      <w:r w:rsidR="00FD4D44" w:rsidRPr="00F74EE6">
        <w:fldChar w:fldCharType="separate"/>
      </w:r>
      <w:r w:rsidR="00FD4D44" w:rsidRPr="00F74EE6">
        <w:t>(Miller et al., 2025)</w:t>
      </w:r>
      <w:r w:rsidR="00FD4D44" w:rsidRPr="00F74EE6">
        <w:fldChar w:fldCharType="end"/>
      </w:r>
      <w:r w:rsidRPr="00F74EE6">
        <w:t>. Název “</w:t>
      </w:r>
      <w:proofErr w:type="spellStart"/>
      <w:r w:rsidRPr="00F74EE6">
        <w:t>clootl</w:t>
      </w:r>
      <w:proofErr w:type="spellEnd"/>
      <w:r w:rsidRPr="00F74EE6">
        <w:t xml:space="preserve">” je zkratka </w:t>
      </w:r>
      <w:proofErr w:type="spellStart"/>
      <w:r w:rsidRPr="00F74EE6">
        <w:t>Cornell</w:t>
      </w:r>
      <w:proofErr w:type="spellEnd"/>
      <w:r w:rsidRPr="00F74EE6">
        <w:t xml:space="preserve"> </w:t>
      </w:r>
      <w:proofErr w:type="spellStart"/>
      <w:r w:rsidRPr="00F74EE6">
        <w:t>Lab</w:t>
      </w:r>
      <w:proofErr w:type="spellEnd"/>
      <w:r w:rsidRPr="00F74EE6">
        <w:t xml:space="preserve"> </w:t>
      </w:r>
      <w:proofErr w:type="spellStart"/>
      <w:r w:rsidRPr="00F74EE6">
        <w:t>of</w:t>
      </w:r>
      <w:proofErr w:type="spellEnd"/>
      <w:r w:rsidRPr="00F74EE6">
        <w:t xml:space="preserve"> </w:t>
      </w:r>
      <w:proofErr w:type="spellStart"/>
      <w:r w:rsidRPr="00F74EE6">
        <w:t>Ornithology</w:t>
      </w:r>
      <w:proofErr w:type="spellEnd"/>
      <w:r w:rsidRPr="00F74EE6">
        <w:t xml:space="preserve"> and </w:t>
      </w:r>
      <w:proofErr w:type="spellStart"/>
      <w:r w:rsidRPr="00F74EE6">
        <w:t>the</w:t>
      </w:r>
      <w:proofErr w:type="spellEnd"/>
      <w:r w:rsidRPr="00F74EE6">
        <w:t xml:space="preserve"> Open </w:t>
      </w:r>
      <w:proofErr w:type="spellStart"/>
      <w:r w:rsidRPr="00F74EE6">
        <w:t>Tree</w:t>
      </w:r>
      <w:proofErr w:type="spellEnd"/>
      <w:r w:rsidRPr="00F74EE6">
        <w:t xml:space="preserve"> </w:t>
      </w:r>
      <w:proofErr w:type="spellStart"/>
      <w:r w:rsidRPr="00F74EE6">
        <w:t>of</w:t>
      </w:r>
      <w:proofErr w:type="spellEnd"/>
      <w:r w:rsidRPr="00F74EE6">
        <w:t xml:space="preserve"> </w:t>
      </w:r>
      <w:proofErr w:type="spellStart"/>
      <w:r w:rsidRPr="00F74EE6">
        <w:t>Life</w:t>
      </w:r>
      <w:proofErr w:type="spellEnd"/>
      <w:r w:rsidRPr="00F74EE6">
        <w:t xml:space="preserve">, což napovídá, že jde o spolupráci těchto dvou organizací. Tento fylogenetický strom je výsledkem práce z května 2024, která je dosud ve fázi </w:t>
      </w:r>
      <w:proofErr w:type="spellStart"/>
      <w:r w:rsidRPr="00F74EE6">
        <w:t>pre-print</w:t>
      </w:r>
      <w:proofErr w:type="spellEnd"/>
      <w:r w:rsidRPr="00F74EE6">
        <w:t xml:space="preserve"> s názvem “A </w:t>
      </w:r>
      <w:proofErr w:type="spellStart"/>
      <w:r w:rsidRPr="00F74EE6">
        <w:t>complete</w:t>
      </w:r>
      <w:proofErr w:type="spellEnd"/>
      <w:r w:rsidRPr="00F74EE6">
        <w:t xml:space="preserve"> and </w:t>
      </w:r>
      <w:proofErr w:type="spellStart"/>
      <w:r w:rsidRPr="00F74EE6">
        <w:t>dynamic</w:t>
      </w:r>
      <w:proofErr w:type="spellEnd"/>
      <w:r w:rsidRPr="00F74EE6">
        <w:t xml:space="preserve"> </w:t>
      </w:r>
      <w:proofErr w:type="spellStart"/>
      <w:r w:rsidRPr="00F74EE6">
        <w:t>tree</w:t>
      </w:r>
      <w:proofErr w:type="spellEnd"/>
      <w:r w:rsidRPr="00F74EE6">
        <w:t xml:space="preserve"> </w:t>
      </w:r>
      <w:proofErr w:type="spellStart"/>
      <w:r w:rsidRPr="00F74EE6">
        <w:t>of</w:t>
      </w:r>
      <w:proofErr w:type="spellEnd"/>
      <w:r w:rsidRPr="00F74EE6">
        <w:t xml:space="preserve"> </w:t>
      </w:r>
      <w:proofErr w:type="spellStart"/>
      <w:r w:rsidRPr="00F74EE6">
        <w:t>birds</w:t>
      </w:r>
      <w:proofErr w:type="spellEnd"/>
      <w:r w:rsidRPr="00F74EE6">
        <w:t>”</w:t>
      </w:r>
      <w:r w:rsidR="00FD4D44" w:rsidRPr="00F74EE6">
        <w:t xml:space="preserve"> </w:t>
      </w:r>
      <w:r w:rsidR="00FD4D44" w:rsidRPr="00F74EE6">
        <w:fldChar w:fldCharType="begin"/>
      </w:r>
      <w:r w:rsidR="00001073">
        <w:instrText xml:space="preserve"> ADDIN ZOTERO_ITEM CSL_CITATION {"citationID":"1FYbjiaj","properties":{"formattedCitation":"(McTavish et al., 2024)","plainCitation":"(McTavish et al., 2024)","noteIndex":0},"citationItems":[{"id":1150,"uris":["http://zotero.org/users/11063705/items/IFHZFL8C"],"itemData":{"id":1150,"type":"article","abstract":"We present a complete, time-scaled, evolutionary tree of the world’s bird species. This tree unites phylogenetic estimates for 9,239 species from 262 studies published between 1990 and 2024, using the Open Tree synthesis algorithm. The remaining species are placed in the tree based on curated taxonomic information. The tips of this complete tree are aligned to the species in the Clements Taxonomy used by eBird and other resources, and cross-mapped to other taxonomic systems including the Open Tree of Life (Open Tree), National Center for Biotechnology Information (NCBI), and Global Biodiversity Information Facility (GBIF). The total number of named bird species varies between 10,824 and 11,017 across the taxonomy versions we applied (v2021, v2022 and v2023). We share complete trees for each taxonomy version. The procedure, software and data-stores we used to generate this tree are public and reproducible. The tree presented here is Aves v1.2 and can be easily updated with new phylogenetic information as new estimates are published. We demonstrate the types of large scale analyses this data resource enables by linking geographic data with the phylogeny to calculate the regional phylogenetic diversity of birds across the world. We will release updated versions of the phylogenetic synthesis and taxonomic translation tables annually. The procedure we describe here can be applied to developing complete phylogenetic estimates for any taxonomic group of interest.\nSignificance statement Birds are charismatic - well loved, and highly studied. Many new phylogenies elucidating avian birds evolutionary relationships are published every year. We have united phylogenetic estimates from hundreds of studies to create a complete evolutionary tree of all birds. While a variety of resources aggregate huge collections of trait, behavior and location data for birds, previously the barriers to linking data between these data resources and bird evolutionary history have limited the opportunities to do exciting large scale analyses. We have bridged that gap, and developed a system that allows us to easily update our understanding of bird evolution as new estimates are generated. We share a workflow and the software needed to create a complete evolutionary tree for any group.","DOI":"10.1101/2024.05.20.595017","language":"en","license":"© 2024, Posted by Cold Spring Harbor Laboratory. This pre-print is available under a Creative Commons License (Attribution 4.0 International), CC BY 4.0, as described at http://creativecommons.org/licenses/by/4.0/","note":"page: 2024.05.20.595017\nsection: New Results","publisher":"bioRxiv","source":"bioRxiv","title":"A complete and dynamic tree of birds","URL":"https://www.biorxiv.org/content/10.1101/2024.05.20.595017v1","author":[{"family":"McTavish","given":"Emily Jane"},{"family":"Gerbracht","given":"Jeff A."},{"family":"Holder","given":"Mark T."},{"family":"Iliff","given":"Marshall J."},{"family":"Lepage","given":"Denis"},{"family":"Rasmussen","given":"Pam"},{"family":"Redelings","given":"Benjamin"},{"family":"Reyes","given":"Luna Luisa Sanchez"},{"family":"Miller","given":"Eliot T."}],"accessed":{"date-parts":[["2025",4,3]]},"issued":{"date-parts":[["2024",5,22]]},"citation-key":"mctavish-2024"}}],"schema":"https://github.com/citation-style-language/schema/raw/master/csl-citation.json"} </w:instrText>
      </w:r>
      <w:r w:rsidR="00FD4D44" w:rsidRPr="00F74EE6">
        <w:fldChar w:fldCharType="separate"/>
      </w:r>
      <w:r w:rsidR="00FD4D44" w:rsidRPr="00F74EE6">
        <w:t>(McTavish et al., 2024)</w:t>
      </w:r>
      <w:r w:rsidR="00FD4D44" w:rsidRPr="00F74EE6">
        <w:fldChar w:fldCharType="end"/>
      </w:r>
      <w:r w:rsidRPr="00F74EE6">
        <w:t xml:space="preserve">. V této práci byla uvedena verze databáze </w:t>
      </w:r>
      <w:proofErr w:type="spellStart"/>
      <w:r w:rsidRPr="00F74EE6">
        <w:t>Aves</w:t>
      </w:r>
      <w:proofErr w:type="spellEnd"/>
      <w:r w:rsidRPr="00F74EE6">
        <w:t xml:space="preserve"> v1.2, ovšem právě avizovaná snadná </w:t>
      </w:r>
      <w:proofErr w:type="spellStart"/>
      <w:r w:rsidRPr="00F74EE6">
        <w:t>aktualizovatelnost</w:t>
      </w:r>
      <w:proofErr w:type="spellEnd"/>
      <w:r w:rsidRPr="00F74EE6">
        <w:t xml:space="preserve"> této databáze způsobila, že lze již pracovat s verzí v1.4. Konzervativnější volbou by bylo využít starší recenzovanou databázi </w:t>
      </w:r>
      <w:proofErr w:type="spellStart"/>
      <w:r w:rsidRPr="00F74EE6">
        <w:t>BirdTree</w:t>
      </w:r>
      <w:proofErr w:type="spellEnd"/>
      <w:r w:rsidRPr="00F74EE6">
        <w:t xml:space="preserve">, ovšem fylogenetická data se neustále vyvíjejí, a jelikož cílem této práce není detailní fylogenetická analýza, byl po konzultaci s prof. Remešem využit modernější </w:t>
      </w:r>
      <w:proofErr w:type="spellStart"/>
      <w:r w:rsidRPr="00F74EE6">
        <w:t>dataset</w:t>
      </w:r>
      <w:proofErr w:type="spellEnd"/>
      <w:r w:rsidRPr="00F74EE6">
        <w:t>.</w:t>
      </w:r>
    </w:p>
    <w:p w14:paraId="170CB6DC" w14:textId="72DB2965" w:rsidR="00E92CFD" w:rsidRDefault="00A073B8" w:rsidP="00A073B8">
      <w:pPr>
        <w:pStyle w:val="Nadpis21"/>
      </w:pPr>
      <w:bookmarkStart w:id="57" w:name="_34f7kk9yshib" w:colFirst="0" w:colLast="0"/>
      <w:bookmarkStart w:id="58" w:name="_Toc195971229"/>
      <w:bookmarkEnd w:id="57"/>
      <w:r>
        <w:t xml:space="preserve">3.1.4 </w:t>
      </w:r>
      <w:r w:rsidR="00E92CFD">
        <w:t>Statistické metody</w:t>
      </w:r>
      <w:bookmarkEnd w:id="58"/>
    </w:p>
    <w:p w14:paraId="5DCFD72F" w14:textId="5FE23F75" w:rsidR="00E92CFD" w:rsidRPr="00F74EE6" w:rsidRDefault="00E92CFD" w:rsidP="00F74EE6">
      <w:pPr>
        <w:pStyle w:val="Text"/>
      </w:pPr>
      <w:r w:rsidRPr="00F74EE6">
        <w:t xml:space="preserve">Práce opět probíhala v programovacím jazyce R a integrovaném vývojovém prostředí </w:t>
      </w:r>
      <w:proofErr w:type="spellStart"/>
      <w:r w:rsidRPr="00F74EE6">
        <w:t>RStudio</w:t>
      </w:r>
      <w:proofErr w:type="spellEnd"/>
      <w:r w:rsidRPr="00F74EE6">
        <w:t xml:space="preserve">. K manipulaci s daty byl využíván balíček </w:t>
      </w:r>
      <w:proofErr w:type="spellStart"/>
      <w:r w:rsidRPr="00F74EE6">
        <w:t>tidyverse</w:t>
      </w:r>
      <w:proofErr w:type="spellEnd"/>
      <w:r w:rsidR="00FD4D44" w:rsidRPr="00F74EE6">
        <w:t xml:space="preserve"> </w:t>
      </w:r>
      <w:r w:rsidR="00FD4D44" w:rsidRPr="00F74EE6">
        <w:fldChar w:fldCharType="begin"/>
      </w:r>
      <w:r w:rsidR="00001073">
        <w:instrText xml:space="preserve"> ADDIN ZOTERO_ITEM CSL_CITATION {"citationID":"ZV6BmHBA","properties":{"formattedCitation":"(Wickham, 2023)","plainCitation":"(Wickham, 2023)","noteIndex":0},"citationItems":[{"id":1544,"uris":["http://zotero.org/users/11063705/items/XG5AAM5L"],"itemData":{"id":1544,"type":"book","title":"tidyverse: Easily Install and Load the Tidyverse","URL":"https://tidyverse.tidyverse.org","author":[{"family":"Wickham","given":"Hadley"}],"issued":{"date-parts":[["2023"]]},"citation-key":"wickham-2023e"}}],"schema":"https://github.com/citation-style-language/schema/raw/master/csl-citation.json"} </w:instrText>
      </w:r>
      <w:r w:rsidR="00FD4D44" w:rsidRPr="00F74EE6">
        <w:fldChar w:fldCharType="separate"/>
      </w:r>
      <w:r w:rsidR="00FD4D44" w:rsidRPr="00F74EE6">
        <w:t>(Wickham, 2023)</w:t>
      </w:r>
      <w:r w:rsidR="00FD4D44" w:rsidRPr="00F74EE6">
        <w:fldChar w:fldCharType="end"/>
      </w:r>
      <w:r w:rsidRPr="00F74EE6">
        <w:t>. Statistické analýzy v této části práce opět obnášely výpočty vzdáleností (a rozdílností) a shlukové analýzy. Pro práci s mnohorozměrnými daty byl používán opět balíček vegan</w:t>
      </w:r>
      <w:r w:rsidR="00FD4D44" w:rsidRPr="00F74EE6">
        <w:t xml:space="preserve"> </w:t>
      </w:r>
      <w:r w:rsidR="00FD4D44" w:rsidRPr="00F74EE6">
        <w:fldChar w:fldCharType="begin"/>
      </w:r>
      <w:r w:rsidR="00001073">
        <w:instrText xml:space="preserve"> ADDIN ZOTERO_ITEM CSL_CITATION {"citationID":"3vi6aepl","properties":{"formattedCitation":"(Oksanen et al., 2025)","plainCitation":"(Oksanen et al., 2025)","noteIndex":0},"citationItems":[{"id":1542,"uris":["http://zotero.org/users/11063705/items/ND4WIEKS"],"itemData":{"id":1542,"type":"book","title":"vegan: Community Ecology Package","URL":"https://github.com/vegandevs/vegan","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family":"Borman","given":"Tuomas"}],"issued":{"date-parts":[["2025"]]},"citation-key":"oksanen-2025a"}}],"schema":"https://github.com/citation-style-language/schema/raw/master/csl-citation.json"} </w:instrText>
      </w:r>
      <w:r w:rsidR="00FD4D44" w:rsidRPr="00F74EE6">
        <w:fldChar w:fldCharType="separate"/>
      </w:r>
      <w:r w:rsidR="00FD4D44" w:rsidRPr="00F74EE6">
        <w:t>(Oksanen et al., 2025)</w:t>
      </w:r>
      <w:r w:rsidR="00FD4D44" w:rsidRPr="00F74EE6">
        <w:fldChar w:fldCharType="end"/>
      </w:r>
      <w:r w:rsidRPr="00F74EE6">
        <w:t xml:space="preserve">. </w:t>
      </w:r>
      <w:proofErr w:type="spellStart"/>
      <w:r w:rsidRPr="00F74EE6">
        <w:t>Mantelův</w:t>
      </w:r>
      <w:proofErr w:type="spellEnd"/>
      <w:r w:rsidRPr="00F74EE6">
        <w:t xml:space="preserve"> test pro získání korelace mezi dvěma distančními maticemi byl rovněž součástí balíčku vegan. Pro práci s fylogenetickými daty byl používán balíček </w:t>
      </w:r>
      <w:proofErr w:type="spellStart"/>
      <w:r w:rsidRPr="00F74EE6">
        <w:t>ape</w:t>
      </w:r>
      <w:proofErr w:type="spellEnd"/>
      <w:r w:rsidR="00FD4D44" w:rsidRPr="00F74EE6">
        <w:t xml:space="preserve"> </w:t>
      </w:r>
      <w:r w:rsidR="00FD4D44" w:rsidRPr="00F74EE6">
        <w:fldChar w:fldCharType="begin"/>
      </w:r>
      <w:r w:rsidR="00001073">
        <w:instrText xml:space="preserve"> ADDIN ZOTERO_ITEM CSL_CITATION {"citationID":"lW31VifI","properties":{"formattedCitation":"(Paradis et al., 2024)","plainCitation":"(Paradis et al., 2024)","noteIndex":0},"citationItems":[{"id":1535,"uris":["http://zotero.org/users/11063705/items/3NBRVYFZ"],"itemData":{"id":1535,"type":"book","title":"ape: Analyses of Phylogenetics and Evolution","URL":"https://github.com/emmanuelparadis/ape","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 J."},{"family":"Gascuel","given":"Olivier"},{"family":"Guillerme","given":"Thomas"},{"family":"Heibl","given":"Christoph"},{"family":"Ives","given":"Anthony"},{"family":"Jones","given":"Bradley"},{"family":"Krah","given":"Franz"},{"family":"Lawson","given":"Daniel"},{"family":"Lefort","given":"Vincent"},{"family":"Legendre","given":"Pierre"},{"family":"Lemon","given":"Jim"},{"family":"Louvel","given":"Guillaume"},{"family":"Marotta","given":"Federico"},{"family":"Marcon","given":"Eric"},{"family":"McCloskey","given":"Rosemary"},{"family":"Nylander","given":"Johan"},{"family":"Opgen-Rhein","given":"Rainer"},{"family":"Popescu","given":"Andrei-Alin"},{"family":"Royer-Carenzi","given":"Manuela"},{"family":"Schliep","given":"Klaus"},{"family":"Strimmer","given":"Korbinian"},{"family":"Vienne","given":"Damien","dropping-particle":"de"}],"issued":{"date-parts":[["2024"]]},"citation-key":"paradis-2024a"}}],"schema":"https://github.com/citation-style-language/schema/raw/master/csl-citation.json"} </w:instrText>
      </w:r>
      <w:r w:rsidR="00FD4D44" w:rsidRPr="00F74EE6">
        <w:fldChar w:fldCharType="separate"/>
      </w:r>
      <w:r w:rsidR="00FD4D44" w:rsidRPr="00F74EE6">
        <w:t>(Paradis et al., 2024)</w:t>
      </w:r>
      <w:r w:rsidR="00FD4D44" w:rsidRPr="00F74EE6">
        <w:fldChar w:fldCharType="end"/>
      </w:r>
      <w:r w:rsidRPr="00F74EE6">
        <w:t xml:space="preserve">. Jediná podstatná manipulace s fylogenetickým stromem spočívala v jeho </w:t>
      </w:r>
      <w:proofErr w:type="spellStart"/>
      <w:r w:rsidRPr="00F74EE6">
        <w:t>ultrametrizaci</w:t>
      </w:r>
      <w:proofErr w:type="spellEnd"/>
      <w:r w:rsidRPr="00F74EE6">
        <w:t xml:space="preserve"> příkazem “</w:t>
      </w:r>
      <w:proofErr w:type="spellStart"/>
      <w:r w:rsidRPr="00F74EE6">
        <w:t>chronos</w:t>
      </w:r>
      <w:proofErr w:type="spellEnd"/>
      <w:r w:rsidRPr="00F74EE6">
        <w:t>”</w:t>
      </w:r>
      <w:r w:rsidR="00FD4D44" w:rsidRPr="00F74EE6">
        <w:t xml:space="preserve"> nutné</w:t>
      </w:r>
      <w:r w:rsidRPr="00F74EE6">
        <w:t xml:space="preserve"> pro převod z formátu </w:t>
      </w:r>
      <w:proofErr w:type="spellStart"/>
      <w:r w:rsidRPr="00F74EE6">
        <w:t>phylo</w:t>
      </w:r>
      <w:proofErr w:type="spellEnd"/>
      <w:r w:rsidRPr="00F74EE6">
        <w:t xml:space="preserve"> do formátu </w:t>
      </w:r>
      <w:proofErr w:type="spellStart"/>
      <w:r w:rsidRPr="00F74EE6">
        <w:t>dendrogramu</w:t>
      </w:r>
      <w:proofErr w:type="spellEnd"/>
      <w:r w:rsidRPr="00F74EE6">
        <w:t>.</w:t>
      </w:r>
    </w:p>
    <w:p w14:paraId="097F07EF" w14:textId="77777777" w:rsidR="00E92CFD" w:rsidRPr="00F74EE6" w:rsidRDefault="00E92CFD" w:rsidP="00F74EE6">
      <w:pPr>
        <w:pStyle w:val="Text"/>
      </w:pPr>
      <w:r w:rsidRPr="00F74EE6">
        <w:tab/>
        <w:t xml:space="preserve">Distanční matice z behaviorálních dat byly tvořeny pomocí funkce </w:t>
      </w:r>
      <w:proofErr w:type="spellStart"/>
      <w:r w:rsidRPr="00F74EE6">
        <w:t>vegdist</w:t>
      </w:r>
      <w:proofErr w:type="spellEnd"/>
      <w:r w:rsidRPr="00F74EE6">
        <w:t xml:space="preserve"> s </w:t>
      </w:r>
      <w:proofErr w:type="spellStart"/>
      <w:r w:rsidRPr="00F74EE6">
        <w:t>Bray</w:t>
      </w:r>
      <w:proofErr w:type="spellEnd"/>
      <w:r w:rsidRPr="00F74EE6">
        <w:t xml:space="preserve">-Curtisovou metodou. Byly otestovány i jiné metody výpočtu vzdáleností jako </w:t>
      </w:r>
      <w:proofErr w:type="spellStart"/>
      <w:r w:rsidRPr="00F74EE6">
        <w:t>Gowerova</w:t>
      </w:r>
      <w:proofErr w:type="spellEnd"/>
      <w:r w:rsidRPr="00F74EE6">
        <w:t xml:space="preserve"> metoda, která je efektivní pro výpočet vzdálenosti pro smíšená data. </w:t>
      </w:r>
      <w:proofErr w:type="spellStart"/>
      <w:r w:rsidRPr="00F74EE6">
        <w:t>Bray-Curtisova</w:t>
      </w:r>
      <w:proofErr w:type="spellEnd"/>
      <w:r w:rsidRPr="00F74EE6">
        <w:t xml:space="preserve"> vzdálenost ale konzistentně produkovala čitelnější gildy po shlukové analýze Wardovou metodou.</w:t>
      </w:r>
    </w:p>
    <w:p w14:paraId="708BF5F7" w14:textId="317D51C8" w:rsidR="00A073B8" w:rsidRPr="00F74EE6" w:rsidRDefault="00E92CFD" w:rsidP="00F74EE6">
      <w:pPr>
        <w:pStyle w:val="Text"/>
      </w:pPr>
      <w:r w:rsidRPr="00F74EE6">
        <w:tab/>
        <w:t>Morfologická data byla nejprve log-transformována (log10) a poté byla vypočtena euklidovská vzdálenost mezi druhy. Logaritmování morfologických dat je běžnou a uznávanou metodou transformace biologických dat</w:t>
      </w:r>
      <w:r w:rsidR="00C763C2" w:rsidRPr="00F74EE6">
        <w:t xml:space="preserve"> </w:t>
      </w:r>
      <w:r w:rsidR="00C763C2" w:rsidRPr="00F74EE6">
        <w:fldChar w:fldCharType="begin"/>
      </w:r>
      <w:r w:rsidR="00001073">
        <w:instrText xml:space="preserve"> ADDIN ZOTERO_ITEM CSL_CITATION {"citationID":"GsEtO4EJ","properties":{"formattedCitation":"(Glazier, 2021)","plainCitation":"(Glazier, 2021)","noteIndex":0},"citationItems":[{"id":1247,"uris":["http://zotero.org/users/11063705/items/YFXDHYTP"],"itemData":{"id":1247,"type":"article-journal","abstract":"The magnitude of many biological traits relates strongly and regularly to body size. Consequently, a major goal of comparative biology is to understand and apply these ‘size-scaling’ relationships, traditionally quantified by using linear regression analyses based on log-transformed data. However, recently some investigators have questioned this traditional method, arguing that linear or non-linear regression based on untransformed arithmetic data may provide better statistical fits than log-linear analyses. Furthermore, they advocate the replacement of the traditional method by alternative specific methods on a case-by-case basis, based simply on best-fit criteria. Here, I argue that the use of logarithms in scaling analyses presents multiple valuable advantages, both statistical and conceptual. Most importantly, log-transformation allows biologically meaningful, properly scaled (scale-independent) comparisons of organisms of different size, whereas non-scaled (scale-dependent) analyses based on untransformed arithmetic data do not. Additionally, log-based analyses can readily reveal biologically and theoretically relevant discontinuities in scale invariance during developmental or evolutionary increases in body size that are not shown by linear or non-linear arithmetic analyses. In this way, log-transformation advances our understanding of biological scaling conceptually, not just statistically. I hope that my Commentary helps students, non-specialists and other interested readers to understand the general benefits of using log-transformed data in size-scaling analyses, and stimulates advocates of arithmetic analyses to show how they may improve our understanding of scaling conceptually, not just statistically.","container-title":"Journal of Experimental Biology","DOI":"10.1242/jeb.241059","ISSN":"0022-0949","issue":"11","journalAbbreviation":"Journal of Experimental Biology","page":"jeb241059","source":"Silverchair","title":"Biological scaling analyses are more than statistical line fitting","volume":"224","author":[{"family":"Glazier","given":"Douglas S."}],"issued":{"date-parts":[["2021",6,4]]},"citation-key":"glazier-2021"}}],"schema":"https://github.com/citation-style-language/schema/raw/master/csl-citation.json"} </w:instrText>
      </w:r>
      <w:r w:rsidR="00C763C2" w:rsidRPr="00F74EE6">
        <w:fldChar w:fldCharType="separate"/>
      </w:r>
      <w:r w:rsidR="00C763C2" w:rsidRPr="00F74EE6">
        <w:t>(Glazier, 2021)</w:t>
      </w:r>
      <w:r w:rsidR="00C763C2" w:rsidRPr="00F74EE6">
        <w:fldChar w:fldCharType="end"/>
      </w:r>
      <w:r w:rsidRPr="00F74EE6">
        <w:t>. Nelogaritmovaná data by byla příliš zatížena rozdíly ve velikosti těla, a rozdíly ve funkční morfologii by nebyly zachyceny v distanční matici. Euklidovská vzdálenost je rovněž vhodnou metodou pro výpočet distanční matice na základě těchto dat</w:t>
      </w:r>
      <w:r w:rsidR="00C763C2" w:rsidRPr="00F74EE6">
        <w:t xml:space="preserve"> </w:t>
      </w:r>
      <w:r w:rsidR="00C763C2" w:rsidRPr="00F74EE6">
        <w:fldChar w:fldCharType="begin"/>
      </w:r>
      <w:r w:rsidR="00001073">
        <w:instrText xml:space="preserve"> ADDIN ZOTERO_ITEM CSL_CITATION {"citationID":"KoKweDhx","properties":{"formattedCitation":"(Mouillot et al., 2021)","plainCitation":"(Mouillot et al., 2021)","noteIndex":0},"citationItems":[{"id":1252,"uris":["http://zotero.org/users/11063705/items/GSTSTBVN"],"itemData":{"id":1252,"type":"article-journal","abstract":"Trait-based ecology aims to understand the processes that generate the overarching diversity of organismal traits and their influence on ecosystem functioning. Achieving this goal requires simplifying this complexity in synthetic axes defining a trait space and to cluster species based on their traits while identifying those with unique combinations of traits. However, so far, we know little about the dimensionality, the robustness to trait omission and the structure of these trait spaces. Here, we propose a unified framework and a synthesis across 30 trait datasets representing a broad variety of taxa, ecosystems and spatial scales to show that a common trade-off between trait space quality and operationality appears between three and six dimensions. The robustness to trait omission is generally low but highly variable among datasets. We also highlight invariant scaling relationships, whatever organismal complexity, between the number of clusters, the number of species in the dominant cluster and the number of unique species with total species richness. When species richness increases, the number of unique species saturates, whereas species tend to disproportionately pack in the richest cluster. Based on these results, we propose some rules of thumb to build species trait spaces and estimate subsequent functional diversity indices.","container-title":"Ecology Letters","DOI":"10.1111/ele.13778","ISSN":"1461-0248","issue":"9","language":"en","license":"© 2021 John Wiley &amp; Sons Ltd.","note":"_eprint: https://onlinelibrary.wiley.com/doi/pdf/10.1111/ele.13778","page":"1988-2009","source":"Wiley Online Library","title":"The dimensionality and structure of species trait spaces","volume":"24","author":[{"family":"Mouillot","given":"David"},{"family":"Loiseau","given":"Nicolas"},{"family":"Grenié","given":"Matthias"},{"family":"Algar","given":"Adam C."},{"family":"Allegra","given":"Michele"},{"family":"Cadotte","given":"Marc W."},{"family":"Casajus","given":"Nicolas"},{"family":"Denelle","given":"Pierre"},{"family":"Guéguen","given":"Maya"},{"family":"Maire","given":"Anthony"},{"family":"Maitner","given":"Brian"},{"family":"McGill","given":"Brian J."},{"family":"McLean","given":"Matthew"},{"family":"Mouquet","given":"Nicolas"},{"family":"Munoz","given":"François"},{"family":"Thuiller","given":"Wilfried"},{"family":"Villéger","given":"Sébastien"},{"family":"Violle","given":"Cyrille"},{"family":"Auber","given":"Arnaud"}],"issued":{"date-parts":[["2021"]]},"citation-key":"mouillot-2021"}}],"schema":"https://github.com/citation-style-language/schema/raw/master/csl-citation.json"} </w:instrText>
      </w:r>
      <w:r w:rsidR="00C763C2" w:rsidRPr="00F74EE6">
        <w:fldChar w:fldCharType="separate"/>
      </w:r>
      <w:r w:rsidR="00C763C2" w:rsidRPr="00F74EE6">
        <w:t>(Mouillot et al., 2021)</w:t>
      </w:r>
      <w:r w:rsidR="00C763C2" w:rsidRPr="00F74EE6">
        <w:fldChar w:fldCharType="end"/>
      </w:r>
      <w:r w:rsidRPr="00F74EE6">
        <w:t>.</w:t>
      </w:r>
      <w:bookmarkStart w:id="59" w:name="_ytne1pzfwu1e" w:colFirst="0" w:colLast="0"/>
      <w:bookmarkEnd w:id="59"/>
    </w:p>
    <w:p w14:paraId="3F9A3FED" w14:textId="77777777" w:rsidR="00F74EE6" w:rsidRDefault="00F74EE6" w:rsidP="00A073B8">
      <w:pPr>
        <w:pStyle w:val="Nadpis21"/>
      </w:pPr>
      <w:bookmarkStart w:id="60" w:name="_Toc195971230"/>
    </w:p>
    <w:p w14:paraId="267F7FE7" w14:textId="30A4DC0A" w:rsidR="00E92CFD" w:rsidRDefault="00A073B8" w:rsidP="00A073B8">
      <w:pPr>
        <w:pStyle w:val="Nadpis21"/>
      </w:pPr>
      <w:r>
        <w:lastRenderedPageBreak/>
        <w:t xml:space="preserve">3.1.5 </w:t>
      </w:r>
      <w:r w:rsidR="00E92CFD">
        <w:t xml:space="preserve">Efektivní vizualizace </w:t>
      </w:r>
      <w:r>
        <w:t>výsledků</w:t>
      </w:r>
      <w:bookmarkEnd w:id="60"/>
    </w:p>
    <w:p w14:paraId="045A90DF" w14:textId="7FD648AE" w:rsidR="00E92CFD" w:rsidRPr="00F74EE6" w:rsidRDefault="00E92CFD" w:rsidP="00F74EE6">
      <w:pPr>
        <w:pStyle w:val="Text"/>
      </w:pPr>
      <w:r w:rsidRPr="00F74EE6">
        <w:t xml:space="preserve">Pro zobrazení vztahů mezi distančními maticemi a fylogenetickými stromy bylo zapotřebí vytvořit efektivní vizualizace. S tímto úmyslem byla zvolena metoda vizualizace pomocí </w:t>
      </w:r>
      <w:proofErr w:type="spellStart"/>
      <w:r w:rsidRPr="00F74EE6">
        <w:t>kodendrogramů</w:t>
      </w:r>
      <w:proofErr w:type="spellEnd"/>
      <w:r w:rsidRPr="00F74EE6">
        <w:t xml:space="preserve">. Jedná se o dva </w:t>
      </w:r>
      <w:proofErr w:type="spellStart"/>
      <w:r w:rsidRPr="00F74EE6">
        <w:t>dendrogramy</w:t>
      </w:r>
      <w:proofErr w:type="spellEnd"/>
      <w:r w:rsidRPr="00F74EE6">
        <w:t xml:space="preserve"> zrcadlově zobrazené proti sobě, s čarami spojujícími identické druhy, nebo jiné proměnné na koncích větví (listů) </w:t>
      </w:r>
      <w:proofErr w:type="spellStart"/>
      <w:r w:rsidRPr="00F74EE6">
        <w:t>dendrogramu</w:t>
      </w:r>
      <w:proofErr w:type="spellEnd"/>
      <w:r w:rsidRPr="00F74EE6">
        <w:t xml:space="preserve">. Jeden takový </w:t>
      </w:r>
      <w:proofErr w:type="spellStart"/>
      <w:r w:rsidRPr="00F74EE6">
        <w:t>kodendrogram</w:t>
      </w:r>
      <w:proofErr w:type="spellEnd"/>
      <w:r w:rsidRPr="00F74EE6">
        <w:t xml:space="preserve"> jsem již zahrnul v předchozí kapitole pro zobrazení stability gild mezi metodikami. Mnohdy se tento typ vizualizací používá pro zobrazení vztahů koevoluce, například pro mapování tohoto jevu ve vztahu hostitel-parazit </w:t>
      </w:r>
      <w:r w:rsidR="00C763C2" w:rsidRPr="00F74EE6">
        <w:fldChar w:fldCharType="begin"/>
      </w:r>
      <w:r w:rsidR="00001073">
        <w:instrText xml:space="preserve"> ADDIN ZOTERO_ITEM CSL_CITATION {"citationID":"SEbmHudL","properties":{"formattedCitation":"(Dismukes et al., 2022)","plainCitation":"(Dismukes et al., 2022)","noteIndex":0},"citationItems":[{"id":1551,"uris":["http://zotero.org/users/11063705/items/ZQGJ7QNE"],"itemData":{"id":1551,"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citation-key":"dismukes-2022a"}}],"schema":"https://github.com/citation-style-language/schema/raw/master/csl-citation.json"} </w:instrText>
      </w:r>
      <w:r w:rsidR="00C763C2" w:rsidRPr="00F74EE6">
        <w:fldChar w:fldCharType="separate"/>
      </w:r>
      <w:r w:rsidR="00C763C2" w:rsidRPr="00F74EE6">
        <w:t>(Dismukes et al., 2022)</w:t>
      </w:r>
      <w:r w:rsidR="00C763C2" w:rsidRPr="00F74EE6">
        <w:fldChar w:fldCharType="end"/>
      </w:r>
      <w:r w:rsidRPr="00F74EE6">
        <w:t xml:space="preserve">. Kód pro tyto vizualizace využíval balíček </w:t>
      </w:r>
      <w:proofErr w:type="spellStart"/>
      <w:r w:rsidRPr="00F74EE6">
        <w:t>dendextend</w:t>
      </w:r>
      <w:proofErr w:type="spellEnd"/>
      <w:r w:rsidRPr="00F74EE6">
        <w:t xml:space="preserve"> </w:t>
      </w:r>
      <w:r w:rsidR="00C763C2" w:rsidRPr="00F74EE6">
        <w:fldChar w:fldCharType="begin"/>
      </w:r>
      <w:r w:rsidR="00001073">
        <w:instrText xml:space="preserve"> ADDIN ZOTERO_ITEM CSL_CITATION {"citationID":"NsslnzHz","properties":{"formattedCitation":"(Galili, 2015)","plainCitation":"(Galili, 2015)","noteIndex":0},"citationItems":[{"id":1538,"uris":["http://zotero.org/users/11063705/items/7BBBLII9"],"itemData":{"id":1538,"type":"article-journal","container-title":"Bioinformatics","DOI":"10.1093/bioinformatics/btv428","note":"_eprint: https://academic.oup.com/bioinformatics/article-pdf/31/22/3718/17122682/btv428.pdf","title":"dendextend: an R package for visualizing, adjusting, and comparing trees of hierarchical clustering","URL":"https://doi.org/10.1093/bioinformatics/btv428","author":[{"family":"Galili","given":"Tal"}],"issued":{"date-parts":[["2015"]]},"citation-key":"galili-2015a"}}],"schema":"https://github.com/citation-style-language/schema/raw/master/csl-citation.json"} </w:instrText>
      </w:r>
      <w:r w:rsidR="00C763C2" w:rsidRPr="00F74EE6">
        <w:fldChar w:fldCharType="separate"/>
      </w:r>
      <w:r w:rsidR="00FD4D44" w:rsidRPr="00F74EE6">
        <w:t>(Galili, 2015)</w:t>
      </w:r>
      <w:r w:rsidR="00C763C2" w:rsidRPr="00F74EE6">
        <w:fldChar w:fldCharType="end"/>
      </w:r>
      <w:r w:rsidRPr="00F74EE6">
        <w:t>.</w:t>
      </w:r>
    </w:p>
    <w:p w14:paraId="21746739" w14:textId="083FFD84" w:rsidR="00E92CFD" w:rsidRPr="00F74EE6" w:rsidRDefault="00E92CFD" w:rsidP="00F74EE6">
      <w:pPr>
        <w:pStyle w:val="Text"/>
      </w:pPr>
      <w:r w:rsidRPr="00F74EE6">
        <w:tab/>
      </w:r>
      <w:proofErr w:type="spellStart"/>
      <w:r w:rsidRPr="00F74EE6">
        <w:t>Kodendrogramy</w:t>
      </w:r>
      <w:proofErr w:type="spellEnd"/>
      <w:r w:rsidRPr="00F74EE6">
        <w:t xml:space="preserve"> mohou být</w:t>
      </w:r>
      <w:r w:rsidR="00A439C3">
        <w:t xml:space="preserve"> často</w:t>
      </w:r>
      <w:r w:rsidRPr="00F74EE6">
        <w:t xml:space="preserve"> nepřehledné, proto bylo nutné vztahy mezi nimi “rozplést”. Fylogenetické stromy byly vždy rotovány metodou “</w:t>
      </w:r>
      <w:proofErr w:type="spellStart"/>
      <w:r w:rsidRPr="00F74EE6">
        <w:t>ladderize</w:t>
      </w:r>
      <w:proofErr w:type="spellEnd"/>
      <w:r w:rsidRPr="00F74EE6">
        <w:t>”, která seřadí klady od největších po nejmenší a zlepší tak čitelnost stromu. Tato upravená verze stromu byla fixována a oproti ní byl krokovou metodou “step1side” rotován strom shluků založených na různých distančních maticích. Tato metoda byla vybrána testováním několika různých přístupů včetně několika tisíc randomizovaných rotací větví stromu. Nejlepší metoda nebyla zvolena pouhým odhadem ale porovnáním hodnoty “</w:t>
      </w:r>
      <w:proofErr w:type="spellStart"/>
      <w:r w:rsidRPr="00F74EE6">
        <w:t>entanglement</w:t>
      </w:r>
      <w:proofErr w:type="spellEnd"/>
      <w:r w:rsidRPr="00F74EE6">
        <w:t>” (</w:t>
      </w:r>
      <w:proofErr w:type="spellStart"/>
      <w:r w:rsidRPr="00F74EE6">
        <w:t>propletenosti</w:t>
      </w:r>
      <w:proofErr w:type="spellEnd"/>
      <w:r w:rsidRPr="00F74EE6">
        <w:t xml:space="preserve">), což je funkce balíčku </w:t>
      </w:r>
      <w:proofErr w:type="spellStart"/>
      <w:r w:rsidRPr="00F74EE6">
        <w:t>dendextend</w:t>
      </w:r>
      <w:proofErr w:type="spellEnd"/>
      <w:r w:rsidRPr="00F74EE6">
        <w:t xml:space="preserve">. Hodnota </w:t>
      </w:r>
      <w:proofErr w:type="spellStart"/>
      <w:r w:rsidRPr="00F74EE6">
        <w:t>propletenosti</w:t>
      </w:r>
      <w:proofErr w:type="spellEnd"/>
      <w:r w:rsidRPr="00F74EE6">
        <w:t xml:space="preserve"> může nabývat hodnot od 0 do 1, a do jisté míry bude v negativní korelaci s hodnotami </w:t>
      </w:r>
      <w:proofErr w:type="spellStart"/>
      <w:r w:rsidRPr="00F74EE6">
        <w:t>Mantelova</w:t>
      </w:r>
      <w:proofErr w:type="spellEnd"/>
      <w:r w:rsidRPr="00F74EE6">
        <w:t xml:space="preserve"> R. Vysoká korelace distančních matic totiž vyprodukuje podobné </w:t>
      </w:r>
      <w:proofErr w:type="spellStart"/>
      <w:r w:rsidRPr="00F74EE6">
        <w:t>dendrogramy</w:t>
      </w:r>
      <w:proofErr w:type="spellEnd"/>
      <w:r w:rsidRPr="00F74EE6">
        <w:t xml:space="preserve"> s nízkou hodnotou </w:t>
      </w:r>
      <w:proofErr w:type="spellStart"/>
      <w:r w:rsidRPr="00F74EE6">
        <w:t>propletenosti</w:t>
      </w:r>
      <w:proofErr w:type="spellEnd"/>
      <w:r w:rsidRPr="00F74EE6">
        <w:t xml:space="preserve">. Je ale nutno podotknout, že </w:t>
      </w:r>
      <w:proofErr w:type="spellStart"/>
      <w:r w:rsidRPr="00F74EE6">
        <w:t>Mantelův</w:t>
      </w:r>
      <w:proofErr w:type="spellEnd"/>
      <w:r w:rsidRPr="00F74EE6">
        <w:t xml:space="preserve"> test hodnotí celkovou strukturu distanční matice, zatímco hodnota </w:t>
      </w:r>
      <w:proofErr w:type="spellStart"/>
      <w:r w:rsidRPr="00F74EE6">
        <w:t>propletenosti</w:t>
      </w:r>
      <w:proofErr w:type="spellEnd"/>
      <w:r w:rsidRPr="00F74EE6">
        <w:t xml:space="preserve"> se týká jen pořadí větví na </w:t>
      </w:r>
      <w:proofErr w:type="spellStart"/>
      <w:r w:rsidRPr="00F74EE6">
        <w:t>dendrogramu</w:t>
      </w:r>
      <w:proofErr w:type="spellEnd"/>
      <w:r w:rsidRPr="00F74EE6">
        <w:t xml:space="preserve">. V případech, kdy byly vizualizovány </w:t>
      </w:r>
      <w:proofErr w:type="spellStart"/>
      <w:r w:rsidRPr="00F74EE6">
        <w:t>kodendrogramy</w:t>
      </w:r>
      <w:proofErr w:type="spellEnd"/>
      <w:r w:rsidRPr="00F74EE6">
        <w:t xml:space="preserve"> stromů jiných než fylogenetických dat, byla využívána metoda “step2side”, která krokově rotuje </w:t>
      </w:r>
      <w:r w:rsidR="00C763C2" w:rsidRPr="00F74EE6">
        <w:t>oba</w:t>
      </w:r>
      <w:r w:rsidRPr="00F74EE6">
        <w:t xml:space="preserve"> stromy.</w:t>
      </w:r>
    </w:p>
    <w:p w14:paraId="09A8AFA1" w14:textId="60830B24" w:rsidR="00E92CFD" w:rsidRPr="00F74EE6" w:rsidRDefault="00E92CFD" w:rsidP="00F74EE6">
      <w:pPr>
        <w:pStyle w:val="Text"/>
      </w:pPr>
      <w:r w:rsidRPr="00F74EE6">
        <w:tab/>
        <w:t xml:space="preserve">Spojující čáry mezi </w:t>
      </w:r>
      <w:proofErr w:type="spellStart"/>
      <w:r w:rsidRPr="00F74EE6">
        <w:t>dendrogramy</w:t>
      </w:r>
      <w:proofErr w:type="spellEnd"/>
      <w:r w:rsidRPr="00F74EE6">
        <w:t xml:space="preserve"> byly obarveny podle shluků na pravé straně. Tímto zobrazením lze snadno sledovat, odkud ve fylogenetickém stromě pochází zástupci daného shluku (gildy). Pokud lze pozorovat kompaktnější “svazky” vycházející z určité části </w:t>
      </w:r>
      <w:proofErr w:type="spellStart"/>
      <w:r w:rsidRPr="00F74EE6">
        <w:t>dendrogramu</w:t>
      </w:r>
      <w:proofErr w:type="spellEnd"/>
      <w:r w:rsidRPr="00F74EE6">
        <w:t xml:space="preserve"> na pravé straně, pak lze předpokládat, že v rámci dané gildy můžeme očekávat vyšší míru příbuznosti druhů.</w:t>
      </w:r>
    </w:p>
    <w:p w14:paraId="276676A0" w14:textId="27A8569E" w:rsidR="00E92CFD" w:rsidRPr="00F74EE6" w:rsidRDefault="00E92CFD" w:rsidP="00F74EE6">
      <w:pPr>
        <w:pStyle w:val="Text"/>
      </w:pPr>
      <w:r w:rsidRPr="00F74EE6">
        <w:tab/>
        <w:t xml:space="preserve">Pro zobrazení gild a nejčastěji využívaných substrátů a metod byl použit balíček </w:t>
      </w:r>
      <w:proofErr w:type="spellStart"/>
      <w:r w:rsidRPr="00F74EE6">
        <w:t>phylobase</w:t>
      </w:r>
      <w:proofErr w:type="spellEnd"/>
      <w:r w:rsidRPr="00F74EE6">
        <w:t xml:space="preserve">, který umožňuje kombinovat </w:t>
      </w:r>
      <w:proofErr w:type="spellStart"/>
      <w:r w:rsidRPr="00F74EE6">
        <w:t>dendrogram</w:t>
      </w:r>
      <w:proofErr w:type="spellEnd"/>
      <w:r w:rsidRPr="00F74EE6">
        <w:t xml:space="preserve"> s dalšími typy dat a efektivně tato data zobrazit pomocí balíčků </w:t>
      </w:r>
      <w:proofErr w:type="spellStart"/>
      <w:r w:rsidRPr="00F74EE6">
        <w:t>phylosignal</w:t>
      </w:r>
      <w:proofErr w:type="spellEnd"/>
      <w:r w:rsidRPr="00F74EE6">
        <w:t xml:space="preserve"> a </w:t>
      </w:r>
      <w:proofErr w:type="spellStart"/>
      <w:r w:rsidRPr="00F74EE6">
        <w:t>adephylo</w:t>
      </w:r>
      <w:proofErr w:type="spellEnd"/>
      <w:r w:rsidR="00C763C2" w:rsidRPr="00F74EE6">
        <w:t xml:space="preserve"> </w:t>
      </w:r>
      <w:r w:rsidR="00C763C2" w:rsidRPr="00F74EE6">
        <w:fldChar w:fldCharType="begin"/>
      </w:r>
      <w:r w:rsidR="00001073">
        <w:instrText xml:space="preserve"> ADDIN ZOTERO_ITEM CSL_CITATION {"citationID":"QAp56HIC","properties":{"formattedCitation":"(Dray &amp; Jombart, 2025; Hackathon et al., 2024; Keck, 2023)","plainCitation":"(Dray &amp; Jombart, 2025; Hackathon et al., 2024; Keck, 2023)","noteIndex":0},"citationItems":[{"id":1545,"uris":["http://zotero.org/users/11063705/items/PY89DQHM"],"itemData":{"id":1545,"type":"book","title":"adephylo: Exploratory Analyses for the Phylogenetic Comparative Method","URL":"https://github.com/adeverse/adephylo","author":[{"family":"Dray","given":"Stéphane"},{"family":"Jombart","given":"Thibaut"}],"issued":{"date-parts":[["2025"]]},"citation-key":"dray-2025b"}},{"id":1536,"uris":["http://zotero.org/users/11063705/items/59KMEMFU"],"itemData":{"id":1536,"type":"book","title":"phylobase: Base Package for Phylogenetic Structures and Comparative Data","URL":"https://github.com/fmichonneau/phylobase","author":[{"family":"Hackathon","given":"R."},{"family":"Bolker","given":"Ben"},{"family":"Butler","given":"Marguerite"}],"issued":{"date-parts":[["2024"]]},"citation-key":"hackathon-2024"}},{"id":1546,"uris":["http://zotero.org/users/11063705/items/98ZDT9VY"],"itemData":{"id":1546,"type":"book","title":"phylosignal: Exploring the Phylogenetic Signal in Continuous Traits","URL":"https://CRAN.R-project.org/package=phylosignal","author":[{"family":"Keck","given":"Francois"}],"issued":{"date-parts":[["2023"]]},"citation-key":"keck-2023a"}}],"schema":"https://github.com/citation-style-language/schema/raw/master/csl-citation.json"} </w:instrText>
      </w:r>
      <w:r w:rsidR="00C763C2" w:rsidRPr="00F74EE6">
        <w:fldChar w:fldCharType="separate"/>
      </w:r>
      <w:r w:rsidR="00C763C2" w:rsidRPr="00F74EE6">
        <w:t>(Dray &amp; Jombart, 2025; Hackathon et al., 2024; Keck, 2023)</w:t>
      </w:r>
      <w:r w:rsidR="00C763C2" w:rsidRPr="00F74EE6">
        <w:fldChar w:fldCharType="end"/>
      </w:r>
      <w:r w:rsidRPr="00F74EE6">
        <w:t>.</w:t>
      </w:r>
    </w:p>
    <w:p w14:paraId="20E1A860" w14:textId="29EC8450" w:rsidR="00E92CFD" w:rsidRDefault="00E92CFD" w:rsidP="00F74EE6">
      <w:pPr>
        <w:pStyle w:val="Text"/>
      </w:pPr>
      <w:r w:rsidRPr="00F74EE6">
        <w:tab/>
        <w:t xml:space="preserve">Citace použitých balíčků jsou zahrnuty ve vlastní sekci v sekci “Zdroje”, </w:t>
      </w:r>
      <w:r w:rsidR="00B5664D" w:rsidRPr="00F74EE6">
        <w:t>anebo</w:t>
      </w:r>
      <w:r w:rsidRPr="00F74EE6">
        <w:t xml:space="preserve"> je možné zobrazit celý kód pro tuto sekci v </w:t>
      </w:r>
      <w:proofErr w:type="spellStart"/>
      <w:r w:rsidRPr="00F74EE6">
        <w:t>repozitáři</w:t>
      </w:r>
      <w:proofErr w:type="spellEnd"/>
      <w:r w:rsidRPr="00F74EE6">
        <w:t xml:space="preserve"> na stránce GitHub v souboru </w:t>
      </w:r>
      <w:proofErr w:type="spellStart"/>
      <w:r w:rsidRPr="00F74EE6">
        <w:t>Meta.R</w:t>
      </w:r>
      <w:proofErr w:type="spellEnd"/>
      <w:r w:rsidR="00C763C2" w:rsidRPr="00F74EE6">
        <w:t xml:space="preserve">, odkaz: </w:t>
      </w:r>
      <w:hyperlink r:id="rId49" w:history="1">
        <w:r w:rsidR="00C763C2" w:rsidRPr="00F74EE6">
          <w:rPr>
            <w:rStyle w:val="Hypertextovodkaz"/>
            <w:color w:val="000000"/>
            <w:u w:val="none"/>
          </w:rPr>
          <w:t>https://github.com/</w:t>
        </w:r>
        <w:proofErr w:type="spellStart"/>
        <w:r w:rsidR="00C763C2" w:rsidRPr="00F74EE6">
          <w:rPr>
            <w:rStyle w:val="Hypertextovodkaz"/>
            <w:color w:val="000000"/>
            <w:u w:val="none"/>
          </w:rPr>
          <w:t>AdamUlicny</w:t>
        </w:r>
        <w:proofErr w:type="spellEnd"/>
        <w:r w:rsidR="00C763C2" w:rsidRPr="00F74EE6">
          <w:rPr>
            <w:rStyle w:val="Hypertextovodkaz"/>
            <w:color w:val="000000"/>
            <w:u w:val="none"/>
          </w:rPr>
          <w:t>/</w:t>
        </w:r>
        <w:proofErr w:type="spellStart"/>
        <w:r w:rsidR="00C763C2" w:rsidRPr="00F74EE6">
          <w:rPr>
            <w:rStyle w:val="Hypertextovodkaz"/>
            <w:color w:val="000000"/>
            <w:u w:val="none"/>
          </w:rPr>
          <w:t>SongbirdGuildsMasters</w:t>
        </w:r>
        <w:proofErr w:type="spellEnd"/>
      </w:hyperlink>
      <w:r w:rsidR="00C763C2" w:rsidRPr="00F74EE6">
        <w:t>.</w:t>
      </w:r>
      <w:r>
        <w:br w:type="page"/>
      </w:r>
    </w:p>
    <w:p w14:paraId="0C0532F6" w14:textId="35606B68" w:rsidR="00E92CFD" w:rsidRDefault="00A073B8" w:rsidP="00A073B8">
      <w:pPr>
        <w:pStyle w:val="Nadpis11"/>
      </w:pPr>
      <w:bookmarkStart w:id="61" w:name="_pza3nuysdr2r" w:colFirst="0" w:colLast="0"/>
      <w:bookmarkStart w:id="62" w:name="_Toc195971231"/>
      <w:bookmarkEnd w:id="61"/>
      <w:r>
        <w:lastRenderedPageBreak/>
        <w:t xml:space="preserve">3.2 </w:t>
      </w:r>
      <w:r w:rsidR="00E92CFD">
        <w:t>Výsledky</w:t>
      </w:r>
      <w:bookmarkEnd w:id="62"/>
    </w:p>
    <w:p w14:paraId="3E80B0CE" w14:textId="77777777" w:rsidR="00E92CFD" w:rsidRDefault="00E92CFD" w:rsidP="00857BAC">
      <w:pPr>
        <w:pStyle w:val="Text"/>
      </w:pPr>
      <w:r>
        <w:t xml:space="preserve">Tato sekce zobrazuje výsledky na mezikontinentální škále i po jednotlivých kontinentech. </w:t>
      </w:r>
    </w:p>
    <w:p w14:paraId="6A0B9378" w14:textId="60CBA8EB" w:rsidR="00E92CFD" w:rsidRDefault="00A073B8" w:rsidP="00A073B8">
      <w:pPr>
        <w:pStyle w:val="Nadpis21"/>
      </w:pPr>
      <w:bookmarkStart w:id="63" w:name="_vdvada63toix" w:colFirst="0" w:colLast="0"/>
      <w:bookmarkStart w:id="64" w:name="_Toc195971232"/>
      <w:bookmarkEnd w:id="63"/>
      <w:r>
        <w:t xml:space="preserve">3.2.1 </w:t>
      </w:r>
      <w:r w:rsidR="00E92CFD">
        <w:t>Souhrnné výsledky</w:t>
      </w:r>
      <w:bookmarkEnd w:id="64"/>
    </w:p>
    <w:p w14:paraId="59254B1E" w14:textId="2AEF127C" w:rsidR="00E92CFD" w:rsidRDefault="00E92CFD" w:rsidP="00A073B8">
      <w:pPr>
        <w:pStyle w:val="Text"/>
      </w:pPr>
      <w:r>
        <w:t>Z celkem 2</w:t>
      </w:r>
      <w:r w:rsidR="00F74EE6">
        <w:t>5</w:t>
      </w:r>
      <w:r>
        <w:t xml:space="preserve"> prací byla vyextrahována data o potravním chování celkem 367 druhů ptáků. Po vyfiltrování podle řádu </w:t>
      </w:r>
      <w:proofErr w:type="spellStart"/>
      <w:r>
        <w:rPr>
          <w:i/>
        </w:rPr>
        <w:t>Passeriformes</w:t>
      </w:r>
      <w:proofErr w:type="spellEnd"/>
      <w:r>
        <w:rPr>
          <w:i/>
        </w:rPr>
        <w:t xml:space="preserve"> </w:t>
      </w:r>
      <w:r>
        <w:t>zbylo 323 druhů pěvců. Následná kritéria minimálních počtů potravních akcí na druh (n = 30) tento počet druhů dále snížila na výsledných 249 druhů a celkem 106697 jednotlivých potravních akcí.</w:t>
      </w:r>
    </w:p>
    <w:p w14:paraId="0169059A" w14:textId="0A2BF87E" w:rsidR="00E92CFD" w:rsidRDefault="00E92CFD" w:rsidP="00A073B8">
      <w:pPr>
        <w:pStyle w:val="Text"/>
      </w:pPr>
      <w:r>
        <w:tab/>
        <w:t xml:space="preserve">Distanční matice vytvořená pomocí těchto behaviorálních dat byla následně porovnána oproti obdobným maticím na bázi morfologických znaků a fylogenetických dat. Dále byly provedeny </w:t>
      </w:r>
      <w:proofErr w:type="spellStart"/>
      <w:r>
        <w:t>Mantelovy</w:t>
      </w:r>
      <w:proofErr w:type="spellEnd"/>
      <w:r>
        <w:t xml:space="preserve"> testy pro všechny 3 kombinace matic. Pro získání p-hodnot bylo použito vždy 999 permutací. Výsledky vztahů korelace mezi maticemi zobrazuje graf na obr. 10. Korelace mezi všemi maticemi byla v souhrnném srovnání relativně nízká, data zobrazuje Tabulka 3. Vztahy mezi fylogenezí a gildami graficky zobrazuje </w:t>
      </w:r>
      <w:proofErr w:type="spellStart"/>
      <w:r>
        <w:t>kodendrogram</w:t>
      </w:r>
      <w:proofErr w:type="spellEnd"/>
      <w:r>
        <w:t xml:space="preserve"> na obr.11, a proporční využívání metod a substrátů zobrazuje obr. 12.</w:t>
      </w:r>
    </w:p>
    <w:p w14:paraId="728044E6" w14:textId="77777777" w:rsidR="00A073B8" w:rsidRDefault="00A073B8" w:rsidP="00A073B8">
      <w:pPr>
        <w:pStyle w:val="Text"/>
      </w:pPr>
    </w:p>
    <w:p w14:paraId="35088983" w14:textId="7419D3F8" w:rsidR="00E92CFD" w:rsidRDefault="00E92CFD" w:rsidP="00857BAC">
      <w:pPr>
        <w:pStyle w:val="Text"/>
      </w:pPr>
      <w:r w:rsidRPr="00A073B8">
        <w:rPr>
          <w:b/>
          <w:bCs/>
        </w:rPr>
        <w:t>Tabulka 3:</w:t>
      </w:r>
      <w:r>
        <w:t xml:space="preserve"> Výsledky </w:t>
      </w:r>
      <w:proofErr w:type="spellStart"/>
      <w:r>
        <w:t>Mantelových</w:t>
      </w:r>
      <w:proofErr w:type="spellEnd"/>
      <w:r>
        <w:t xml:space="preserve"> testů mezi maticemi souhrnného srovnání.</w:t>
      </w:r>
    </w:p>
    <w:tbl>
      <w:tblPr>
        <w:tblW w:w="9106" w:type="dxa"/>
        <w:tblBorders>
          <w:insideH w:val="single" w:sz="4" w:space="0" w:color="auto"/>
          <w:insideV w:val="single" w:sz="4" w:space="0" w:color="auto"/>
        </w:tblBorders>
        <w:tblLayout w:type="fixed"/>
        <w:tblLook w:val="0600" w:firstRow="0" w:lastRow="0" w:firstColumn="0" w:lastColumn="0" w:noHBand="1" w:noVBand="1"/>
      </w:tblPr>
      <w:tblGrid>
        <w:gridCol w:w="3744"/>
        <w:gridCol w:w="2758"/>
        <w:gridCol w:w="2604"/>
      </w:tblGrid>
      <w:tr w:rsidR="00A073B8" w14:paraId="3D5D46C5" w14:textId="77777777" w:rsidTr="00A073B8">
        <w:trPr>
          <w:trHeight w:val="178"/>
        </w:trPr>
        <w:tc>
          <w:tcPr>
            <w:tcW w:w="3744" w:type="dxa"/>
            <w:tcMar>
              <w:top w:w="100" w:type="dxa"/>
              <w:left w:w="100" w:type="dxa"/>
              <w:bottom w:w="100" w:type="dxa"/>
              <w:right w:w="100" w:type="dxa"/>
            </w:tcMar>
          </w:tcPr>
          <w:p w14:paraId="239032A5" w14:textId="77777777" w:rsidR="00A073B8" w:rsidRDefault="00A073B8" w:rsidP="00A073B8">
            <w:pPr>
              <w:pStyle w:val="Text"/>
              <w:spacing w:line="240" w:lineRule="auto"/>
              <w:jc w:val="center"/>
            </w:pPr>
            <w:r>
              <w:t>Distanční matice</w:t>
            </w:r>
          </w:p>
        </w:tc>
        <w:tc>
          <w:tcPr>
            <w:tcW w:w="2758" w:type="dxa"/>
            <w:tcMar>
              <w:top w:w="100" w:type="dxa"/>
              <w:left w:w="100" w:type="dxa"/>
              <w:bottom w:w="100" w:type="dxa"/>
              <w:right w:w="100" w:type="dxa"/>
            </w:tcMar>
          </w:tcPr>
          <w:p w14:paraId="6DF3B0EE" w14:textId="3BB4F7B9" w:rsidR="00A073B8" w:rsidRDefault="00A073B8" w:rsidP="00A073B8">
            <w:pPr>
              <w:pStyle w:val="Text"/>
              <w:spacing w:line="240" w:lineRule="auto"/>
              <w:jc w:val="center"/>
            </w:pPr>
            <w:proofErr w:type="spellStart"/>
            <w:r>
              <w:t>Mantelovo</w:t>
            </w:r>
            <w:proofErr w:type="spellEnd"/>
            <w:r>
              <w:t xml:space="preserve"> r</w:t>
            </w:r>
          </w:p>
        </w:tc>
        <w:tc>
          <w:tcPr>
            <w:tcW w:w="2604" w:type="dxa"/>
            <w:tcMar>
              <w:top w:w="100" w:type="dxa"/>
              <w:left w:w="100" w:type="dxa"/>
              <w:bottom w:w="100" w:type="dxa"/>
              <w:right w:w="100" w:type="dxa"/>
            </w:tcMar>
          </w:tcPr>
          <w:p w14:paraId="38D77982" w14:textId="77777777" w:rsidR="00A073B8" w:rsidRDefault="00A073B8" w:rsidP="00A073B8">
            <w:pPr>
              <w:pStyle w:val="Text"/>
              <w:spacing w:line="240" w:lineRule="auto"/>
              <w:jc w:val="center"/>
            </w:pPr>
            <w:r>
              <w:t>p-hodnota</w:t>
            </w:r>
          </w:p>
        </w:tc>
      </w:tr>
      <w:tr w:rsidR="00A073B8" w14:paraId="01459958" w14:textId="77777777" w:rsidTr="00A073B8">
        <w:trPr>
          <w:trHeight w:val="178"/>
        </w:trPr>
        <w:tc>
          <w:tcPr>
            <w:tcW w:w="3744" w:type="dxa"/>
            <w:tcMar>
              <w:top w:w="100" w:type="dxa"/>
              <w:left w:w="100" w:type="dxa"/>
              <w:bottom w:w="100" w:type="dxa"/>
              <w:right w:w="100" w:type="dxa"/>
            </w:tcMar>
          </w:tcPr>
          <w:p w14:paraId="3E70C58A" w14:textId="04D5FE12" w:rsidR="00A073B8" w:rsidRDefault="00A073B8" w:rsidP="00A073B8">
            <w:pPr>
              <w:pStyle w:val="Text"/>
              <w:spacing w:line="240" w:lineRule="auto"/>
              <w:jc w:val="center"/>
            </w:pPr>
            <w:r>
              <w:t>Fylogeneze – Gildy</w:t>
            </w:r>
          </w:p>
        </w:tc>
        <w:tc>
          <w:tcPr>
            <w:tcW w:w="2758" w:type="dxa"/>
            <w:tcMar>
              <w:top w:w="100" w:type="dxa"/>
              <w:left w:w="100" w:type="dxa"/>
              <w:bottom w:w="100" w:type="dxa"/>
              <w:right w:w="100" w:type="dxa"/>
            </w:tcMar>
          </w:tcPr>
          <w:p w14:paraId="07570E09" w14:textId="436AEFE5" w:rsidR="00A073B8" w:rsidRDefault="00A073B8" w:rsidP="00A073B8">
            <w:pPr>
              <w:pStyle w:val="Text"/>
              <w:spacing w:line="240" w:lineRule="auto"/>
              <w:jc w:val="center"/>
            </w:pPr>
            <w:r>
              <w:t>0.146</w:t>
            </w:r>
          </w:p>
        </w:tc>
        <w:tc>
          <w:tcPr>
            <w:tcW w:w="2604" w:type="dxa"/>
            <w:tcMar>
              <w:top w:w="100" w:type="dxa"/>
              <w:left w:w="100" w:type="dxa"/>
              <w:bottom w:w="100" w:type="dxa"/>
              <w:right w:w="100" w:type="dxa"/>
            </w:tcMar>
          </w:tcPr>
          <w:p w14:paraId="31C22D03" w14:textId="77777777" w:rsidR="00A073B8" w:rsidRDefault="00A073B8" w:rsidP="00A073B8">
            <w:pPr>
              <w:pStyle w:val="Text"/>
              <w:spacing w:line="240" w:lineRule="auto"/>
              <w:jc w:val="center"/>
            </w:pPr>
            <w:r>
              <w:t>0.001</w:t>
            </w:r>
          </w:p>
        </w:tc>
      </w:tr>
      <w:tr w:rsidR="00A073B8" w14:paraId="5CDDFE39" w14:textId="77777777" w:rsidTr="00A073B8">
        <w:trPr>
          <w:trHeight w:val="178"/>
        </w:trPr>
        <w:tc>
          <w:tcPr>
            <w:tcW w:w="3744" w:type="dxa"/>
            <w:tcMar>
              <w:top w:w="100" w:type="dxa"/>
              <w:left w:w="100" w:type="dxa"/>
              <w:bottom w:w="100" w:type="dxa"/>
              <w:right w:w="100" w:type="dxa"/>
            </w:tcMar>
          </w:tcPr>
          <w:p w14:paraId="661882DC" w14:textId="0605C817" w:rsidR="00A073B8" w:rsidRDefault="00A073B8" w:rsidP="00A073B8">
            <w:pPr>
              <w:pStyle w:val="Text"/>
              <w:spacing w:line="240" w:lineRule="auto"/>
              <w:jc w:val="center"/>
            </w:pPr>
            <w:r>
              <w:t>Fylogeneze – Morfologie</w:t>
            </w:r>
          </w:p>
        </w:tc>
        <w:tc>
          <w:tcPr>
            <w:tcW w:w="2758" w:type="dxa"/>
            <w:tcMar>
              <w:top w:w="100" w:type="dxa"/>
              <w:left w:w="100" w:type="dxa"/>
              <w:bottom w:w="100" w:type="dxa"/>
              <w:right w:w="100" w:type="dxa"/>
            </w:tcMar>
          </w:tcPr>
          <w:p w14:paraId="55610D1C" w14:textId="2B662853" w:rsidR="00A073B8" w:rsidRDefault="00A073B8" w:rsidP="00A073B8">
            <w:pPr>
              <w:pStyle w:val="Text"/>
              <w:spacing w:line="240" w:lineRule="auto"/>
              <w:jc w:val="center"/>
            </w:pPr>
            <w:r>
              <w:t>0.104</w:t>
            </w:r>
          </w:p>
        </w:tc>
        <w:tc>
          <w:tcPr>
            <w:tcW w:w="2604" w:type="dxa"/>
            <w:tcMar>
              <w:top w:w="100" w:type="dxa"/>
              <w:left w:w="100" w:type="dxa"/>
              <w:bottom w:w="100" w:type="dxa"/>
              <w:right w:w="100" w:type="dxa"/>
            </w:tcMar>
          </w:tcPr>
          <w:p w14:paraId="0740D2A7" w14:textId="77777777" w:rsidR="00A073B8" w:rsidRDefault="00A073B8" w:rsidP="00A073B8">
            <w:pPr>
              <w:pStyle w:val="Text"/>
              <w:spacing w:line="240" w:lineRule="auto"/>
              <w:jc w:val="center"/>
            </w:pPr>
            <w:r>
              <w:t>0.002</w:t>
            </w:r>
          </w:p>
        </w:tc>
      </w:tr>
      <w:tr w:rsidR="00A073B8" w14:paraId="48BE1DD4" w14:textId="77777777" w:rsidTr="00A073B8">
        <w:trPr>
          <w:trHeight w:val="178"/>
        </w:trPr>
        <w:tc>
          <w:tcPr>
            <w:tcW w:w="3744" w:type="dxa"/>
            <w:tcMar>
              <w:top w:w="100" w:type="dxa"/>
              <w:left w:w="100" w:type="dxa"/>
              <w:bottom w:w="100" w:type="dxa"/>
              <w:right w:w="100" w:type="dxa"/>
            </w:tcMar>
          </w:tcPr>
          <w:p w14:paraId="4B6EBB54" w14:textId="0DEAE858" w:rsidR="00A073B8" w:rsidRDefault="00A073B8" w:rsidP="00A073B8">
            <w:pPr>
              <w:pStyle w:val="Text"/>
              <w:spacing w:line="240" w:lineRule="auto"/>
              <w:jc w:val="center"/>
            </w:pPr>
            <w:r>
              <w:t>Morfologie – Gildy</w:t>
            </w:r>
          </w:p>
        </w:tc>
        <w:tc>
          <w:tcPr>
            <w:tcW w:w="2758" w:type="dxa"/>
            <w:tcMar>
              <w:top w:w="100" w:type="dxa"/>
              <w:left w:w="100" w:type="dxa"/>
              <w:bottom w:w="100" w:type="dxa"/>
              <w:right w:w="100" w:type="dxa"/>
            </w:tcMar>
          </w:tcPr>
          <w:p w14:paraId="7215718F" w14:textId="09356320" w:rsidR="00A073B8" w:rsidRDefault="00A073B8" w:rsidP="00A073B8">
            <w:pPr>
              <w:pStyle w:val="Text"/>
              <w:spacing w:line="240" w:lineRule="auto"/>
              <w:jc w:val="center"/>
            </w:pPr>
            <w:r>
              <w:t>0.082</w:t>
            </w:r>
          </w:p>
        </w:tc>
        <w:tc>
          <w:tcPr>
            <w:tcW w:w="2604" w:type="dxa"/>
            <w:tcMar>
              <w:top w:w="100" w:type="dxa"/>
              <w:left w:w="100" w:type="dxa"/>
              <w:bottom w:w="100" w:type="dxa"/>
              <w:right w:w="100" w:type="dxa"/>
            </w:tcMar>
          </w:tcPr>
          <w:p w14:paraId="3BB2784E" w14:textId="77777777" w:rsidR="00A073B8" w:rsidRDefault="00A073B8" w:rsidP="00A073B8">
            <w:pPr>
              <w:pStyle w:val="Text"/>
              <w:spacing w:line="240" w:lineRule="auto"/>
              <w:jc w:val="center"/>
            </w:pPr>
            <w:r>
              <w:t>0.003</w:t>
            </w:r>
          </w:p>
        </w:tc>
      </w:tr>
    </w:tbl>
    <w:p w14:paraId="408B3185" w14:textId="1DE5D1D3" w:rsidR="00E92CFD" w:rsidRPr="00A073B8" w:rsidRDefault="00A073B8" w:rsidP="00E92CFD">
      <w:pPr>
        <w:jc w:val="both"/>
        <w:rPr>
          <w:b/>
          <w:bCs/>
        </w:rPr>
      </w:pPr>
      <w:r>
        <w:rPr>
          <w:noProof/>
        </w:rPr>
        <w:drawing>
          <wp:anchor distT="114300" distB="114300" distL="114300" distR="114300" simplePos="0" relativeHeight="251669504" behindDoc="0" locked="0" layoutInCell="1" hidden="0" allowOverlap="1" wp14:anchorId="72E80353" wp14:editId="65FA93DF">
            <wp:simplePos x="0" y="0"/>
            <wp:positionH relativeFrom="margin">
              <wp:align>center</wp:align>
            </wp:positionH>
            <wp:positionV relativeFrom="paragraph">
              <wp:posOffset>346735</wp:posOffset>
            </wp:positionV>
            <wp:extent cx="3285490" cy="2509520"/>
            <wp:effectExtent l="0" t="0" r="0" b="5080"/>
            <wp:wrapTopAndBottom/>
            <wp:docPr id="7" name="image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2.png" descr="A diagram of a triangle&#10;&#10;AI-generated content may be incorrect."/>
                    <pic:cNvPicPr preferRelativeResize="0"/>
                  </pic:nvPicPr>
                  <pic:blipFill>
                    <a:blip r:embed="rId50"/>
                    <a:srcRect/>
                    <a:stretch>
                      <a:fillRect/>
                    </a:stretch>
                  </pic:blipFill>
                  <pic:spPr>
                    <a:xfrm>
                      <a:off x="0" y="0"/>
                      <a:ext cx="3285490" cy="2509520"/>
                    </a:xfrm>
                    <a:prstGeom prst="rect">
                      <a:avLst/>
                    </a:prstGeom>
                    <a:ln/>
                  </pic:spPr>
                </pic:pic>
              </a:graphicData>
            </a:graphic>
            <wp14:sizeRelH relativeFrom="margin">
              <wp14:pctWidth>0</wp14:pctWidth>
            </wp14:sizeRelH>
            <wp14:sizeRelV relativeFrom="margin">
              <wp14:pctHeight>0</wp14:pctHeight>
            </wp14:sizeRelV>
          </wp:anchor>
        </w:drawing>
      </w:r>
    </w:p>
    <w:p w14:paraId="36F79D8C" w14:textId="0236731E" w:rsidR="00E92CFD" w:rsidRDefault="00E92CFD" w:rsidP="00857BAC">
      <w:pPr>
        <w:pStyle w:val="Text"/>
      </w:pPr>
      <w:r w:rsidRPr="00A073B8">
        <w:rPr>
          <w:b/>
          <w:bCs/>
        </w:rPr>
        <w:t>Obr.10:</w:t>
      </w:r>
      <w:r>
        <w:t xml:space="preserve"> Vizualizace korelací mezi fylogenezí, morfologií a potravním chováním (gildy). Čísla značí míru korelace pomocí </w:t>
      </w:r>
      <w:proofErr w:type="spellStart"/>
      <w:r>
        <w:t>Mantelova</w:t>
      </w:r>
      <w:proofErr w:type="spellEnd"/>
      <w:r>
        <w:t xml:space="preserve"> r.</w:t>
      </w:r>
    </w:p>
    <w:p w14:paraId="16FD850A" w14:textId="164BFBEE" w:rsidR="00E92CFD" w:rsidRPr="00857BAC" w:rsidRDefault="00E92CFD" w:rsidP="00857BAC">
      <w:pPr>
        <w:pStyle w:val="Text"/>
      </w:pPr>
      <w:bookmarkStart w:id="65" w:name="_jz7vqsivtq53" w:colFirst="0" w:colLast="0"/>
      <w:bookmarkEnd w:id="65"/>
      <w:r w:rsidRPr="00857BAC">
        <w:rPr>
          <w:b/>
          <w:bCs/>
          <w:noProof/>
        </w:rPr>
        <w:lastRenderedPageBreak/>
        <w:drawing>
          <wp:anchor distT="0" distB="0" distL="0" distR="0" simplePos="0" relativeHeight="251670528" behindDoc="0" locked="0" layoutInCell="1" hidden="0" allowOverlap="1" wp14:anchorId="77A49376" wp14:editId="3E7F9056">
            <wp:simplePos x="0" y="0"/>
            <wp:positionH relativeFrom="margin">
              <wp:align>center</wp:align>
            </wp:positionH>
            <wp:positionV relativeFrom="paragraph">
              <wp:posOffset>487</wp:posOffset>
            </wp:positionV>
            <wp:extent cx="6856730" cy="6666230"/>
            <wp:effectExtent l="0" t="0" r="1270" b="1270"/>
            <wp:wrapTopAndBottom distT="0" distB="0"/>
            <wp:docPr id="3" name="image9.png"/>
            <wp:cNvGraphicFramePr/>
            <a:graphic xmlns:a="http://schemas.openxmlformats.org/drawingml/2006/main">
              <a:graphicData uri="http://schemas.openxmlformats.org/drawingml/2006/picture">
                <pic:pic xmlns:pic="http://schemas.openxmlformats.org/drawingml/2006/picture">
                  <pic:nvPicPr>
                    <pic:cNvPr id="3" name="image9.png"/>
                    <pic:cNvPicPr preferRelativeResize="0"/>
                  </pic:nvPicPr>
                  <pic:blipFill>
                    <a:blip r:embed="rId51">
                      <a:extLst>
                        <a:ext uri="{96DAC541-7B7A-43D3-8B79-37D633B846F1}">
                          <asvg:svgBlip xmlns:asvg="http://schemas.microsoft.com/office/drawing/2016/SVG/main" r:embed="rId52"/>
                        </a:ext>
                      </a:extLst>
                    </a:blip>
                    <a:stretch>
                      <a:fillRect/>
                    </a:stretch>
                  </pic:blipFill>
                  <pic:spPr>
                    <a:xfrm>
                      <a:off x="0" y="0"/>
                      <a:ext cx="6856730" cy="6666230"/>
                    </a:xfrm>
                    <a:prstGeom prst="rect">
                      <a:avLst/>
                    </a:prstGeom>
                  </pic:spPr>
                </pic:pic>
              </a:graphicData>
            </a:graphic>
            <wp14:sizeRelH relativeFrom="margin">
              <wp14:pctWidth>0</wp14:pctWidth>
            </wp14:sizeRelH>
            <wp14:sizeRelV relativeFrom="margin">
              <wp14:pctHeight>0</wp14:pctHeight>
            </wp14:sizeRelV>
          </wp:anchor>
        </w:drawing>
      </w:r>
      <w:r w:rsidRPr="00857BAC">
        <w:rPr>
          <w:b/>
          <w:bCs/>
        </w:rPr>
        <w:t>Obr.11:</w:t>
      </w:r>
      <w:r w:rsidRPr="00857BAC">
        <w:t xml:space="preserve"> Srovnání fylogenetických vztahů (levý </w:t>
      </w:r>
      <w:proofErr w:type="spellStart"/>
      <w:r w:rsidRPr="00857BAC">
        <w:t>dendrogram</w:t>
      </w:r>
      <w:proofErr w:type="spellEnd"/>
      <w:r w:rsidRPr="00857BAC">
        <w:t xml:space="preserve">) a shluků na základě podobností v potravním chování (pravý </w:t>
      </w:r>
      <w:proofErr w:type="spellStart"/>
      <w:r w:rsidRPr="00857BAC">
        <w:t>dendrogram</w:t>
      </w:r>
      <w:proofErr w:type="spellEnd"/>
      <w:r w:rsidRPr="00857BAC">
        <w:t xml:space="preserve">) formou </w:t>
      </w:r>
      <w:proofErr w:type="spellStart"/>
      <w:r w:rsidRPr="00857BAC">
        <w:t>kodendrogramu</w:t>
      </w:r>
      <w:proofErr w:type="spellEnd"/>
      <w:r w:rsidRPr="00857BAC">
        <w:t xml:space="preserve"> pro 249 druhů pěvců. Barvy druhových jmen značí výskyt na kontinentu. Barvy spojujících úseček odpovídají shlukům pravého </w:t>
      </w:r>
      <w:proofErr w:type="spellStart"/>
      <w:r w:rsidRPr="00857BAC">
        <w:t>dendrogramu</w:t>
      </w:r>
      <w:proofErr w:type="spellEnd"/>
      <w:r w:rsidRPr="00857BAC">
        <w:t xml:space="preserve"> (n shluků = 6). Pro příliš velké rozměry </w:t>
      </w:r>
      <w:proofErr w:type="spellStart"/>
      <w:r w:rsidRPr="00857BAC">
        <w:t>dendrogramu</w:t>
      </w:r>
      <w:proofErr w:type="spellEnd"/>
      <w:r w:rsidRPr="00857BAC">
        <w:t xml:space="preserve"> jej nelze efektivně zobrazit v rámci tohoto dokumentu. Detailní vektorová verze souboru viz</w:t>
      </w:r>
      <w:r w:rsidR="00C763C2" w:rsidRPr="00857BAC">
        <w:t xml:space="preserve"> </w:t>
      </w:r>
      <w:proofErr w:type="spellStart"/>
      <w:r w:rsidR="00C763C2" w:rsidRPr="00857BAC">
        <w:t>repozitář</w:t>
      </w:r>
      <w:proofErr w:type="spellEnd"/>
      <w:r w:rsidR="00C763C2" w:rsidRPr="00857BAC">
        <w:t xml:space="preserve"> (odkaz výše)</w:t>
      </w:r>
      <w:r w:rsidRPr="00857BAC">
        <w:t>.</w:t>
      </w:r>
      <w:r w:rsidRPr="00857BAC">
        <w:br/>
      </w:r>
    </w:p>
    <w:p w14:paraId="16E57C18" w14:textId="35241E5D" w:rsidR="00E92CFD" w:rsidRDefault="00E92CFD" w:rsidP="00E92CFD"/>
    <w:p w14:paraId="7CD665AE" w14:textId="43F837BD" w:rsidR="00E92CFD" w:rsidRDefault="00FF3B4C" w:rsidP="00857BAC">
      <w:pPr>
        <w:pStyle w:val="Text"/>
        <w:rPr>
          <w:noProof/>
        </w:rPr>
      </w:pPr>
      <w:r>
        <w:rPr>
          <w:noProof/>
        </w:rPr>
        <w:lastRenderedPageBreak/>
        <w:drawing>
          <wp:anchor distT="0" distB="0" distL="0" distR="0" simplePos="0" relativeHeight="251671552" behindDoc="0" locked="0" layoutInCell="1" hidden="0" allowOverlap="1" wp14:anchorId="1E0AC39A" wp14:editId="70DF883C">
            <wp:simplePos x="0" y="0"/>
            <wp:positionH relativeFrom="margin">
              <wp:align>center</wp:align>
            </wp:positionH>
            <wp:positionV relativeFrom="paragraph">
              <wp:posOffset>0</wp:posOffset>
            </wp:positionV>
            <wp:extent cx="5353050" cy="7410450"/>
            <wp:effectExtent l="0" t="0" r="0" b="0"/>
            <wp:wrapTopAndBottom distT="0" distB="0"/>
            <wp:docPr id="14" name="image14.png"/>
            <wp:cNvGraphicFramePr/>
            <a:graphic xmlns:a="http://schemas.openxmlformats.org/drawingml/2006/main">
              <a:graphicData uri="http://schemas.openxmlformats.org/drawingml/2006/picture">
                <pic:pic xmlns:pic="http://schemas.openxmlformats.org/drawingml/2006/picture">
                  <pic:nvPicPr>
                    <pic:cNvPr id="14" name="image14.png"/>
                    <pic:cNvPicPr preferRelativeResize="0"/>
                  </pic:nvPicPr>
                  <pic:blipFill rotWithShape="1">
                    <a:blip r:embed="rId53">
                      <a:extLst>
                        <a:ext uri="{96DAC541-7B7A-43D3-8B79-37D633B846F1}">
                          <asvg:svgBlip xmlns:asvg="http://schemas.microsoft.com/office/drawing/2016/SVG/main" r:embed="rId54"/>
                        </a:ext>
                      </a:extLst>
                    </a:blip>
                    <a:srcRect t="4638" r="32722" b="3610"/>
                    <a:stretch/>
                  </pic:blipFill>
                  <pic:spPr bwMode="auto">
                    <a:xfrm>
                      <a:off x="0" y="0"/>
                      <a:ext cx="5353050" cy="7410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FF3B4C">
        <w:rPr>
          <w:b/>
          <w:bCs/>
        </w:rPr>
        <w:t>Obr. 12:</w:t>
      </w:r>
      <w:r w:rsidR="00E92CFD">
        <w:t xml:space="preserve"> Vizualizace využívaných substrátů a metod pro </w:t>
      </w:r>
      <w:proofErr w:type="spellStart"/>
      <w:r w:rsidR="00E92CFD">
        <w:t>dataset</w:t>
      </w:r>
      <w:proofErr w:type="spellEnd"/>
      <w:r w:rsidR="00E92CFD">
        <w:t xml:space="preserve"> 249 druhů pěvců. </w:t>
      </w:r>
      <w:proofErr w:type="spellStart"/>
      <w:r w:rsidR="00E92CFD">
        <w:t>Dendrogram</w:t>
      </w:r>
      <w:proofErr w:type="spellEnd"/>
      <w:r w:rsidR="00E92CFD">
        <w:t xml:space="preserve"> značí shluky na základě podobnosti v potravním chování, intenzita barvy je úměrná proporci využívání dané kategorie druhem, viz stupnice v levém dolním rohu. Pro velké rozměry grafiky je opět zhoršená čitelnost. Vektorová grafika je dostupná v </w:t>
      </w:r>
      <w:proofErr w:type="spellStart"/>
      <w:r w:rsidR="00E92CFD">
        <w:t>repozitáři</w:t>
      </w:r>
      <w:proofErr w:type="spellEnd"/>
      <w:r w:rsidR="00E92CFD">
        <w:t xml:space="preserve"> (viz výše).</w:t>
      </w:r>
    </w:p>
    <w:p w14:paraId="6A0D2A99" w14:textId="77E0C759" w:rsidR="00E92CFD" w:rsidRDefault="00FF3B4C" w:rsidP="00FF3B4C">
      <w:pPr>
        <w:pStyle w:val="Nadpis31"/>
      </w:pPr>
      <w:bookmarkStart w:id="66" w:name="_m60yjdjo1qyq" w:colFirst="0" w:colLast="0"/>
      <w:bookmarkStart w:id="67" w:name="_Toc195971233"/>
      <w:bookmarkEnd w:id="66"/>
      <w:r>
        <w:lastRenderedPageBreak/>
        <w:t xml:space="preserve">3.2.1.2 </w:t>
      </w:r>
      <w:r w:rsidR="00E92CFD">
        <w:t>Specializace</w:t>
      </w:r>
      <w:bookmarkEnd w:id="67"/>
    </w:p>
    <w:p w14:paraId="162828D2" w14:textId="775B0677" w:rsidR="00E92CFD" w:rsidRDefault="00FF3B4C" w:rsidP="00F74EE6">
      <w:pPr>
        <w:pStyle w:val="Text"/>
      </w:pPr>
      <w:r>
        <w:rPr>
          <w:noProof/>
        </w:rPr>
        <w:drawing>
          <wp:anchor distT="0" distB="0" distL="114300" distR="114300" simplePos="0" relativeHeight="251678720" behindDoc="0" locked="0" layoutInCell="1" allowOverlap="1" wp14:anchorId="4BD6E97E" wp14:editId="28922A51">
            <wp:simplePos x="0" y="0"/>
            <wp:positionH relativeFrom="margin">
              <wp:posOffset>395605</wp:posOffset>
            </wp:positionH>
            <wp:positionV relativeFrom="paragraph">
              <wp:posOffset>1609090</wp:posOffset>
            </wp:positionV>
            <wp:extent cx="5175250" cy="5175250"/>
            <wp:effectExtent l="0" t="0" r="6350" b="6350"/>
            <wp:wrapTopAndBottom/>
            <wp:docPr id="12" name="image7.png"/>
            <wp:cNvGraphicFramePr/>
            <a:graphic xmlns:a="http://schemas.openxmlformats.org/drawingml/2006/main">
              <a:graphicData uri="http://schemas.openxmlformats.org/drawingml/2006/picture">
                <pic:pic xmlns:pic="http://schemas.openxmlformats.org/drawingml/2006/picture">
                  <pic:nvPicPr>
                    <pic:cNvPr id="12" name="image7.png"/>
                    <pic:cNvPicPr preferRelativeResize="0"/>
                  </pic:nvPicPr>
                  <pic:blipFill>
                    <a:blip r:embed="rId55">
                      <a:extLst>
                        <a:ext uri="{96DAC541-7B7A-43D3-8B79-37D633B846F1}">
                          <asvg:svgBlip xmlns:asvg="http://schemas.microsoft.com/office/drawing/2016/SVG/main" r:embed="rId56"/>
                        </a:ext>
                      </a:extLst>
                    </a:blip>
                    <a:stretch>
                      <a:fillRect/>
                    </a:stretch>
                  </pic:blipFill>
                  <pic:spPr>
                    <a:xfrm>
                      <a:off x="0" y="0"/>
                      <a:ext cx="5175250" cy="5175250"/>
                    </a:xfrm>
                    <a:prstGeom prst="rect">
                      <a:avLst/>
                    </a:prstGeom>
                  </pic:spPr>
                </pic:pic>
              </a:graphicData>
            </a:graphic>
            <wp14:sizeRelV relativeFrom="margin">
              <wp14:pctHeight>0</wp14:pctHeight>
            </wp14:sizeRelV>
          </wp:anchor>
        </w:drawing>
      </w:r>
      <w:r w:rsidR="00E92CFD">
        <w:t>Hodnoty specializace byly silně vychýlené blíže k hodnotám indexu = 1, což značí, že velké množství pozorovaných druhů bylo silně specializovaných na metodu či substrát.</w:t>
      </w:r>
      <w:r w:rsidR="00573364">
        <w:t xml:space="preserve"> </w:t>
      </w:r>
      <w:r w:rsidR="00E92CFD">
        <w:t xml:space="preserve">Vztah mezi specializací na metodu a substrát je k vidění na bodovém grafu na obr. 13. Byl proveden </w:t>
      </w:r>
      <w:proofErr w:type="spellStart"/>
      <w:r w:rsidR="00E92CFD">
        <w:t>Kruskal-Wallisův</w:t>
      </w:r>
      <w:proofErr w:type="spellEnd"/>
      <w:r w:rsidR="00E92CFD">
        <w:t xml:space="preserve"> test (neparametrická obdoba analýzy variance) a byl nalezen statisticky signifikantní rozdíl ve specializaci na metodu mezi kontinenty (p </w:t>
      </w:r>
      <w:proofErr w:type="gramStart"/>
      <w:r w:rsidR="00E92CFD">
        <w:t>&lt; 0</w:t>
      </w:r>
      <w:proofErr w:type="gramEnd"/>
      <w:r w:rsidR="00E92CFD">
        <w:t>,05). Post-hoc test (</w:t>
      </w:r>
      <w:proofErr w:type="spellStart"/>
      <w:r w:rsidR="00E92CFD">
        <w:t>Dunnův</w:t>
      </w:r>
      <w:proofErr w:type="spellEnd"/>
      <w:r w:rsidR="00E92CFD">
        <w:t xml:space="preserve"> test) odhalil, že od zbylých kontinentů se ve specializaci na metodu liší signifikantně jen Asie, s výrazně vyššími hodnotami indexu specializace. </w:t>
      </w:r>
      <w:proofErr w:type="spellStart"/>
      <w:r w:rsidR="00E92CFD">
        <w:t>Kruskal-Wallisův</w:t>
      </w:r>
      <w:proofErr w:type="spellEnd"/>
      <w:r w:rsidR="00E92CFD">
        <w:t xml:space="preserve"> test nenalezl signifikantní rozdíly ve specializaci na substrát (</w:t>
      </w:r>
      <w:proofErr w:type="gramStart"/>
      <w:r w:rsidR="00E92CFD">
        <w:t>p &gt;</w:t>
      </w:r>
      <w:proofErr w:type="gramEnd"/>
      <w:r w:rsidR="00E92CFD">
        <w:t xml:space="preserve"> 0,05). Druhy vyskytující </w:t>
      </w:r>
      <w:r w:rsidR="00B67A85">
        <w:t>se v</w:t>
      </w:r>
      <w:r w:rsidR="00E92CFD">
        <w:t xml:space="preserve"> datech z více kontinentů byly z této analýzy vyřazeny (n = 4). </w:t>
      </w:r>
    </w:p>
    <w:p w14:paraId="1DB2AFB9" w14:textId="16CC7BE8" w:rsidR="00E92CFD" w:rsidRDefault="00E92CFD" w:rsidP="00E92CFD"/>
    <w:p w14:paraId="6B0BFEDB" w14:textId="18443B6F" w:rsidR="00E92CFD" w:rsidRDefault="00E92CFD" w:rsidP="00857BAC">
      <w:pPr>
        <w:pStyle w:val="Text"/>
      </w:pPr>
      <w:r w:rsidRPr="00FF3B4C">
        <w:rPr>
          <w:b/>
          <w:bCs/>
        </w:rPr>
        <w:t>Obr. 13:</w:t>
      </w:r>
      <w:r>
        <w:t xml:space="preserve"> Graf zobrazující hodnoty indexu specializace na substrát a metodu. Každý bod představuje jeden druh, barevně označený dle kontinentu (viz legenda). Červená přerušovaná čára se sklonem = 1 dělí graf diagonálně pro přehlednost. Barevné </w:t>
      </w:r>
      <w:r w:rsidR="004F2060">
        <w:t>úsečky jsou</w:t>
      </w:r>
      <w:r>
        <w:t xml:space="preserve"> produktem regrese </w:t>
      </w:r>
      <w:r w:rsidR="00573364">
        <w:t xml:space="preserve">model II (RMA) </w:t>
      </w:r>
      <w:r w:rsidR="00FF3B4C">
        <w:t xml:space="preserve">a </w:t>
      </w:r>
      <w:r>
        <w:t>zobraz</w:t>
      </w:r>
      <w:r w:rsidR="00FF3B4C">
        <w:t xml:space="preserve">ují </w:t>
      </w:r>
      <w:r>
        <w:t>vztah</w:t>
      </w:r>
      <w:r w:rsidR="00573364">
        <w:t xml:space="preserve"> </w:t>
      </w:r>
      <w:r>
        <w:t>mezi specializací na metodu a substrát druhů daného kontinentu.</w:t>
      </w:r>
    </w:p>
    <w:p w14:paraId="463D0FAB" w14:textId="70382080" w:rsidR="00E92CFD" w:rsidRDefault="00FF3B4C" w:rsidP="00FF3B4C">
      <w:pPr>
        <w:pStyle w:val="Nadpis21"/>
      </w:pPr>
      <w:bookmarkStart w:id="68" w:name="_onix4ki1qd2z" w:colFirst="0" w:colLast="0"/>
      <w:bookmarkStart w:id="69" w:name="_Toc195971234"/>
      <w:bookmarkEnd w:id="68"/>
      <w:r>
        <w:lastRenderedPageBreak/>
        <w:t xml:space="preserve">3.2.2 </w:t>
      </w:r>
      <w:r w:rsidR="00E92CFD">
        <w:t>Výsledky pro jednotlivé kontinenty</w:t>
      </w:r>
      <w:bookmarkEnd w:id="69"/>
    </w:p>
    <w:p w14:paraId="2F8EF38E" w14:textId="0CE32E3C" w:rsidR="00E92CFD" w:rsidRDefault="00FF3B4C" w:rsidP="005E3CC3">
      <w:pPr>
        <w:pStyle w:val="Nadpis31"/>
      </w:pPr>
      <w:bookmarkStart w:id="70" w:name="_kiqtdnfeb4fh" w:colFirst="0" w:colLast="0"/>
      <w:bookmarkStart w:id="71" w:name="_Toc195971235"/>
      <w:bookmarkEnd w:id="70"/>
      <w:r>
        <w:t xml:space="preserve">3.2.2.1 </w:t>
      </w:r>
      <w:r w:rsidR="00E92CFD">
        <w:t>Austrálie</w:t>
      </w:r>
      <w:bookmarkEnd w:id="71"/>
    </w:p>
    <w:p w14:paraId="1A225FA9" w14:textId="77777777" w:rsidR="00E92CFD" w:rsidRDefault="00E92CFD" w:rsidP="00857BAC">
      <w:pPr>
        <w:pStyle w:val="Text"/>
      </w:pPr>
      <w:r>
        <w:t xml:space="preserve">Nejvíce studií pocházelo právě z Austrálie, a proto je v </w:t>
      </w:r>
      <w:proofErr w:type="spellStart"/>
      <w:r>
        <w:t>datasetu</w:t>
      </w:r>
      <w:proofErr w:type="spellEnd"/>
      <w:r>
        <w:t xml:space="preserve"> zastoupena největším počtem druhů. Celkem 12 studií v této analýze se věnovalo australským pěvcům a celkem 115 druhů splnilo kritéria minimálního počtů pozorování. Korelace mezi gildami a fylogenezí zde zůstala téměř identická jako při souhrnném srovnání (</w:t>
      </w:r>
      <w:proofErr w:type="spellStart"/>
      <w:r>
        <w:t>Mantelovo</w:t>
      </w:r>
      <w:proofErr w:type="spellEnd"/>
      <w:r>
        <w:t xml:space="preserve"> r = 0,141, p-hodnota = 0,001). Stoupla míra korelace mezi fylogenezí a morfologií (</w:t>
      </w:r>
      <w:proofErr w:type="spellStart"/>
      <w:r>
        <w:t>Mantelovo</w:t>
      </w:r>
      <w:proofErr w:type="spellEnd"/>
      <w:r>
        <w:t xml:space="preserve"> r = 0,314, p-hodnota = 0,001). Korelace mezi morfologií a příslušností do gildy zde byla relativně nízká (</w:t>
      </w:r>
      <w:proofErr w:type="spellStart"/>
      <w:r>
        <w:t>Mantelovo</w:t>
      </w:r>
      <w:proofErr w:type="spellEnd"/>
      <w:r>
        <w:t xml:space="preserve"> r = 0,076, p-hodnota = 0,027). Graf na obr. 14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 15). Využívané substráty a metody pro jednotlivé gildy zobrazuje obr. 16.</w:t>
      </w:r>
    </w:p>
    <w:p w14:paraId="33BC9E67" w14:textId="77777777" w:rsidR="00E92CFD" w:rsidRDefault="00E92CFD" w:rsidP="00E92CFD"/>
    <w:p w14:paraId="66159E3F" w14:textId="77777777" w:rsidR="00E92CFD" w:rsidRDefault="00E92CFD" w:rsidP="00E92CFD">
      <w:r>
        <w:rPr>
          <w:noProof/>
        </w:rPr>
        <w:drawing>
          <wp:inline distT="114300" distB="114300" distL="114300" distR="114300" wp14:anchorId="38F86FA8" wp14:editId="65C64860">
            <wp:extent cx="5731200" cy="4584700"/>
            <wp:effectExtent l="0" t="0" r="0" b="0"/>
            <wp:docPr id="6" name="image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6" name="image1.png" descr="A diagram of a triangle&#10;&#10;AI-generated content may be incorrect."/>
                    <pic:cNvPicPr preferRelativeResize="0"/>
                  </pic:nvPicPr>
                  <pic:blipFill>
                    <a:blip r:embed="rId57"/>
                    <a:srcRect/>
                    <a:stretch>
                      <a:fillRect/>
                    </a:stretch>
                  </pic:blipFill>
                  <pic:spPr>
                    <a:xfrm>
                      <a:off x="0" y="0"/>
                      <a:ext cx="5731200" cy="4584700"/>
                    </a:xfrm>
                    <a:prstGeom prst="rect">
                      <a:avLst/>
                    </a:prstGeom>
                    <a:ln/>
                  </pic:spPr>
                </pic:pic>
              </a:graphicData>
            </a:graphic>
          </wp:inline>
        </w:drawing>
      </w:r>
    </w:p>
    <w:p w14:paraId="443A62A1" w14:textId="7D588D6B" w:rsidR="00E92CFD" w:rsidRDefault="00E92CFD" w:rsidP="00E92CFD">
      <w:r w:rsidRPr="005E3CC3">
        <w:rPr>
          <w:b/>
          <w:bCs/>
        </w:rPr>
        <w:t>Obr. 14:</w:t>
      </w:r>
      <w:r>
        <w:t xml:space="preserve"> Vizualizace korelací mezi morfologií, potravním chováním (gildy) a fylogenezí v </w:t>
      </w:r>
      <w:proofErr w:type="spellStart"/>
      <w:r>
        <w:t>datasetu</w:t>
      </w:r>
      <w:proofErr w:type="spellEnd"/>
      <w:r>
        <w:t xml:space="preserve"> australských pěvců. Čísla značí míru korelace pomocí </w:t>
      </w:r>
      <w:proofErr w:type="spellStart"/>
      <w:r>
        <w:t>Mantelova</w:t>
      </w:r>
      <w:proofErr w:type="spellEnd"/>
      <w:r>
        <w:t xml:space="preserve"> r.</w:t>
      </w:r>
    </w:p>
    <w:p w14:paraId="0EE6966E" w14:textId="147596CA" w:rsidR="00E92CFD" w:rsidRDefault="005E3CC3" w:rsidP="00E92CFD">
      <w:r w:rsidRPr="005E3CC3">
        <w:rPr>
          <w:b/>
          <w:bCs/>
          <w:noProof/>
        </w:rPr>
        <w:lastRenderedPageBreak/>
        <w:drawing>
          <wp:anchor distT="114300" distB="114300" distL="114300" distR="114300" simplePos="0" relativeHeight="251672576" behindDoc="0" locked="0" layoutInCell="1" hidden="0" allowOverlap="1" wp14:anchorId="0FD6B4DD" wp14:editId="40DEC22B">
            <wp:simplePos x="0" y="0"/>
            <wp:positionH relativeFrom="margin">
              <wp:posOffset>-285318</wp:posOffset>
            </wp:positionH>
            <wp:positionV relativeFrom="paragraph">
              <wp:posOffset>127</wp:posOffset>
            </wp:positionV>
            <wp:extent cx="6539054" cy="7401408"/>
            <wp:effectExtent l="0" t="0" r="0" b="0"/>
            <wp:wrapTopAndBottom distT="114300" distB="114300"/>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rotWithShape="1">
                    <a:blip r:embed="rId58">
                      <a:extLst>
                        <a:ext uri="{96DAC541-7B7A-43D3-8B79-37D633B846F1}">
                          <asvg:svgBlip xmlns:asvg="http://schemas.microsoft.com/office/drawing/2016/SVG/main" r:embed="rId59"/>
                        </a:ext>
                      </a:extLst>
                    </a:blip>
                    <a:srcRect t="15" b="1283"/>
                    <a:stretch/>
                  </pic:blipFill>
                  <pic:spPr bwMode="auto">
                    <a:xfrm>
                      <a:off x="0" y="0"/>
                      <a:ext cx="6539290" cy="7401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CFD" w:rsidRPr="005E3CC3">
        <w:rPr>
          <w:b/>
          <w:bCs/>
        </w:rPr>
        <w:t>Obr.15:</w:t>
      </w:r>
      <w:r w:rsidR="00E92CFD">
        <w:t xml:space="preserve"> </w:t>
      </w:r>
      <w:proofErr w:type="spellStart"/>
      <w:r w:rsidR="00E92CFD">
        <w:t>Kodendrogram</w:t>
      </w:r>
      <w:proofErr w:type="spellEnd"/>
      <w:r w:rsidR="00E92CFD">
        <w:t xml:space="preserve"> fylogeneze (levá strana) </w:t>
      </w:r>
      <w:r w:rsidR="003768F7">
        <w:t>a potravního</w:t>
      </w:r>
      <w:r w:rsidR="00E92CFD">
        <w:t xml:space="preserve"> chování (pravá strana) 115 druhů australských pěvců. Barvy spojujících úseček odpovídají shlukům na pravé straně (n shluků = 6).</w:t>
      </w:r>
    </w:p>
    <w:p w14:paraId="22C09BC5" w14:textId="57F0E103" w:rsidR="00E92CFD" w:rsidRDefault="00E92CFD" w:rsidP="005E3CC3">
      <w:pPr>
        <w:pStyle w:val="Text"/>
      </w:pPr>
      <w:bookmarkStart w:id="72" w:name="_o94bnoxofgto" w:colFirst="0" w:colLast="0"/>
      <w:bookmarkEnd w:id="72"/>
      <w:r w:rsidRPr="005E3CC3">
        <w:rPr>
          <w:b/>
          <w:bCs/>
          <w:noProof/>
        </w:rPr>
        <w:lastRenderedPageBreak/>
        <w:drawing>
          <wp:anchor distT="0" distB="0" distL="0" distR="0" simplePos="0" relativeHeight="251673600" behindDoc="0" locked="0" layoutInCell="1" hidden="0" allowOverlap="1" wp14:anchorId="077CFDCF" wp14:editId="2C37136C">
            <wp:simplePos x="0" y="0"/>
            <wp:positionH relativeFrom="margin">
              <wp:align>center</wp:align>
            </wp:positionH>
            <wp:positionV relativeFrom="paragraph">
              <wp:posOffset>94894</wp:posOffset>
            </wp:positionV>
            <wp:extent cx="3513455" cy="7234555"/>
            <wp:effectExtent l="0" t="0" r="0" b="4445"/>
            <wp:wrapTopAndBottom distT="0" distB="0"/>
            <wp:docPr id="9" name="image3.png" descr="A graph of data being used&#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3.png" descr="A graph of data being used&#10;&#10;AI-generated content may be incorrect."/>
                    <pic:cNvPicPr preferRelativeResize="0"/>
                  </pic:nvPicPr>
                  <pic:blipFill>
                    <a:blip r:embed="rId60"/>
                    <a:srcRect/>
                    <a:stretch>
                      <a:fillRect/>
                    </a:stretch>
                  </pic:blipFill>
                  <pic:spPr>
                    <a:xfrm>
                      <a:off x="0" y="0"/>
                      <a:ext cx="3513455" cy="7234555"/>
                    </a:xfrm>
                    <a:prstGeom prst="rect">
                      <a:avLst/>
                    </a:prstGeom>
                    <a:ln/>
                  </pic:spPr>
                </pic:pic>
              </a:graphicData>
            </a:graphic>
            <wp14:sizeRelH relativeFrom="margin">
              <wp14:pctWidth>0</wp14:pctWidth>
            </wp14:sizeRelH>
            <wp14:sizeRelV relativeFrom="margin">
              <wp14:pctHeight>0</wp14:pctHeight>
            </wp14:sizeRelV>
          </wp:anchor>
        </w:drawing>
      </w:r>
      <w:r w:rsidRPr="005E3CC3">
        <w:rPr>
          <w:b/>
          <w:bCs/>
        </w:rPr>
        <w:t>Obr. 16:</w:t>
      </w:r>
      <w:r>
        <w:t xml:space="preserve"> Vizualizace využívaných substrátů a metod pro </w:t>
      </w:r>
      <w:proofErr w:type="spellStart"/>
      <w:r>
        <w:t>dataset</w:t>
      </w:r>
      <w:proofErr w:type="spellEnd"/>
      <w:r>
        <w:t xml:space="preserve"> 115 druhů australských pěvců. </w:t>
      </w:r>
      <w:proofErr w:type="spellStart"/>
      <w:r>
        <w:t>Dendrogram</w:t>
      </w:r>
      <w:proofErr w:type="spellEnd"/>
      <w:r>
        <w:t xml:space="preserve"> značí shluky dle potravního chování (gildy), velikost černých kruhů je úměrná proporci využívání dané metody/substrátu druhem. Graf jako vektorový soubor viz </w:t>
      </w:r>
      <w:proofErr w:type="spellStart"/>
      <w:r>
        <w:t>repozitář</w:t>
      </w:r>
      <w:proofErr w:type="spellEnd"/>
      <w:r>
        <w:t>.</w:t>
      </w:r>
    </w:p>
    <w:p w14:paraId="7B469DA6" w14:textId="77777777" w:rsidR="005E3CC3" w:rsidRDefault="005E3CC3" w:rsidP="005E3CC3">
      <w:pPr>
        <w:pStyle w:val="Nadpis31"/>
      </w:pPr>
      <w:bookmarkStart w:id="73" w:name="_cjbzqoy0qbsr" w:colFirst="0" w:colLast="0"/>
      <w:bookmarkEnd w:id="73"/>
    </w:p>
    <w:p w14:paraId="522486EB" w14:textId="76D2B2C0" w:rsidR="00E92CFD" w:rsidRDefault="005E3CC3" w:rsidP="005E3CC3">
      <w:pPr>
        <w:pStyle w:val="Nadpis31"/>
      </w:pPr>
      <w:bookmarkStart w:id="74" w:name="_Toc195971236"/>
      <w:r>
        <w:lastRenderedPageBreak/>
        <w:t xml:space="preserve">3.2.2.2 </w:t>
      </w:r>
      <w:r w:rsidR="00E92CFD">
        <w:t>Asie</w:t>
      </w:r>
      <w:bookmarkEnd w:id="74"/>
    </w:p>
    <w:p w14:paraId="5E58C19B" w14:textId="77777777" w:rsidR="00E92CFD" w:rsidRDefault="00E92CFD" w:rsidP="005E3CC3">
      <w:pPr>
        <w:pStyle w:val="Text"/>
      </w:pPr>
      <w:r>
        <w:t>Selekční kritéria splnilo 6 prací z Asie, z toho čtyři z Indického subkontinentu, jedna z Hong-Kongu, jedna z Taiwanu a jedna z Malajsie. Do konečné analýzy postoupilo celkem 75 druhů z těchto prací. V datech z Asie bylo možné pozorovat silnější korelační vztahy mezi morfologií, fylogenezí a příslušností do trofických gild. Mezi Fylogenezí a trofickými gildami byla nalezena podstatně vyšší korelace než při mezikontinentálním srovnání (</w:t>
      </w:r>
      <w:proofErr w:type="spellStart"/>
      <w:r>
        <w:t>Mantelovo</w:t>
      </w:r>
      <w:proofErr w:type="spellEnd"/>
      <w:r>
        <w:t xml:space="preserve"> r = 0,303, p-hodnota = 0,001). Podobné výše korelace dosáhl vztah fylogeneze a morfologie (</w:t>
      </w:r>
      <w:proofErr w:type="spellStart"/>
      <w:r>
        <w:t>Mantelovo</w:t>
      </w:r>
      <w:proofErr w:type="spellEnd"/>
      <w:r>
        <w:t xml:space="preserve"> r = 0,248, p-hodnota = 0,001). Vztah mezi morfologií a potravním chováním nebyl tak těsný, ale i přes to se podstatně zvýšil oproti souhrnným datům (</w:t>
      </w:r>
      <w:proofErr w:type="spellStart"/>
      <w:r>
        <w:t>Mantelovo</w:t>
      </w:r>
      <w:proofErr w:type="spellEnd"/>
      <w:r>
        <w:t xml:space="preserve"> r = 0,162, p-hodnota = 0,008). Graf na obr. 17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18). Preference substrátů a metod pro jednotlivé druhy s vizualizací </w:t>
      </w:r>
      <w:proofErr w:type="spellStart"/>
      <w:r>
        <w:t>dendrogramu</w:t>
      </w:r>
      <w:proofErr w:type="spellEnd"/>
      <w:r>
        <w:t xml:space="preserve"> gild zobrazuje grafika na obr. 19.</w:t>
      </w:r>
    </w:p>
    <w:p w14:paraId="0E084827" w14:textId="77777777" w:rsidR="00E92CFD" w:rsidRDefault="00E92CFD" w:rsidP="00E92CFD">
      <w:pPr>
        <w:jc w:val="both"/>
      </w:pPr>
      <w:r>
        <w:rPr>
          <w:noProof/>
        </w:rPr>
        <w:drawing>
          <wp:inline distT="114300" distB="114300" distL="114300" distR="114300" wp14:anchorId="5FF9D5E6" wp14:editId="07954156">
            <wp:extent cx="5731200" cy="4000500"/>
            <wp:effectExtent l="0" t="0" r="0" b="0"/>
            <wp:docPr id="8" name="image12.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12.png" descr="A diagram of a triangle&#10;&#10;AI-generated content may be incorrect."/>
                    <pic:cNvPicPr preferRelativeResize="0"/>
                  </pic:nvPicPr>
                  <pic:blipFill>
                    <a:blip r:embed="rId61"/>
                    <a:srcRect/>
                    <a:stretch>
                      <a:fillRect/>
                    </a:stretch>
                  </pic:blipFill>
                  <pic:spPr>
                    <a:xfrm>
                      <a:off x="0" y="0"/>
                      <a:ext cx="5731200" cy="4000500"/>
                    </a:xfrm>
                    <a:prstGeom prst="rect">
                      <a:avLst/>
                    </a:prstGeom>
                    <a:ln/>
                  </pic:spPr>
                </pic:pic>
              </a:graphicData>
            </a:graphic>
          </wp:inline>
        </w:drawing>
      </w:r>
    </w:p>
    <w:p w14:paraId="6EC4C8C5" w14:textId="0C20591A" w:rsidR="00E92CFD" w:rsidRDefault="00E92CFD" w:rsidP="009C232B">
      <w:pPr>
        <w:pStyle w:val="Text"/>
      </w:pPr>
      <w:r w:rsidRPr="005E3CC3">
        <w:rPr>
          <w:b/>
          <w:bCs/>
        </w:rPr>
        <w:t>Obr. 17:</w:t>
      </w:r>
      <w:r>
        <w:t xml:space="preserve"> Vizualizace korelací mezi morfologií, potravním chováním (gildy) a fylogenezí v </w:t>
      </w:r>
      <w:proofErr w:type="spellStart"/>
      <w:r>
        <w:t>datasetu</w:t>
      </w:r>
      <w:proofErr w:type="spellEnd"/>
      <w:r>
        <w:t xml:space="preserve"> asijských pěvců. Čísla značí míru korelace pomocí </w:t>
      </w:r>
      <w:proofErr w:type="spellStart"/>
      <w:r>
        <w:t>Mantelova</w:t>
      </w:r>
      <w:proofErr w:type="spellEnd"/>
      <w:r>
        <w:t xml:space="preserve"> r.</w:t>
      </w:r>
    </w:p>
    <w:p w14:paraId="0E572E26" w14:textId="77777777" w:rsidR="00E92CFD" w:rsidRDefault="00E92CFD" w:rsidP="00E92CFD"/>
    <w:p w14:paraId="41920F98" w14:textId="77777777" w:rsidR="00E92CFD" w:rsidRDefault="00E92CFD" w:rsidP="00E92CFD"/>
    <w:p w14:paraId="1B6CFF01" w14:textId="77777777" w:rsidR="00E92CFD" w:rsidRDefault="00E92CFD" w:rsidP="00E92CFD"/>
    <w:p w14:paraId="3F7F9976" w14:textId="77777777" w:rsidR="00E92CFD" w:rsidRDefault="00E92CFD" w:rsidP="00E92CFD">
      <w:r>
        <w:t xml:space="preserve"> </w:t>
      </w:r>
    </w:p>
    <w:p w14:paraId="1D2F2461" w14:textId="136C2162" w:rsidR="00E92CFD" w:rsidRDefault="005E3CC3" w:rsidP="009C232B">
      <w:pPr>
        <w:pStyle w:val="Text"/>
      </w:pPr>
      <w:r>
        <w:rPr>
          <w:noProof/>
        </w:rPr>
        <w:lastRenderedPageBreak/>
        <w:drawing>
          <wp:anchor distT="114300" distB="114300" distL="114300" distR="114300" simplePos="0" relativeHeight="251674624" behindDoc="0" locked="0" layoutInCell="1" hidden="0" allowOverlap="1" wp14:anchorId="3EEBA29D" wp14:editId="1544CA23">
            <wp:simplePos x="0" y="0"/>
            <wp:positionH relativeFrom="column">
              <wp:posOffset>-534035</wp:posOffset>
            </wp:positionH>
            <wp:positionV relativeFrom="paragraph">
              <wp:posOffset>116840</wp:posOffset>
            </wp:positionV>
            <wp:extent cx="6795770" cy="6785610"/>
            <wp:effectExtent l="0" t="0" r="5080" b="0"/>
            <wp:wrapTopAndBottom distT="114300" distB="114300"/>
            <wp:docPr id="10" name="image13.png"/>
            <wp:cNvGraphicFramePr/>
            <a:graphic xmlns:a="http://schemas.openxmlformats.org/drawingml/2006/main">
              <a:graphicData uri="http://schemas.openxmlformats.org/drawingml/2006/picture">
                <pic:pic xmlns:pic="http://schemas.openxmlformats.org/drawingml/2006/picture">
                  <pic:nvPicPr>
                    <pic:cNvPr id="10" name="image13.png"/>
                    <pic:cNvPicPr preferRelativeResize="0"/>
                  </pic:nvPicPr>
                  <pic:blipFill>
                    <a:blip r:embed="rId62">
                      <a:extLst>
                        <a:ext uri="{96DAC541-7B7A-43D3-8B79-37D633B846F1}">
                          <asvg:svgBlip xmlns:asvg="http://schemas.microsoft.com/office/drawing/2016/SVG/main" r:embed="rId63"/>
                        </a:ext>
                      </a:extLst>
                    </a:blip>
                    <a:srcRect t="74" b="74"/>
                    <a:stretch>
                      <a:fillRect/>
                    </a:stretch>
                  </pic:blipFill>
                  <pic:spPr>
                    <a:xfrm>
                      <a:off x="0" y="0"/>
                      <a:ext cx="6795770" cy="6785610"/>
                    </a:xfrm>
                    <a:prstGeom prst="rect">
                      <a:avLst/>
                    </a:prstGeom>
                  </pic:spPr>
                </pic:pic>
              </a:graphicData>
            </a:graphic>
          </wp:anchor>
        </w:drawing>
      </w:r>
      <w:r w:rsidR="00E92CFD" w:rsidRPr="005E3CC3">
        <w:rPr>
          <w:b/>
          <w:bCs/>
        </w:rPr>
        <w:t>Obr. 18:</w:t>
      </w:r>
      <w:r w:rsidR="00E92CFD">
        <w:t xml:space="preserve"> </w:t>
      </w:r>
      <w:proofErr w:type="spellStart"/>
      <w:r w:rsidR="00E92CFD">
        <w:t>Kodendrogram</w:t>
      </w:r>
      <w:proofErr w:type="spellEnd"/>
      <w:r w:rsidR="00E92CFD">
        <w:t xml:space="preserve"> fylogeneze (levá strana) a potravního chování (pravá strana) </w:t>
      </w:r>
      <w:r w:rsidR="009C232B">
        <w:t>75</w:t>
      </w:r>
      <w:r w:rsidR="00E92CFD">
        <w:t xml:space="preserve"> druhů asijských pěvců. Barvy spojujících úseček odpovídají shlukům na pravé straně (n shluků = 6).</w:t>
      </w:r>
    </w:p>
    <w:p w14:paraId="34934EEB" w14:textId="77777777" w:rsidR="00E92CFD" w:rsidRDefault="00E92CFD" w:rsidP="00E92CFD"/>
    <w:p w14:paraId="55051A2E" w14:textId="0CA095CD" w:rsidR="00E92CFD" w:rsidRPr="009C232B" w:rsidRDefault="005E3CC3" w:rsidP="009C232B">
      <w:pPr>
        <w:pStyle w:val="Text"/>
      </w:pPr>
      <w:bookmarkStart w:id="75" w:name="_qtia7rmllp29" w:colFirst="0" w:colLast="0"/>
      <w:bookmarkEnd w:id="75"/>
      <w:r w:rsidRPr="009C232B">
        <w:rPr>
          <w:b/>
          <w:bCs/>
          <w:noProof/>
        </w:rPr>
        <w:lastRenderedPageBreak/>
        <w:drawing>
          <wp:anchor distT="114300" distB="114300" distL="114300" distR="114300" simplePos="0" relativeHeight="251675648" behindDoc="0" locked="0" layoutInCell="1" hidden="0" allowOverlap="1" wp14:anchorId="1B525D41" wp14:editId="6AD56CD1">
            <wp:simplePos x="0" y="0"/>
            <wp:positionH relativeFrom="margin">
              <wp:align>center</wp:align>
            </wp:positionH>
            <wp:positionV relativeFrom="paragraph">
              <wp:posOffset>241401</wp:posOffset>
            </wp:positionV>
            <wp:extent cx="6985635" cy="6957060"/>
            <wp:effectExtent l="0" t="0" r="5715" b="0"/>
            <wp:wrapTopAndBottom distT="114300" distB="114300"/>
            <wp:docPr id="2" name="image10.png" descr="A graph of a number of people&#10;&#10;AI-generated content may be incorrect."/>
            <wp:cNvGraphicFramePr/>
            <a:graphic xmlns:a="http://schemas.openxmlformats.org/drawingml/2006/main">
              <a:graphicData uri="http://schemas.openxmlformats.org/drawingml/2006/picture">
                <pic:pic xmlns:pic="http://schemas.openxmlformats.org/drawingml/2006/picture">
                  <pic:nvPicPr>
                    <pic:cNvPr id="2" name="image10.png" descr="A graph of a number of people&#10;&#10;AI-generated content may be incorrect."/>
                    <pic:cNvPicPr preferRelativeResize="0"/>
                  </pic:nvPicPr>
                  <pic:blipFill>
                    <a:blip r:embed="rId64"/>
                    <a:srcRect l="1977" r="1977"/>
                    <a:stretch>
                      <a:fillRect/>
                    </a:stretch>
                  </pic:blipFill>
                  <pic:spPr>
                    <a:xfrm>
                      <a:off x="0" y="0"/>
                      <a:ext cx="6985635" cy="6957060"/>
                    </a:xfrm>
                    <a:prstGeom prst="rect">
                      <a:avLst/>
                    </a:prstGeom>
                    <a:ln/>
                  </pic:spPr>
                </pic:pic>
              </a:graphicData>
            </a:graphic>
            <wp14:sizeRelH relativeFrom="margin">
              <wp14:pctWidth>0</wp14:pctWidth>
            </wp14:sizeRelH>
            <wp14:sizeRelV relativeFrom="margin">
              <wp14:pctHeight>0</wp14:pctHeight>
            </wp14:sizeRelV>
          </wp:anchor>
        </w:drawing>
      </w:r>
      <w:r w:rsidR="00E92CFD" w:rsidRPr="009C232B">
        <w:rPr>
          <w:b/>
          <w:bCs/>
        </w:rPr>
        <w:t>Obr. 19:</w:t>
      </w:r>
      <w:r w:rsidR="00E92CFD" w:rsidRPr="009C232B">
        <w:t xml:space="preserve"> Vizualizace využívaných substrátů a metod pro </w:t>
      </w:r>
      <w:proofErr w:type="spellStart"/>
      <w:r w:rsidR="00E92CFD" w:rsidRPr="009C232B">
        <w:t>dataset</w:t>
      </w:r>
      <w:proofErr w:type="spellEnd"/>
      <w:r w:rsidR="00E92CFD" w:rsidRPr="009C232B">
        <w:t xml:space="preserve"> </w:t>
      </w:r>
      <w:r w:rsidR="009C232B">
        <w:t>75</w:t>
      </w:r>
      <w:r w:rsidR="00E92CFD" w:rsidRPr="009C232B">
        <w:t xml:space="preserve"> druhů asijských pěvců. </w:t>
      </w:r>
      <w:proofErr w:type="spellStart"/>
      <w:r w:rsidR="00E92CFD" w:rsidRPr="009C232B">
        <w:t>Dendrogram</w:t>
      </w:r>
      <w:proofErr w:type="spellEnd"/>
      <w:r w:rsidR="00E92CFD" w:rsidRPr="009C232B">
        <w:t xml:space="preserve"> značí shluky dle potravního chování, velikost černých kruhů je úměrná proporci využívání dané metody/substrátu druhem.</w:t>
      </w:r>
    </w:p>
    <w:p w14:paraId="2052A92E" w14:textId="77777777" w:rsidR="005E3CC3" w:rsidRDefault="005E3CC3" w:rsidP="005E3CC3">
      <w:pPr>
        <w:pStyle w:val="Nadpis31"/>
      </w:pPr>
      <w:bookmarkStart w:id="76" w:name="_v2g0mog12t0x" w:colFirst="0" w:colLast="0"/>
      <w:bookmarkEnd w:id="76"/>
    </w:p>
    <w:p w14:paraId="3FCA424F" w14:textId="67AE2F1F" w:rsidR="00E92CFD" w:rsidRDefault="005E3CC3" w:rsidP="005E3CC3">
      <w:pPr>
        <w:pStyle w:val="Nadpis31"/>
      </w:pPr>
      <w:bookmarkStart w:id="77" w:name="_Toc195971237"/>
      <w:r>
        <w:lastRenderedPageBreak/>
        <w:t xml:space="preserve">3.2.2.3 </w:t>
      </w:r>
      <w:r w:rsidR="00E92CFD">
        <w:t>Severní Amerika</w:t>
      </w:r>
      <w:bookmarkEnd w:id="77"/>
    </w:p>
    <w:p w14:paraId="4D5EA43E" w14:textId="23CD5A68" w:rsidR="00E92CFD" w:rsidRDefault="00E92CFD" w:rsidP="005E3CC3">
      <w:pPr>
        <w:pStyle w:val="Text"/>
      </w:pPr>
      <w:r>
        <w:t xml:space="preserve">Data pro Severní Ameriku pocházejí ze čtyř prací, z nichž celkem do finálního </w:t>
      </w:r>
      <w:proofErr w:type="spellStart"/>
      <w:r>
        <w:t>datasetu</w:t>
      </w:r>
      <w:proofErr w:type="spellEnd"/>
      <w:r>
        <w:t xml:space="preserve"> postoupilo 46 druhů pěvců. Vztahy mezi fylogenezí, morfologií a příslušností do trofických gild zde byly poněkud nekonzistentní. Vztah fylogeneze a trofických gild zde byl ve vyšší korelaci než na mezikontinentální škále (</w:t>
      </w:r>
      <w:proofErr w:type="spellStart"/>
      <w:r>
        <w:t>Mantelovo</w:t>
      </w:r>
      <w:proofErr w:type="spellEnd"/>
      <w:r>
        <w:t xml:space="preserve"> r = 0,3, p-hodnota = 0,001). Vztah fylogeneze a morfologie byl ale poměrně nízký (</w:t>
      </w:r>
      <w:proofErr w:type="spellStart"/>
      <w:r>
        <w:t>Mantelovo</w:t>
      </w:r>
      <w:proofErr w:type="spellEnd"/>
      <w:r>
        <w:t xml:space="preserve"> r = 0,092, p-hodnota = 0,001). A vztah morfologie a trofických gild byl mizivý, ovšem s p-hodnotou značící statisticky nesignifikantní výsledek (</w:t>
      </w:r>
      <w:proofErr w:type="spellStart"/>
      <w:r>
        <w:t>Mantelovo</w:t>
      </w:r>
      <w:proofErr w:type="spellEnd"/>
      <w:r>
        <w:t xml:space="preserve"> r = 0,033, p-hodnota = 0,3). Graf na obr. 20 zobrazuje korelační vztahy mezi jednotlivými aspekty </w:t>
      </w:r>
      <w:proofErr w:type="spellStart"/>
      <w:r>
        <w:t>datasetu</w:t>
      </w:r>
      <w:proofErr w:type="spellEnd"/>
      <w:r>
        <w:t xml:space="preserve">. </w:t>
      </w:r>
      <w:proofErr w:type="spellStart"/>
      <w:r>
        <w:t>Kodendrogram</w:t>
      </w:r>
      <w:proofErr w:type="spellEnd"/>
      <w:r>
        <w:t xml:space="preserve"> zobrazuje gildy a fylogenezi (obr. 21).  Preference substrátů a metod pro jednotlivé druhy s vizualizací </w:t>
      </w:r>
      <w:proofErr w:type="spellStart"/>
      <w:r>
        <w:t>dendrogramu</w:t>
      </w:r>
      <w:proofErr w:type="spellEnd"/>
      <w:r>
        <w:t xml:space="preserve"> gild zobrazuje grafika na obr. 22.</w:t>
      </w:r>
    </w:p>
    <w:p w14:paraId="42CFCCAB" w14:textId="3959EF8D" w:rsidR="00E92CFD" w:rsidRDefault="005E3CC3" w:rsidP="00E92CFD">
      <w:r>
        <w:rPr>
          <w:noProof/>
        </w:rPr>
        <w:drawing>
          <wp:anchor distT="114300" distB="114300" distL="114300" distR="114300" simplePos="0" relativeHeight="251676672" behindDoc="0" locked="0" layoutInCell="1" hidden="0" allowOverlap="1" wp14:anchorId="6D9EC706" wp14:editId="4A47BB7B">
            <wp:simplePos x="0" y="0"/>
            <wp:positionH relativeFrom="margin">
              <wp:align>right</wp:align>
            </wp:positionH>
            <wp:positionV relativeFrom="paragraph">
              <wp:posOffset>338277</wp:posOffset>
            </wp:positionV>
            <wp:extent cx="5891530" cy="4140200"/>
            <wp:effectExtent l="0" t="0" r="0" b="0"/>
            <wp:wrapTopAndBottom distT="114300" distB="114300"/>
            <wp:docPr id="13" name="image11.png" descr="A diagram of a triangle&#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1.png" descr="A diagram of a triangle&#10;&#10;AI-generated content may be incorrect."/>
                    <pic:cNvPicPr preferRelativeResize="0"/>
                  </pic:nvPicPr>
                  <pic:blipFill>
                    <a:blip r:embed="rId65"/>
                    <a:srcRect/>
                    <a:stretch>
                      <a:fillRect/>
                    </a:stretch>
                  </pic:blipFill>
                  <pic:spPr>
                    <a:xfrm>
                      <a:off x="0" y="0"/>
                      <a:ext cx="5891530" cy="4140200"/>
                    </a:xfrm>
                    <a:prstGeom prst="rect">
                      <a:avLst/>
                    </a:prstGeom>
                    <a:ln/>
                  </pic:spPr>
                </pic:pic>
              </a:graphicData>
            </a:graphic>
            <wp14:sizeRelH relativeFrom="margin">
              <wp14:pctWidth>0</wp14:pctWidth>
            </wp14:sizeRelH>
            <wp14:sizeRelV relativeFrom="margin">
              <wp14:pctHeight>0</wp14:pctHeight>
            </wp14:sizeRelV>
          </wp:anchor>
        </w:drawing>
      </w:r>
    </w:p>
    <w:p w14:paraId="38EB9669" w14:textId="0AB4136D" w:rsidR="00E92CFD" w:rsidRDefault="00E92CFD" w:rsidP="00E92CFD"/>
    <w:p w14:paraId="40F60F43" w14:textId="081704A4" w:rsidR="00E92CFD" w:rsidRDefault="00E92CFD" w:rsidP="009C232B">
      <w:pPr>
        <w:pStyle w:val="Text"/>
      </w:pPr>
    </w:p>
    <w:p w14:paraId="3AB4645E" w14:textId="530367E2" w:rsidR="00E92CFD" w:rsidRDefault="00E92CFD" w:rsidP="009C232B">
      <w:pPr>
        <w:pStyle w:val="Text"/>
      </w:pPr>
      <w:r w:rsidRPr="005E3CC3">
        <w:rPr>
          <w:b/>
          <w:bCs/>
        </w:rPr>
        <w:t>Obr. 20:</w:t>
      </w:r>
      <w:r>
        <w:t xml:space="preserve"> Vizualizace korelací mezi morfologií, potravním chováním (gildy) a fylogenezí v </w:t>
      </w:r>
      <w:proofErr w:type="spellStart"/>
      <w:r>
        <w:t>datasetu</w:t>
      </w:r>
      <w:proofErr w:type="spellEnd"/>
      <w:r>
        <w:t xml:space="preserve"> severoamerických pěvců. Čísla značí míru korelace pomocí </w:t>
      </w:r>
      <w:proofErr w:type="spellStart"/>
      <w:r>
        <w:t>Mantelova</w:t>
      </w:r>
      <w:proofErr w:type="spellEnd"/>
      <w:r>
        <w:t xml:space="preserve"> r. Červeně </w:t>
      </w:r>
      <w:proofErr w:type="spellStart"/>
      <w:r>
        <w:t>zvýrezněné</w:t>
      </w:r>
      <w:proofErr w:type="spellEnd"/>
      <w:r>
        <w:t xml:space="preserve"> číslo značí nesignifikantní p-hodnotu (</w:t>
      </w:r>
      <w:proofErr w:type="gramStart"/>
      <w:r>
        <w:t>p</w:t>
      </w:r>
      <w:r w:rsidR="00F74EE6">
        <w:t xml:space="preserve"> </w:t>
      </w:r>
      <w:r>
        <w:t>&gt;</w:t>
      </w:r>
      <w:proofErr w:type="gramEnd"/>
      <w:r w:rsidR="00F74EE6">
        <w:t xml:space="preserve"> </w:t>
      </w:r>
      <w:r>
        <w:t>0,05).</w:t>
      </w:r>
    </w:p>
    <w:p w14:paraId="357B3A9F" w14:textId="77777777" w:rsidR="00E92CFD" w:rsidRDefault="00E92CFD" w:rsidP="00E92CFD"/>
    <w:p w14:paraId="5384C2BF" w14:textId="77777777" w:rsidR="00E92CFD" w:rsidRDefault="00E92CFD" w:rsidP="00E92CFD"/>
    <w:p w14:paraId="27300330" w14:textId="77777777" w:rsidR="00E92CFD" w:rsidRDefault="00E92CFD" w:rsidP="00E92CFD"/>
    <w:p w14:paraId="77F70E31" w14:textId="4F495CA9" w:rsidR="00E92CFD" w:rsidRDefault="005E3CC3" w:rsidP="00E92CFD">
      <w:r>
        <w:rPr>
          <w:noProof/>
        </w:rPr>
        <w:drawing>
          <wp:anchor distT="114300" distB="114300" distL="114300" distR="114300" simplePos="0" relativeHeight="251677696" behindDoc="0" locked="0" layoutInCell="1" hidden="0" allowOverlap="1" wp14:anchorId="4029ADA5" wp14:editId="635386ED">
            <wp:simplePos x="0" y="0"/>
            <wp:positionH relativeFrom="page">
              <wp:align>left</wp:align>
            </wp:positionH>
            <wp:positionV relativeFrom="paragraph">
              <wp:posOffset>443459</wp:posOffset>
            </wp:positionV>
            <wp:extent cx="7611110" cy="6081395"/>
            <wp:effectExtent l="0" t="0" r="8890" b="0"/>
            <wp:wrapTopAndBottom distT="114300" distB="114300"/>
            <wp:docPr id="4" name="image6.png"/>
            <wp:cNvGraphicFramePr/>
            <a:graphic xmlns:a="http://schemas.openxmlformats.org/drawingml/2006/main">
              <a:graphicData uri="http://schemas.openxmlformats.org/drawingml/2006/picture">
                <pic:pic xmlns:pic="http://schemas.openxmlformats.org/drawingml/2006/picture">
                  <pic:nvPicPr>
                    <pic:cNvPr id="4" name="image6.png"/>
                    <pic:cNvPicPr preferRelativeResize="0"/>
                  </pic:nvPicPr>
                  <pic:blipFill>
                    <a:blip r:embed="rId66">
                      <a:extLst>
                        <a:ext uri="{96DAC541-7B7A-43D3-8B79-37D633B846F1}">
                          <asvg:svgBlip xmlns:asvg="http://schemas.microsoft.com/office/drawing/2016/SVG/main" r:embed="rId67"/>
                        </a:ext>
                      </a:extLst>
                    </a:blip>
                    <a:srcRect t="62" b="62"/>
                    <a:stretch>
                      <a:fillRect/>
                    </a:stretch>
                  </pic:blipFill>
                  <pic:spPr>
                    <a:xfrm>
                      <a:off x="0" y="0"/>
                      <a:ext cx="7611110" cy="6081395"/>
                    </a:xfrm>
                    <a:prstGeom prst="rect">
                      <a:avLst/>
                    </a:prstGeom>
                  </pic:spPr>
                </pic:pic>
              </a:graphicData>
            </a:graphic>
          </wp:anchor>
        </w:drawing>
      </w:r>
    </w:p>
    <w:p w14:paraId="5BE8721F" w14:textId="34A23EA0" w:rsidR="00E92CFD" w:rsidRDefault="00E92CFD" w:rsidP="00E92CFD"/>
    <w:p w14:paraId="7F6F0712" w14:textId="166C18E7" w:rsidR="00E92CFD" w:rsidRDefault="00E92CFD" w:rsidP="009C232B">
      <w:pPr>
        <w:pStyle w:val="Text"/>
      </w:pPr>
      <w:r w:rsidRPr="005E3CC3">
        <w:rPr>
          <w:b/>
          <w:bCs/>
        </w:rPr>
        <w:t>Obr. 21:</w:t>
      </w:r>
      <w:r>
        <w:t xml:space="preserve"> </w:t>
      </w:r>
      <w:proofErr w:type="spellStart"/>
      <w:r>
        <w:t>Kodendrogram</w:t>
      </w:r>
      <w:proofErr w:type="spellEnd"/>
      <w:r>
        <w:t xml:space="preserve"> fylogeneze (levá strana) a potravního chování (pravá strana) 46 druhů severoamerických pěvců. Barvy spojujících úseček odpovídají shlukům na pravé straně (n shluků = 6).</w:t>
      </w:r>
    </w:p>
    <w:p w14:paraId="2192FF5A" w14:textId="2B743E54" w:rsidR="00E92CFD" w:rsidRDefault="005E3CC3" w:rsidP="00857BAC">
      <w:pPr>
        <w:pStyle w:val="Text"/>
      </w:pPr>
      <w:r w:rsidRPr="00857BAC">
        <w:rPr>
          <w:b/>
          <w:bCs/>
          <w:noProof/>
        </w:rPr>
        <w:lastRenderedPageBreak/>
        <w:drawing>
          <wp:anchor distT="0" distB="0" distL="114300" distR="114300" simplePos="0" relativeHeight="251679744" behindDoc="0" locked="0" layoutInCell="1" allowOverlap="1" wp14:anchorId="6472B0AD" wp14:editId="65179B11">
            <wp:simplePos x="0" y="0"/>
            <wp:positionH relativeFrom="margin">
              <wp:align>center</wp:align>
            </wp:positionH>
            <wp:positionV relativeFrom="paragraph">
              <wp:posOffset>0</wp:posOffset>
            </wp:positionV>
            <wp:extent cx="5303520" cy="5903366"/>
            <wp:effectExtent l="0" t="0" r="0" b="2540"/>
            <wp:wrapTopAndBottom/>
            <wp:docPr id="1" name="image8.png" descr="A graph with black dot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8.png" descr="A graph with black dots and white text&#10;&#10;AI-generated content may be incorrect."/>
                    <pic:cNvPicPr preferRelativeResize="0"/>
                  </pic:nvPicPr>
                  <pic:blipFill>
                    <a:blip r:embed="rId68">
                      <a:extLst>
                        <a:ext uri="{28A0092B-C50C-407E-A947-70E740481C1C}">
                          <a14:useLocalDpi xmlns:a14="http://schemas.microsoft.com/office/drawing/2010/main" val="0"/>
                        </a:ext>
                      </a:extLst>
                    </a:blip>
                    <a:srcRect/>
                    <a:stretch>
                      <a:fillRect/>
                    </a:stretch>
                  </pic:blipFill>
                  <pic:spPr>
                    <a:xfrm>
                      <a:off x="0" y="0"/>
                      <a:ext cx="5303520" cy="5903366"/>
                    </a:xfrm>
                    <a:prstGeom prst="rect">
                      <a:avLst/>
                    </a:prstGeom>
                    <a:ln/>
                  </pic:spPr>
                </pic:pic>
              </a:graphicData>
            </a:graphic>
          </wp:anchor>
        </w:drawing>
      </w:r>
      <w:r w:rsidR="00E92CFD" w:rsidRPr="00857BAC">
        <w:rPr>
          <w:b/>
          <w:bCs/>
        </w:rPr>
        <w:t>Obr. 22:</w:t>
      </w:r>
      <w:r w:rsidR="00E92CFD">
        <w:t xml:space="preserve"> Vizualizace využívaných substrátů a metod pro </w:t>
      </w:r>
      <w:proofErr w:type="spellStart"/>
      <w:r w:rsidR="00E92CFD">
        <w:t>dataset</w:t>
      </w:r>
      <w:proofErr w:type="spellEnd"/>
      <w:r w:rsidR="00E92CFD">
        <w:t xml:space="preserve"> 46 druhů severoamerických pěvců. </w:t>
      </w:r>
      <w:proofErr w:type="spellStart"/>
      <w:r w:rsidR="00E92CFD">
        <w:t>Dendrogram</w:t>
      </w:r>
      <w:proofErr w:type="spellEnd"/>
      <w:r w:rsidR="00E92CFD">
        <w:t xml:space="preserve"> značí shluky na základě potravního chování, velikost černých kruhů je úměrná proporci využívání dané metody/substrátu druhem.</w:t>
      </w:r>
    </w:p>
    <w:p w14:paraId="1F5AD0DA" w14:textId="3E841220" w:rsidR="00E92CFD" w:rsidRDefault="005E3CC3" w:rsidP="00E92CFD">
      <w:pPr>
        <w:pStyle w:val="Nadpis3"/>
        <w:rPr>
          <w:color w:val="000000"/>
        </w:rPr>
      </w:pPr>
      <w:bookmarkStart w:id="78" w:name="_h8of5rem898v" w:colFirst="0" w:colLast="0"/>
      <w:bookmarkEnd w:id="78"/>
      <w:r>
        <w:rPr>
          <w:color w:val="000000"/>
        </w:rPr>
        <w:t xml:space="preserve">3.2.2.4 </w:t>
      </w:r>
      <w:r w:rsidR="00E92CFD">
        <w:rPr>
          <w:color w:val="000000"/>
        </w:rPr>
        <w:t>Evropa</w:t>
      </w:r>
    </w:p>
    <w:p w14:paraId="7A0AF4A9" w14:textId="0F6F0624" w:rsidR="00E92CFD" w:rsidRPr="00F74EE6" w:rsidRDefault="00E92CFD" w:rsidP="00F74EE6">
      <w:pPr>
        <w:pStyle w:val="Text"/>
        <w:rPr>
          <w:highlight w:val="red"/>
        </w:rPr>
      </w:pPr>
      <w:r w:rsidRPr="00F74EE6">
        <w:t xml:space="preserve">Jelikož studie </w:t>
      </w:r>
      <w:r w:rsidR="00C763C2" w:rsidRPr="00F74EE6">
        <w:fldChar w:fldCharType="begin"/>
      </w:r>
      <w:r w:rsidR="00001073">
        <w:instrText xml:space="preserve"> ADDIN ZOTERO_ITEM CSL_CITATION {"citationID":"BKJ5dhGF","properties":{"formattedCitation":"(Carrascal et al., 1987)","plainCitation":"(Carrascal et al., 1987)","dontUpdate":true,"noteIndex":0},"citationItems":[{"id":1159,"uris":["http://zotero.org/users/11063705/items/9SQCQUL9"],"itemData":{"id":1159,"type":"article-journal","abstract":"Seasonal changes of bird communities and use of foraging substrates by the birds were studied in two forests with contrasting vegetation structure in montane and subalpine levels of central Spanish mountains throughout complete annual cycles. Common factors contributing most to foraging segregation among species were found to be the foraging on the ground vs that on vegetation and use of proximal vs distal tree parts. A complete dissimilarity exists between the composition of the respective foliage‐gleaning guilds, the converse being true for the trunk‐searchers.\n            Temporal distribution of bird species is to a great extent determined by their use of space, thus existing a gradient of seasonality with maxima for ground‐searchers, minima for trunk‐gleaners and intermediate positions for foliage‐gleaners. A close relationship among temporal variability, mean annual density and niche breadth is found for the subalpine pinewood community, but not for that from the montane oakwood, this being related with their contrasting migratory patterns and the structural stability of vegetation in each wood. The pattern of covariation in community parameters mirrors the summed response of individual bird species to the changing environmental conditions. Increases in community richness, density and diversity are related to temporal invasion by ground and foliage‐gleaners of these highly seasonal Mediterranean habitats.","container-title":"Ecography","DOI":"10.1111/j.1600-0587.1987.tb00757.x","ISSN":"0906-7590, 1600-0587","issue":"3","journalAbbreviation":"Ecography","language":"en","page":"185-192","source":"DOI.org (Crossref)","title":"Spatio‐temporal organization of the bird communities in two Mediterranean montane forests","volume":"10","author":[{"family":"Carrascal","given":"Luis M."},{"family":"Potti","given":"Jaime"},{"family":"Sanchez‐Aguado","given":"Francisco J."}],"issued":{"date-parts":[["1987",9]]},"citation-key":"carrascal-1987a"}}],"schema":"https://github.com/citation-style-language/schema/raw/master/csl-citation.json"} </w:instrText>
      </w:r>
      <w:r w:rsidR="00C763C2" w:rsidRPr="00F74EE6">
        <w:fldChar w:fldCharType="separate"/>
      </w:r>
      <w:r w:rsidR="00C763C2" w:rsidRPr="00F74EE6">
        <w:t>Carrascal et al. (1987)</w:t>
      </w:r>
      <w:r w:rsidR="00C763C2" w:rsidRPr="00F74EE6">
        <w:fldChar w:fldCharType="end"/>
      </w:r>
      <w:r w:rsidR="00C763C2" w:rsidRPr="00F74EE6">
        <w:t xml:space="preserve"> </w:t>
      </w:r>
      <w:r w:rsidRPr="00F74EE6">
        <w:t>ze Španělska neobsahovala data o využití metod sběru potravy, byla evropská datová matice omezená jen na data nasbíraná mnou pro tuto práci. Data tedy nereprezentují situaci v celé Evropě, a jsou omezená na malý počet druhů (n = 15). Pravděpodobně z těchto důvodů byla situace v Evropě velice odlišná od zbylých kontinentů, a všechny výsledky byly statisticky nesignifikantní při hladině pravděpodobnosti α = 0,05. Tyto výsledky přisuzuji nedostatečnému množství dat z Evropy pro tento typ analýzy.</w:t>
      </w:r>
    </w:p>
    <w:p w14:paraId="115903D0" w14:textId="7256CF4B" w:rsidR="00E92CFD" w:rsidRDefault="005E3CC3" w:rsidP="004F2060">
      <w:pPr>
        <w:pStyle w:val="Nadpis11"/>
      </w:pPr>
      <w:bookmarkStart w:id="79" w:name="_l71qyua2iuyl" w:colFirst="0" w:colLast="0"/>
      <w:bookmarkStart w:id="80" w:name="_Toc195971238"/>
      <w:bookmarkEnd w:id="79"/>
      <w:r>
        <w:lastRenderedPageBreak/>
        <w:t xml:space="preserve">3.3 </w:t>
      </w:r>
      <w:proofErr w:type="gramStart"/>
      <w:r w:rsidR="00E92CFD">
        <w:t>Diskuze</w:t>
      </w:r>
      <w:bookmarkEnd w:id="80"/>
      <w:proofErr w:type="gramEnd"/>
    </w:p>
    <w:p w14:paraId="1EF40553" w14:textId="039CCCB2" w:rsidR="00E92CFD" w:rsidRPr="00F74EE6" w:rsidRDefault="00E92CFD" w:rsidP="00F74EE6">
      <w:pPr>
        <w:pStyle w:val="Text"/>
      </w:pPr>
      <w:r w:rsidRPr="00F74EE6">
        <w:t xml:space="preserve">Po analýze dat o potravním chování 249 druhů pěvců byla na mezikontinentální škále nalezena statisticky signifikantní korelace mezi fylogenetickými vztahy a podobností na základě potravního chování. Tento vztah se ale na kontinentální úrovni zesiluje. Slabší korelace byla nalezena mezi morfologií a potravním chováním, a rovněž mezi morfologií a fylogenetickými vztahy. Na kontinentální úrovni ale opět stoupla korelace mezi morfologií a fylogenezí. Tyto rozdíly závislé na škále analýzy podporují hypotézu o konvergenci společenstev pěvců v podobných habitatech.  Hodnoty specializace byly nejvyšší v Asii, kde byla specializace na metodu sběru potravy statisticky signifikantně </w:t>
      </w:r>
      <w:r w:rsidR="00C763C2" w:rsidRPr="00F74EE6">
        <w:t>vyšší</w:t>
      </w:r>
      <w:r w:rsidRPr="00F74EE6">
        <w:t xml:space="preserve"> než na zbylých kontinentech. Několik možných vysvětlení pro tyto výsledky budu diskutovat na následujících řádcích.</w:t>
      </w:r>
    </w:p>
    <w:p w14:paraId="127D14ED" w14:textId="0D5807B0" w:rsidR="00E92CFD" w:rsidRDefault="004F2060" w:rsidP="004F2060">
      <w:pPr>
        <w:pStyle w:val="Nadpis21"/>
      </w:pPr>
      <w:bookmarkStart w:id="81" w:name="_bb57n0esptew" w:colFirst="0" w:colLast="0"/>
      <w:bookmarkStart w:id="82" w:name="_Toc195971239"/>
      <w:bookmarkEnd w:id="81"/>
      <w:r>
        <w:t xml:space="preserve">3.3.1 </w:t>
      </w:r>
      <w:r w:rsidR="00E92CFD">
        <w:t>Geografický rozsah práce</w:t>
      </w:r>
      <w:bookmarkEnd w:id="82"/>
    </w:p>
    <w:p w14:paraId="63987E6B" w14:textId="06A6625A" w:rsidR="00E92CFD" w:rsidRPr="00F74EE6" w:rsidRDefault="00E92CFD" w:rsidP="00F74EE6">
      <w:pPr>
        <w:pStyle w:val="Text"/>
      </w:pPr>
      <w:r w:rsidRPr="00F74EE6">
        <w:t xml:space="preserve">Podařilo se mi získat data o potravním chování pěvců ze čtyř kontinentů. Celkem byla zkompilována data pro 323 druhů pěvců, z nichž 249 splnilo kritéria minimálně 30 pozorování na druh. Pro detailnější analýzu potravního chování na jednotlivých kontinentech byla použita data jen ze Severní Ameriky, Asie a </w:t>
      </w:r>
      <w:r w:rsidR="00C763C2" w:rsidRPr="00F74EE6">
        <w:t>Austrálie,</w:t>
      </w:r>
      <w:r w:rsidRPr="00F74EE6">
        <w:t xml:space="preserve"> neboť evropská data byla v tomto </w:t>
      </w:r>
      <w:proofErr w:type="spellStart"/>
      <w:r w:rsidRPr="00F74EE6">
        <w:t>datasetu</w:t>
      </w:r>
      <w:proofErr w:type="spellEnd"/>
      <w:r w:rsidRPr="00F74EE6">
        <w:t xml:space="preserve"> zastoupena výhradně terénní částí této diplomové práce. Bohužel se mi nepodařilo nalézt vhodné práce tohoto typu z Jižní Ameriky nebo z Afriky. Navzdory těmto limitacím je toto dosud největší </w:t>
      </w:r>
      <w:proofErr w:type="spellStart"/>
      <w:r w:rsidRPr="00F74EE6">
        <w:t>dataset</w:t>
      </w:r>
      <w:proofErr w:type="spellEnd"/>
      <w:r w:rsidRPr="00F74EE6">
        <w:t xml:space="preserve"> o potravním chováním pěvců v kontextu výzkumu potravních gild na bázi substrátů a metod sběru potravy. </w:t>
      </w:r>
    </w:p>
    <w:p w14:paraId="6C36C328" w14:textId="2173F7A9" w:rsidR="00E92CFD" w:rsidRPr="00F74EE6" w:rsidRDefault="005E3CC3" w:rsidP="00F74EE6">
      <w:pPr>
        <w:pStyle w:val="Text"/>
      </w:pPr>
      <w:r w:rsidRPr="00F74EE6">
        <w:tab/>
      </w:r>
      <w:r w:rsidR="00E92CFD" w:rsidRPr="00F74EE6">
        <w:t xml:space="preserve">Srovnání struktury gild tří kontinentů již prováděl </w:t>
      </w:r>
      <w:r w:rsidR="00C763C2" w:rsidRPr="00F74EE6">
        <w:fldChar w:fldCharType="begin"/>
      </w:r>
      <w:r w:rsidR="00001073">
        <w:instrText xml:space="preserve"> ADDIN ZOTERO_ITEM CSL_CITATION {"citationID":"0YwvRSkS","properties":{"formattedCitation":"(Kor\\uc0\\u328{}an et al., 2013)","plainCitation":"(Korňan et al., 2013)","dontUpdate":true,"noteIndex":0},"citationItems":[{"id":106,"uris":["http://zotero.org/users/11063705/items/9J9KW5KN"],"itemData":{"id":106,"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citation-key":"kornan-2013"}}],"schema":"https://github.com/citation-style-language/schema/raw/master/csl-citation.json"} </w:instrText>
      </w:r>
      <w:r w:rsidR="00C763C2" w:rsidRPr="00F74EE6">
        <w:fldChar w:fldCharType="separate"/>
      </w:r>
      <w:r w:rsidR="00C763C2" w:rsidRPr="00F74EE6">
        <w:t>Korňan et al. (2013)</w:t>
      </w:r>
      <w:r w:rsidR="00C763C2" w:rsidRPr="00F74EE6">
        <w:fldChar w:fldCharType="end"/>
      </w:r>
      <w:r w:rsidR="00A439C3">
        <w:t>,</w:t>
      </w:r>
      <w:r w:rsidR="00C763C2" w:rsidRPr="00F74EE6">
        <w:t xml:space="preserve"> </w:t>
      </w:r>
      <w:r w:rsidR="00E92CFD" w:rsidRPr="00F74EE6">
        <w:t xml:space="preserve">byť za použití jiného statistického přístupu. Toto srovnání však obsahovalo data pouze ze tří výzkumných ploch. Data z této studie se bohužel nepodařilo rozklíčovat a harmonizovat pro použití v této diplomové práci. Další rozsáhlý </w:t>
      </w:r>
      <w:proofErr w:type="spellStart"/>
      <w:r w:rsidR="00E92CFD" w:rsidRPr="00F74EE6">
        <w:t>dataset</w:t>
      </w:r>
      <w:proofErr w:type="spellEnd"/>
      <w:r w:rsidR="00E92CFD" w:rsidRPr="00F74EE6">
        <w:t xml:space="preserve"> tohoto typu behaviorálních pozorování je dostupný v</w:t>
      </w:r>
      <w:r w:rsidR="00C763C2" w:rsidRPr="00F74EE6">
        <w:t> </w:t>
      </w:r>
      <w:r w:rsidR="00E92CFD" w:rsidRPr="00F74EE6">
        <w:t>práci</w:t>
      </w:r>
      <w:r w:rsidR="00C763C2" w:rsidRPr="00F74EE6">
        <w:t xml:space="preserve"> </w:t>
      </w:r>
      <w:r w:rsidR="00C763C2" w:rsidRPr="00F74EE6">
        <w:fldChar w:fldCharType="begin"/>
      </w:r>
      <w:r w:rsidR="00001073">
        <w:instrText xml:space="preserve"> ADDIN ZOTERO_ITEM CSL_CITATION {"citationID":"PpOi02gq","properties":{"formattedCitation":"(Reme\\uc0\\u353{}ov\\uc0\\u225{} et al., 2020)","plainCitation":"(Remešová et al., 2020)","dontUpdate":true,"noteIndex":0},"citationItems":[{"id":1145,"uris":["http://zotero.org/users/11063705/items/GZBFFQD4"],"itemData":{"id":1145,"type":"article-journal","abstract":"One of the major questions in ecology is how species share their ecological space and what enables them to coexist. Partitioning of foraging niches should facilitate local coexistence. Thus, detailed data on foraging ecology are needed to provide insight into the assembly of communities. To this end, we quantiﬁed foraging behaviour of songbirds (Passeriformes) on 21 sites in woodlands and open forests of eastern Australia along a 3000 km long latitudinal transect spanning from the tropics to southern temperate regions. We obtained 5894 prey attacks by 2624 individuals from 112 species. Birds foraged mostly by gleaning (53.4% of attacks) on leaves (51.3%) in the outer part of crown (41.4%) and in medium foliage density (40.8%). Birds foraged along the whole vertical extent of vegetation, but individual species concentrated their foraging into particular strata. In the 41 best sampled species (minimum of 30 attacks recorded), we identiﬁed foraging guilds deﬁned ﬁrst by the foraging substrate and then by the foraging method. Specialisation on foraging substrate was positively correlated with specialisation on method. The organisation of guilds, patterns of substrate and method used across species, and species specialisation were similar to previous local-scale studies from eucalypt woodlands and forests, and from forests in northern temperate regions in Europe and North America. Thus, using our own data and comparisons with previous studies, we conﬁrm a general pattern of foraging guild organisation of woodland and forest songbirds outside the tropics.","container-title":"Emu - Austral Ornithology","DOI":"10.1080/01584197.2019.1644183","ISSN":"0158-4197, 1448-5540","issue":"1","journalAbbreviation":"Emu - Austral Ornithology","language":"en","page":"22-32","source":"DOI.org (Crossref)","title":"Foraging behaviour of songbirds in woodlands and forests in eastern Australia: resource partitioning and guild structure","title-short":"Foraging behaviour of songbirds in woodlands and forests in eastern Australia","volume":"120","author":[{"family":"Remešová","given":"Eva"},{"family":"Matysioková","given":"Beata"},{"family":"Turčoková Rubáčová","given":"Lucia"},{"family":"Remeš","given":"Vladimír"}],"issued":{"date-parts":[["2020",1,2]]},"citation-key":"remesova-2020"}}],"schema":"https://github.com/citation-style-language/schema/raw/master/csl-citation.json"} </w:instrText>
      </w:r>
      <w:r w:rsidR="00C763C2" w:rsidRPr="00F74EE6">
        <w:fldChar w:fldCharType="separate"/>
      </w:r>
      <w:r w:rsidR="00C763C2" w:rsidRPr="00F74EE6">
        <w:t>Remešová et al. (2020)</w:t>
      </w:r>
      <w:r w:rsidR="00C763C2" w:rsidRPr="00F74EE6">
        <w:fldChar w:fldCharType="end"/>
      </w:r>
      <w:r w:rsidR="00E92CFD" w:rsidRPr="00F74EE6">
        <w:t xml:space="preserve">, která se zabývala druhy na 63 </w:t>
      </w:r>
      <w:proofErr w:type="spellStart"/>
      <w:r w:rsidR="00E92CFD" w:rsidRPr="00F74EE6">
        <w:t>transektech</w:t>
      </w:r>
      <w:proofErr w:type="spellEnd"/>
      <w:r w:rsidR="00E92CFD" w:rsidRPr="00F74EE6">
        <w:t xml:space="preserve"> ve východní Austrálii. Data z této studie tvoří podstatnou část zde analyzovaných dat o australských pěvcích a jejich klasifikace metod a substrátů byla použita i v této práci.</w:t>
      </w:r>
    </w:p>
    <w:p w14:paraId="0BE9D224" w14:textId="34D56ED7" w:rsidR="00E92CFD" w:rsidRPr="00F74EE6" w:rsidRDefault="004F2060" w:rsidP="00F74EE6">
      <w:pPr>
        <w:pStyle w:val="Text"/>
      </w:pPr>
      <w:r w:rsidRPr="00F74EE6">
        <w:tab/>
      </w:r>
      <w:r w:rsidR="00E92CFD" w:rsidRPr="00F74EE6">
        <w:t xml:space="preserve">Samotný rozsah lokalit, které pokrývají různé typy lesních habitatů a klimatických pásem, pravděpodobně přispěl k pozorovaným rozdílům ve výsledcích pro jednotlivé kontinenty. Nejseverněji položenou lokalitou byla NPR </w:t>
      </w:r>
      <w:proofErr w:type="spellStart"/>
      <w:r w:rsidR="00E92CFD" w:rsidRPr="00F74EE6">
        <w:t>Koda</w:t>
      </w:r>
      <w:proofErr w:type="spellEnd"/>
      <w:r w:rsidR="00E92CFD" w:rsidRPr="00F74EE6">
        <w:t>, kde probíhal můj výzkum. Nejblíže rovníku byla lokalita studie v Malajsii a nejjižněji položená byla lokalita v Tasmánii.</w:t>
      </w:r>
    </w:p>
    <w:p w14:paraId="242F6541" w14:textId="69D030B8" w:rsidR="00E92CFD" w:rsidRDefault="004F2060" w:rsidP="004F2060">
      <w:pPr>
        <w:pStyle w:val="Nadpis21"/>
      </w:pPr>
      <w:bookmarkStart w:id="83" w:name="_fcqkvzv1mu0n" w:colFirst="0" w:colLast="0"/>
      <w:bookmarkStart w:id="84" w:name="_Toc195971240"/>
      <w:bookmarkEnd w:id="83"/>
      <w:r>
        <w:t xml:space="preserve">3.3.2 </w:t>
      </w:r>
      <w:r w:rsidR="00E92CFD">
        <w:t>Mezikontinentální srovnání</w:t>
      </w:r>
      <w:bookmarkEnd w:id="84"/>
    </w:p>
    <w:p w14:paraId="494C2E9A" w14:textId="423CA15F" w:rsidR="00E92CFD" w:rsidRPr="00F74EE6" w:rsidRDefault="00E92CFD" w:rsidP="00F74EE6">
      <w:pPr>
        <w:pStyle w:val="Text"/>
      </w:pPr>
      <w:r w:rsidRPr="00F74EE6">
        <w:t xml:space="preserve">Analýza behaviorálních dat 249 druhů pěvců ze čtyř kontinentů odhalila slabší, </w:t>
      </w:r>
      <w:r w:rsidR="003768F7" w:rsidRPr="00F74EE6">
        <w:t>avšak signifikantní</w:t>
      </w:r>
      <w:r w:rsidRPr="00F74EE6">
        <w:t xml:space="preserve"> pozitivní vztah (</w:t>
      </w:r>
      <w:proofErr w:type="spellStart"/>
      <w:r w:rsidRPr="00F74EE6">
        <w:t>Mantelovo</w:t>
      </w:r>
      <w:proofErr w:type="spellEnd"/>
      <w:r w:rsidRPr="00F74EE6">
        <w:t xml:space="preserve"> r = 0,146) mezi strukturou fylogenetických vztahů a podobností na základě potravního chování. Tato relativně nízká korelace mezi fylogenezí a potravními strategiemi naznačuje, že příbuznost sama o sobě nedeterminuje potravní chování u pěvců na mezikontinentální škále. Jedním z možných vysvětlení je konvergentní evoluce, kdy nepříbuzné linie v průběhu své diverzifikace (</w:t>
      </w:r>
      <w:proofErr w:type="spellStart"/>
      <w:r w:rsidRPr="00F74EE6">
        <w:t>kladogeneze</w:t>
      </w:r>
      <w:proofErr w:type="spellEnd"/>
      <w:r w:rsidRPr="00F74EE6">
        <w:t xml:space="preserve">) nezávisle konvergovaly k podobným potravním strategiím při obsazování srovnatelných ekologických nik. Tato konvergence gild byla dokumentována mezi kontinenty </w:t>
      </w:r>
      <w:r w:rsidR="00C763C2" w:rsidRPr="00F74EE6">
        <w:fldChar w:fldCharType="begin"/>
      </w:r>
      <w:r w:rsidR="00001073">
        <w:instrText xml:space="preserve"> ADDIN ZOTERO_ITEM CSL_CITATION {"citationID":"3fPa1qlL","properties":{"formattedCitation":"(Kor\\uc0\\u328{}an et al., 2013)","plainCitation":"(Korňan et al., 2013)","noteIndex":0},"citationItems":[{"id":106,"uris":["http://zotero.org/users/11063705/items/9J9KW5KN"],"itemData":{"id":106,"type":"article-journal","abstract":"Comparisons of community structure across sites allow for the detection of convergent patterns and the selective forces that have produced them. In this study, we examined the foraging guild structure of birds breeding in forests on three continents – Europe, North America, and Australia, with largely phylogenetically distinct avifaunas. We examined two hypotheses: (1) the bird assemblages in the three geographically separated forested study sites should have similar foraging guild patterns to the extent to which environmental resources of these forests are similar, and (2) if bird assemblages in structurally similar forest habitats have undergone adaptive evolution, then radiation of species into guilds should have been caused by analogous selective resource gradients (factors). Bootstrapped cluster analysis (UPGMA) and bootstrapped principal coordinate analysis (BPCoA) of chord distances were employed to determine foraging guild structure for each assemblage, and to extract the significantly different factors responsible for segregation of species into guilds. Cluster analyses identified three analogous foraging guilds (ground and litter foragers, foliage gleaners, and trunk foragers) in each of the bird assemblages, supporting the first hypothesis of guild structure convergence. The BPCoA determined that two environmental factors (vertical resource allocation and spatial tree morphology gradients) were primarily responsible for segregation of species into guilds in these three geographically distant but structurally similar forests. These findings support the hypothesis that guild structures in forest bird assemblages largely reflect the similarities and differences in forest structure and the distribution and abundance of foraging resources, and result from largely adaptive evolution.","container-title":"Community Ecology","DOI":"10.1556/ComEc.14.2013.1.10","ISSN":"1585-8553, 1588-2756","issue":"1","journalAbbreviation":"Community Ecology","language":"en","page":"89-100","source":"DOI.org (Crossref)","title":"Convergence in foraging guild structure of forest breeding bird assemblages across three continents is related to habitat structure and foraging opportunities","volume":"14","author":[{"family":"Korňan","given":"M."},{"family":"Holmes","given":"R."},{"family":"Recher","given":"H."},{"family":"Adamík","given":"P."},{"family":"Kropil","given":"R."}],"issued":{"date-parts":[["2013",6]]},"citation-key":"kornan-2013"}}],"schema":"https://github.com/citation-style-language/schema/raw/master/csl-citation.json"} </w:instrText>
      </w:r>
      <w:r w:rsidR="00C763C2" w:rsidRPr="00F74EE6">
        <w:fldChar w:fldCharType="separate"/>
      </w:r>
      <w:r w:rsidR="00C763C2" w:rsidRPr="00F74EE6">
        <w:t>(Korňan et al., 2013)</w:t>
      </w:r>
      <w:r w:rsidR="00C763C2" w:rsidRPr="00F74EE6">
        <w:fldChar w:fldCharType="end"/>
      </w:r>
      <w:r w:rsidRPr="00F74EE6">
        <w:t xml:space="preserve"> a k podobným jevům může docházet například v extrémních podmínkách </w:t>
      </w:r>
      <w:r w:rsidR="00C763C2" w:rsidRPr="00F74EE6">
        <w:fldChar w:fldCharType="begin"/>
      </w:r>
      <w:r w:rsidR="00001073">
        <w:instrText xml:space="preserve"> ADDIN ZOTERO_ITEM CSL_CITATION {"citationID":"PRGsdAIF","properties":{"formattedCitation":"(Landmann &amp; Winding, 1995)","plainCitation":"(Landmann &amp; Winding, 1995)","noteIndex":0},"citationItems":[{"id":1415,"uris":["http://zotero.org/users/11063705/items/H6EUVDVR"],"itemData":{"id":1415,"type":"article-journal","abstract":"This study was conducted in high-altitude alpine habitats of the Central Himalayas of Nepal. We studied altitudinal distribution, species diversity, niche segregation and morphology of members of two different guilds: granivorous and insectivorous song-birds, belonging to two phylogenetically distant tribes: cardueline finches and turdid chats. We test for convergences in general guild organisation, in niche differentiation patterns and in patterns of morphological change related to habitat, i.e. we tried to assess evolutionary convergence by comparing patterns of radiation within genera or similarly closely-related taxa of different groups within the same environment. Our data suggest convergence in guild properties at different levels from species diversity over niche segregation patterns to morphological traits. Firstly, species of both guilds were similarly arrayed with similar species diversity along the major habitat gradients from the lower alpine zone to the nival zone. Secondly, there were clear directional patterns of morphological change among unrelated genera in insectivorous and granivorous species. Species which occupied the highest altitude open areas were heavier, had longer and more pointed wings with lower wing loading, and longer claws than their lower altitude equivalents. In contrast, shrub-dwelling and ground-dwelling species utilising boulder fields and the understorey of alpine dwarf shrubs, tended to have longer tarsi and longer toes. Thirdly, convergence in general phenotype was expressed by overall morphological Euclidean distances (20 characters used), which, in several cases, were lowest between species pairs with distinct phylogenetic histories but with similar microhabitats. In particular, high-altitude species were less distant to other high-altitude species of different and similar ancestry and more distant to shrub species and vice versa. The among-guild convergences can be functionally linked to specific constraints imposed by habitat configurations and resource situations of the single fractions of the alpine habitat gradient. We therefore conclude that under the extreme alpine environmental conditions only a limited number of adaptive solutions are possible which fostered the observed patterns of convergence.","container-title":"Oikos","DOI":"10.2307/3545914","ISSN":"0030-1299","issue":"2","note":"publisher: [Nordic Society Oikos, Wiley]","page":"237-250","source":"JSTOR","title":"Guild Organisation and Morphology of High-Altitude Granivorous and Insectivorous Birds: Convergent Evolution in an Extreme Environment","title-short":"Guild Organisation and Morphology of High-Altitude Granivorous and Insectivorous Birds","volume":"73","author":[{"family":"Landmann","given":"A."},{"family":"Winding","given":"N."}],"issued":{"date-parts":[["1995"]]},"citation-key":"landmann-1995"}}],"schema":"https://github.com/citation-style-language/schema/raw/master/csl-citation.json"} </w:instrText>
      </w:r>
      <w:r w:rsidR="00C763C2" w:rsidRPr="00F74EE6">
        <w:fldChar w:fldCharType="separate"/>
      </w:r>
      <w:r w:rsidR="00C763C2" w:rsidRPr="00F74EE6">
        <w:t>(Landmann &amp; Winding, 1995)</w:t>
      </w:r>
      <w:r w:rsidR="00C763C2" w:rsidRPr="00F74EE6">
        <w:fldChar w:fldCharType="end"/>
      </w:r>
      <w:r w:rsidRPr="00F74EE6">
        <w:t>.</w:t>
      </w:r>
    </w:p>
    <w:p w14:paraId="0AA4A86F" w14:textId="293F10B7" w:rsidR="00E92CFD" w:rsidRPr="00F74EE6" w:rsidRDefault="00E92CFD" w:rsidP="00F74EE6">
      <w:pPr>
        <w:pStyle w:val="Text"/>
      </w:pPr>
      <w:r w:rsidRPr="00F74EE6">
        <w:lastRenderedPageBreak/>
        <w:tab/>
        <w:t xml:space="preserve">K oslabení fylogenetického signálu navíc může přispívat i behaviorální flexibilita pěvců, spojená s jejich vyššími kognitivními schopnostmi. Tato adaptabilita umožňuje mnoha druhům efektivně využívat široké spektrum potravních zdrojů pomocí různých metod sběru, s výjimkou případů, kde je limitujícím faktorem specifická morfologická adaptace. Tlak na tuto plasticitu dále zvyšuje sezónnost v mírném klimatickém pásmu nebo naopak migrace, jež je u pěvců poměrně častým jevem. Například v Austrálii migruje asi 32 % druhů pěvců </w:t>
      </w:r>
      <w:r w:rsidR="00C763C2" w:rsidRPr="00F74EE6">
        <w:fldChar w:fldCharType="begin"/>
      </w:r>
      <w:r w:rsidR="00001073">
        <w:instrText xml:space="preserve"> ADDIN ZOTERO_ITEM CSL_CITATION {"citationID":"29Jz3VUX","properties":{"formattedCitation":"(Chan, 2001)","plainCitation":"(Chan, 2001)","noteIndex":0},"citationItems":[{"id":1354,"uris":["http://zotero.org/users/11063705/items/WHGDBWGN"],"itemData":{"id":1354,"type":"article-journal","abstract":"Partial migration is a phenomenon in which some individuals of a species are migrants while others are residents. This paper employs the most current information available to provide an overview of the Australian landbird migration system and the occurrence of partial migration. An extensive review of the literature showed that migration occurs in almost 40% of landbird species breeding in Australia, with a large proportion of these containing both migrant and resident populations. Partial migration is found in 44% of 155 non-passerine species and 32% of 317 passerine species examined. Such high proportions of species that are partially migratory are consistent with the suggestion that partial migration is particularly common in austral bird species. The existence of migrant and resident individuals within single populations has not been identified for most species, and the Silvereye, Zosterops lateralis, is the only partially migratory species for which reliable information on percentages of the recaptured population are available. Available evidence suggests that populations with resident and migrant elements are prevalent throughout much of Australia. An understanding of partial migration has important ecological and conservation implications.","container-title":"Emu - Austral Ornithology","DOI":"10.1071/MU00034","ISSN":"0158-4197","issue":"4","note":"publisher: Taylor &amp; Francis\n_eprint: https://doi.org/10.1071/MU00034","page":"281-292","source":"Taylor and Francis+NEJM","title":"Partial migration in Australian landbirds: a review","title-short":"Partial migration in Australian landbirds","volume":"101","author":[{"family":"Chan","given":"Ken"}],"issued":{"date-parts":[["2001",12,1]]},"citation-key":"chan-2001"}}],"schema":"https://github.com/citation-style-language/schema/raw/master/csl-citation.json"} </w:instrText>
      </w:r>
      <w:r w:rsidR="00C763C2" w:rsidRPr="00F74EE6">
        <w:fldChar w:fldCharType="separate"/>
      </w:r>
      <w:r w:rsidR="00C763C2" w:rsidRPr="00F74EE6">
        <w:t>(Chan, 2001)</w:t>
      </w:r>
      <w:r w:rsidR="00C763C2" w:rsidRPr="00F74EE6">
        <w:fldChar w:fldCharType="end"/>
      </w:r>
      <w:r w:rsidRPr="00F74EE6">
        <w:t xml:space="preserve">, a u migrujících druhů je dokumentovaná vyšší plasticita co se týče využívání potravních zdrojů </w:t>
      </w:r>
      <w:r w:rsidR="00C763C2" w:rsidRPr="00F74EE6">
        <w:fldChar w:fldCharType="begin"/>
      </w:r>
      <w:r w:rsidR="00001073">
        <w:instrText xml:space="preserve"> ADDIN ZOTERO_ITEM CSL_CITATION {"citationID":"MQTUBgm4","properties":{"formattedCitation":"(Parrish, 2000)","plainCitation":"(Parrish, 2000)","noteIndex":0},"citationItems":[{"id":1437,"uris":["http://zotero.org/users/11063705/items/AP8JRWE9"],"itemData":{"id":1437,"type":"article-journal","abstract":"Dietary plasticity is widespread and frequent in many landbird species during migration and typically involves shifts from stereotyped insectivorous diets during the breeding season to inclusion of other animal or plant matter, especially fruit. As with other forms of behavioral plasticity, flexibility in diet has probably evolved in response to environmental uncertainty, which, I argue, most landbirds encounter in terms of food resource availability during migration. The spatial and temporal uncertainty in insect availability during autumn stopover may have influenced the evolution of dietary flexibility during migration. Experiments and empirical observations from studies on Block Island, Rhode Island, off the northeastern coast of North America demonstrate that seasonal dietary shifts to fruit can strongly affect en route foraging behavior, habitat use, and migratory departure decisions. Migrants feeding on fruit use less expensive foraging behaviors, encounter more “prey” items per unit time, and perform fewer search movements than when feeding on insects. Furthermore, fruit removal experiments revealed that the presence of fruit influenced the habitats selected by frugivorous migrants such as Yellow-rumped Warblers (Dendroica coronata) during autumn. Because of seasonal frugivory, many species are selecting habitats that are different from those selected at other times of the year. Furthermore, dietary shifts also play a major role in migrant energy budgets during stopover by increasing energy intake while decreasing the energy expended during stopover foraging. Experiments with Red-eyed Vireos (Vireo olivaceus) and Catharus thrushes suggest dietary plasticity can increase energy intake and facilitate lipogenesis in species capable of assimilating novel diet types. Use of more temporally and spatially stable fruit resources may also decrease searching and handling time, and decrease energy expenditure during stopover foraging, resulting in positive net energy budgets for migrants. Aspects of migrant biology that change during the annual cycle, such as dietary shifts to fruit, must be integrated into conservation plans for landbird populations during migration.","container-title":"Studies in Avian Biology","language":"en","source":"Zotero","title":"BEHAVIORAL, ENERGETIC, AND CONSERVATION IMPLICATIONS OF FORAGING PLASTICITY DURING MIGRATION","volume":"20","author":[{"family":"Parrish","given":"Jeffrey David"}],"issued":{"date-parts":[["2000"]]},"citation-key":"parrish-2000"}}],"schema":"https://github.com/citation-style-language/schema/raw/master/csl-citation.json"} </w:instrText>
      </w:r>
      <w:r w:rsidR="00C763C2" w:rsidRPr="00F74EE6">
        <w:fldChar w:fldCharType="separate"/>
      </w:r>
      <w:r w:rsidR="00C763C2" w:rsidRPr="00F74EE6">
        <w:t>(Parrish, 2000)</w:t>
      </w:r>
      <w:r w:rsidR="00C763C2" w:rsidRPr="00F74EE6">
        <w:fldChar w:fldCharType="end"/>
      </w:r>
      <w:r w:rsidRPr="00F74EE6">
        <w:t xml:space="preserve">. U dálkových migrantů je nutnost této behaviorální plasticity znásobená, neboť nejde jen o střídání dvou habitatů ale rovněž o efektivní sběr potravy při zastávkách během energeticky náročného tahu </w:t>
      </w:r>
      <w:r w:rsidR="00B42C41" w:rsidRPr="00F74EE6">
        <w:fldChar w:fldCharType="begin"/>
      </w:r>
      <w:r w:rsidR="00001073">
        <w:instrText xml:space="preserve"> ADDIN ZOTERO_ITEM CSL_CITATION {"citationID":"JD8JZALm","properties":{"formattedCitation":"(Martin &amp; Karr, 1990)","plainCitation":"(Martin &amp; Karr, 1990)","noteIndex":0},"citationItems":[{"id":1435,"uris":["http://zotero.org/users/11063705/items/LT4YA3VQ"],"itemData":{"id":1435,"type":"article-journal","container-title":"Studies in Avian Biology","issue":"13","page":"353-359","title":"Behavioral Plasticity of Foraging Maneuvers of Migratory Warblers: Multiple Selection Periods for Niches | Searchable Ornithological Research Archive","author":[{"family":"Martin","given":"Thomas E."},{"family":"Karr","given":"James R."}],"issued":{"date-parts":[["1990"]]},"citation-key":"martin-1990"}}],"schema":"https://github.com/citation-style-language/schema/raw/master/csl-citation.json"} </w:instrText>
      </w:r>
      <w:r w:rsidR="00B42C41" w:rsidRPr="00F74EE6">
        <w:fldChar w:fldCharType="separate"/>
      </w:r>
      <w:r w:rsidR="002F31BD" w:rsidRPr="00F74EE6">
        <w:t>(Martin &amp; Karr, 1990)</w:t>
      </w:r>
      <w:r w:rsidR="00B42C41" w:rsidRPr="00F74EE6">
        <w:fldChar w:fldCharType="end"/>
      </w:r>
      <w:r w:rsidRPr="00F74EE6">
        <w:t xml:space="preserve">. </w:t>
      </w:r>
      <w:proofErr w:type="spellStart"/>
      <w:r w:rsidRPr="00F74EE6">
        <w:t>Generalistické</w:t>
      </w:r>
      <w:proofErr w:type="spellEnd"/>
      <w:r w:rsidRPr="00F74EE6">
        <w:t xml:space="preserve"> tendence a vysoká adaptabilita pěvců je zřetelná také z proporčního využívání metody </w:t>
      </w:r>
      <w:proofErr w:type="spellStart"/>
      <w:r w:rsidRPr="00F74EE6">
        <w:t>gleaning</w:t>
      </w:r>
      <w:proofErr w:type="spellEnd"/>
      <w:r w:rsidRPr="00F74EE6">
        <w:t>. Většina pozorovaných ptáků využívala různé variace prostého sezobnutí potravy ze substrátu.</w:t>
      </w:r>
    </w:p>
    <w:p w14:paraId="69DE5FAC" w14:textId="77777777" w:rsidR="00E92CFD" w:rsidRPr="00F74EE6" w:rsidRDefault="00E92CFD" w:rsidP="00F74EE6">
      <w:pPr>
        <w:pStyle w:val="Text"/>
      </w:pPr>
      <w:r w:rsidRPr="00F74EE6">
        <w:tab/>
        <w:t>Po zacílení analýzy na tři jednotlivé kontinenty se vztahy mezi těmito maticemi změnily. Vazba mezi fylogenezí a potravním chováním se zesílila (</w:t>
      </w:r>
      <w:proofErr w:type="spellStart"/>
      <w:r w:rsidRPr="00F74EE6">
        <w:t>Mantelovo</w:t>
      </w:r>
      <w:proofErr w:type="spellEnd"/>
      <w:r w:rsidRPr="00F74EE6">
        <w:t xml:space="preserve"> r = 0,3) v Asii a Severní Americe. Tento výsledek jsem očekával, a podporuje také hypotézu, že dochází ke konvergenci stavby gild v alopatrických společenstvech. Poněkud překvapivé ovšem bylo slabé snížení oproti souhrnnému srovnání v Austrálii (</w:t>
      </w:r>
      <w:proofErr w:type="spellStart"/>
      <w:r w:rsidRPr="00F74EE6">
        <w:t>Mantelovo</w:t>
      </w:r>
      <w:proofErr w:type="spellEnd"/>
      <w:r w:rsidRPr="00F74EE6">
        <w:t xml:space="preserve"> r = 0,141), a pro vysvětlení tohoto jevu zatím nemám dobrou hypotézu.</w:t>
      </w:r>
    </w:p>
    <w:p w14:paraId="13092FEA" w14:textId="77777777" w:rsidR="00E92CFD" w:rsidRPr="00F74EE6" w:rsidRDefault="00E92CFD" w:rsidP="00F74EE6">
      <w:pPr>
        <w:pStyle w:val="Text"/>
      </w:pPr>
      <w:r w:rsidRPr="00F74EE6">
        <w:tab/>
        <w:t>Zajímavé výsledky přineslo také zkoumání morfologických podobností a jejich vztahů s potravním chováním a fylogenezí. Korelace morfologie a potravního chování byla na mezikontinentální škále slabá (</w:t>
      </w:r>
      <w:proofErr w:type="spellStart"/>
      <w:r w:rsidRPr="00F74EE6">
        <w:t>Mantelovo</w:t>
      </w:r>
      <w:proofErr w:type="spellEnd"/>
      <w:r w:rsidRPr="00F74EE6">
        <w:t xml:space="preserve"> r = 0,08). Podobných hodnot nabývala korelace tohoto vztahu v Austrálii (</w:t>
      </w:r>
      <w:proofErr w:type="spellStart"/>
      <w:r w:rsidRPr="00F74EE6">
        <w:t>Mantelovo</w:t>
      </w:r>
      <w:proofErr w:type="spellEnd"/>
      <w:r w:rsidRPr="00F74EE6">
        <w:t xml:space="preserve"> r = 0,08) a Severní Americe (</w:t>
      </w:r>
      <w:proofErr w:type="spellStart"/>
      <w:r w:rsidRPr="00F74EE6">
        <w:t>Mantelovo</w:t>
      </w:r>
      <w:proofErr w:type="spellEnd"/>
      <w:r w:rsidRPr="00F74EE6">
        <w:t xml:space="preserve"> r = 0,03, </w:t>
      </w:r>
      <w:proofErr w:type="gramStart"/>
      <w:r w:rsidRPr="00F74EE6">
        <w:t>p &gt;</w:t>
      </w:r>
      <w:proofErr w:type="gramEnd"/>
      <w:r w:rsidRPr="00F74EE6">
        <w:t xml:space="preserve"> 0,05 pravděpodobně důsledkem velmi nízké korelace). Jen v Asii byla tato korelace relativně vysoká (</w:t>
      </w:r>
      <w:proofErr w:type="spellStart"/>
      <w:r w:rsidRPr="00F74EE6">
        <w:t>Mantelovo</w:t>
      </w:r>
      <w:proofErr w:type="spellEnd"/>
      <w:r w:rsidRPr="00F74EE6">
        <w:t xml:space="preserve"> r = 0,16). </w:t>
      </w:r>
    </w:p>
    <w:p w14:paraId="627FE318" w14:textId="77777777" w:rsidR="00E92CFD" w:rsidRPr="00F74EE6" w:rsidRDefault="00E92CFD" w:rsidP="00F74EE6">
      <w:pPr>
        <w:pStyle w:val="Text"/>
      </w:pPr>
      <w:r w:rsidRPr="00F74EE6">
        <w:t>Podobně nízká byla i korelace fylogenetických vztahů a morfologie na mezikontinentální škále (</w:t>
      </w:r>
      <w:proofErr w:type="spellStart"/>
      <w:r w:rsidRPr="00F74EE6">
        <w:t>Mantelovo</w:t>
      </w:r>
      <w:proofErr w:type="spellEnd"/>
      <w:r w:rsidRPr="00F74EE6">
        <w:t xml:space="preserve"> r = 0,1). Stejného výsledku dosáhl </w:t>
      </w:r>
      <w:proofErr w:type="spellStart"/>
      <w:r w:rsidRPr="00F74EE6">
        <w:t>Mantelův</w:t>
      </w:r>
      <w:proofErr w:type="spellEnd"/>
      <w:r w:rsidRPr="00F74EE6">
        <w:t xml:space="preserve"> test v Severní Americe. Tento vztah se poté v zvýšil v </w:t>
      </w:r>
      <w:proofErr w:type="spellStart"/>
      <w:r w:rsidRPr="00F74EE6">
        <w:t>datasetu</w:t>
      </w:r>
      <w:proofErr w:type="spellEnd"/>
      <w:r w:rsidRPr="00F74EE6">
        <w:t xml:space="preserve"> Asie (</w:t>
      </w:r>
      <w:proofErr w:type="spellStart"/>
      <w:r w:rsidRPr="00F74EE6">
        <w:t>Mantelovo</w:t>
      </w:r>
      <w:proofErr w:type="spellEnd"/>
      <w:r w:rsidRPr="00F74EE6">
        <w:t xml:space="preserve"> r = 0,25) a byl překvapivě vysoký také v Austrálii (</w:t>
      </w:r>
      <w:proofErr w:type="spellStart"/>
      <w:r w:rsidRPr="00F74EE6">
        <w:t>Mantelovo</w:t>
      </w:r>
      <w:proofErr w:type="spellEnd"/>
      <w:r w:rsidRPr="00F74EE6">
        <w:t xml:space="preserve"> r = 0,31).</w:t>
      </w:r>
    </w:p>
    <w:p w14:paraId="5F380DAC" w14:textId="4D4C693B" w:rsidR="00E92CFD" w:rsidRPr="00F74EE6" w:rsidRDefault="004F2060" w:rsidP="00F74EE6">
      <w:pPr>
        <w:pStyle w:val="Text"/>
      </w:pPr>
      <w:r w:rsidRPr="00F74EE6">
        <w:tab/>
      </w:r>
      <w:r w:rsidR="00E92CFD" w:rsidRPr="00F74EE6">
        <w:t xml:space="preserve">Nízká korelace morfologie a fylogenetických vztahů na mezikontinentálním srovnání odpovídá předpokladům, a zesilování tohoto vztahu na jednotlivých kontinentech (s výjimkou S. Ameriky) dále podporuje hypotézu o konvergenci potravního chování a </w:t>
      </w:r>
      <w:proofErr w:type="spellStart"/>
      <w:r w:rsidR="00E92CFD" w:rsidRPr="00F74EE6">
        <w:t>ekomorfologie</w:t>
      </w:r>
      <w:proofErr w:type="spellEnd"/>
      <w:r w:rsidR="00E92CFD" w:rsidRPr="00F74EE6">
        <w:t xml:space="preserve"> způsobenou dostupnými zdroji potravy</w:t>
      </w:r>
      <w:r w:rsidR="00B42C41" w:rsidRPr="00F74EE6">
        <w:t xml:space="preserve"> </w:t>
      </w:r>
      <w:r w:rsidR="00B42C41" w:rsidRPr="00F74EE6">
        <w:fldChar w:fldCharType="begin"/>
      </w:r>
      <w:r w:rsidR="00001073">
        <w:instrText xml:space="preserve"> ADDIN ZOTERO_ITEM CSL_CITATION {"citationID":"YIwdyx2j","properties":{"formattedCitation":"(Ricklefs, 2012)","plainCitation":"(Ricklefs, 2012)","noteIndex":0},"citationItems":[{"id":1447,"uris":["http://zotero.org/users/11063705/items/55BBJUB8"],"itemData":{"id":1447,"type":"article-journal","abstract":"The relationship between species richness and the occupation of niche space can provide insight into the processes that shape patterns of biodiversity. For example, if species interactions constrained coexistence, one might expect tendencies toward even spacing within niche space and positive relationships between diversity and total niche volume. I use morphological diversity of passerine birds as a proxy for diet, foraging maneuvers, and foraging substrates and examine the morphological space occupied by regional and local passerine avifaunas. Although independently diversified regional faunas exhibit convergent morphology, species are clustered rather than evenly distributed, the volume of the morphological space is weakly related to number of species per taxonomic family, and morphological volume is unrelated to number of species within both regional avifaunas and local assemblages. These results seemingly contradict patterns expected when species interactions constrain regional or local diversity, and they suggest a larger role for diversification, extinction, and dispersal limitation in shaping species richness.","container-title":"Proceedings of the National Academy of Sciences","DOI":"10.1073/pnas.1212079109","issue":"36","note":"publisher: Proceedings of the National Academy of Sciences","page":"14482-14487","source":"pnas.org (Atypon)","title":"Species richness and morphological diversity of passerine birds","volume":"109","author":[{"family":"Ricklefs","given":"Robert E."}],"issued":{"date-parts":[["2012",9,4]]},"citation-key":"ricklefs-2012"}}],"schema":"https://github.com/citation-style-language/schema/raw/master/csl-citation.json"} </w:instrText>
      </w:r>
      <w:r w:rsidR="00B42C41" w:rsidRPr="00F74EE6">
        <w:fldChar w:fldCharType="separate"/>
      </w:r>
      <w:r w:rsidR="00B42C41" w:rsidRPr="00F74EE6">
        <w:t>(Ricklefs, 2012)</w:t>
      </w:r>
      <w:r w:rsidR="00B42C41" w:rsidRPr="00F74EE6">
        <w:fldChar w:fldCharType="end"/>
      </w:r>
      <w:r w:rsidR="00E92CFD" w:rsidRPr="00F74EE6">
        <w:t xml:space="preserve">. Poněkud neočekávané jsou nízké korelace mezi morfologií a potravním chováním. Ačkoliv jsem nalezl důkazy o konvergenci obou těchto znaků, mezi nimi samotnými se mi nepodařilo nalézt vyšší korelaci, i když ji předpokládám a práce o potravním chování rovněž počítají s vlivem </w:t>
      </w:r>
      <w:proofErr w:type="spellStart"/>
      <w:r w:rsidR="00E92CFD" w:rsidRPr="00F74EE6">
        <w:t>ekomorfologie</w:t>
      </w:r>
      <w:proofErr w:type="spellEnd"/>
      <w:r w:rsidR="00E92CFD" w:rsidRPr="00F74EE6">
        <w:t>. Tyto výsledky navíc nesouhlasí s existujícími pracemi, které naopak nacházejí vysokou míru korelace mezi morfologií a potravním chováním</w:t>
      </w:r>
      <w:r w:rsidR="00B42C41" w:rsidRPr="00F74EE6">
        <w:t xml:space="preserve"> </w:t>
      </w:r>
      <w:r w:rsidR="00B42C41" w:rsidRPr="00F74EE6">
        <w:fldChar w:fldCharType="begin"/>
      </w:r>
      <w:r w:rsidR="00001073">
        <w:instrText xml:space="preserve"> ADDIN ZOTERO_ITEM CSL_CITATION {"citationID":"jitOhTU4","properties":{"formattedCitation":"(Miles et al., 1987)","plainCitation":"(Miles et al., 1987)","noteIndex":0},"citationItems":[{"id":1448,"uris":["http://zotero.org/users/11063705/items/HKFW4IGK"],"itemData":{"id":1448,"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citation-key":"miles-1987"}}],"schema":"https://github.com/citation-style-language/schema/raw/master/csl-citation.json"} </w:instrText>
      </w:r>
      <w:r w:rsidR="00B42C41" w:rsidRPr="00F74EE6">
        <w:fldChar w:fldCharType="separate"/>
      </w:r>
      <w:r w:rsidR="00B42C41" w:rsidRPr="00F74EE6">
        <w:t>(Miles et al., 1987)</w:t>
      </w:r>
      <w:r w:rsidR="00B42C41" w:rsidRPr="00F74EE6">
        <w:fldChar w:fldCharType="end"/>
      </w:r>
      <w:r w:rsidR="00E92CFD" w:rsidRPr="00F74EE6">
        <w:t xml:space="preserve">. </w:t>
      </w:r>
    </w:p>
    <w:p w14:paraId="0471664A" w14:textId="224EC273" w:rsidR="00E92CFD" w:rsidRPr="00F74EE6" w:rsidRDefault="004F2060" w:rsidP="00F74EE6">
      <w:pPr>
        <w:pStyle w:val="Text"/>
      </w:pPr>
      <w:r w:rsidRPr="00F74EE6">
        <w:tab/>
      </w:r>
      <w:r w:rsidR="00E92CFD" w:rsidRPr="00F74EE6">
        <w:t xml:space="preserve">Možným vysvětlením tohoto jevu je zacílení výzkumu na lesní pěvce, což dále omezuje možnosti diverzifikace potravních strategií a </w:t>
      </w:r>
      <w:proofErr w:type="spellStart"/>
      <w:r w:rsidR="00E92CFD" w:rsidRPr="00F74EE6">
        <w:t>ekomorfologie</w:t>
      </w:r>
      <w:proofErr w:type="spellEnd"/>
      <w:r w:rsidR="00E92CFD" w:rsidRPr="00F74EE6">
        <w:t xml:space="preserve">, neboť dostupné zdroje potravy a substráty přílišnou specializaci nedovolují. Výjimkou mohou být společenstva v tropech, kde jsou dokumentovány vyšší hodnoty specializace ve sběru potravy, ať už díky vyšší diverzitě potravních zdrojů nebo kvůli vyšší kompetici o tyto zdroje </w:t>
      </w:r>
      <w:hyperlink r:id="rId69">
        <w:r w:rsidR="00E92CFD" w:rsidRPr="00F74EE6">
          <w:t>(Sherry et al., 2020)</w:t>
        </w:r>
      </w:hyperlink>
      <w:r w:rsidR="00E92CFD" w:rsidRPr="00F74EE6">
        <w:t xml:space="preserve">. Tuto hypotézu podporují výsledky z Asie, kde pozorujeme vyšší korelaci mezi morfologií, fylogenetickými vztahy a potravním chováním. </w:t>
      </w:r>
      <w:r w:rsidR="00E92CFD" w:rsidRPr="00F74EE6">
        <w:lastRenderedPageBreak/>
        <w:t xml:space="preserve">Použité studie pro </w:t>
      </w:r>
      <w:proofErr w:type="spellStart"/>
      <w:r w:rsidR="00E92CFD" w:rsidRPr="00F74EE6">
        <w:t>dataset</w:t>
      </w:r>
      <w:proofErr w:type="spellEnd"/>
      <w:r w:rsidR="00E92CFD" w:rsidRPr="00F74EE6">
        <w:t xml:space="preserve"> Asie pocházejí z lokalit blíže rovníku než </w:t>
      </w:r>
      <w:proofErr w:type="spellStart"/>
      <w:r w:rsidR="00E92CFD" w:rsidRPr="00F74EE6">
        <w:t>datasety</w:t>
      </w:r>
      <w:proofErr w:type="spellEnd"/>
      <w:r w:rsidR="00E92CFD" w:rsidRPr="00F74EE6">
        <w:t xml:space="preserve"> Austrálie a Severní Ameriky.</w:t>
      </w:r>
    </w:p>
    <w:p w14:paraId="20B2340D" w14:textId="45E1A2B9" w:rsidR="004F2060" w:rsidRDefault="004F2060" w:rsidP="00A439C3">
      <w:pPr>
        <w:pStyle w:val="Text"/>
      </w:pPr>
      <w:r w:rsidRPr="00F74EE6">
        <w:tab/>
      </w:r>
      <w:r w:rsidR="00E92CFD" w:rsidRPr="00F74EE6">
        <w:t xml:space="preserve">V Asii lze také pozorovat signifikantně vyšší hodnoty indexu specializace na metodu sběru potravy (p </w:t>
      </w:r>
      <w:proofErr w:type="gramStart"/>
      <w:r w:rsidR="00E92CFD" w:rsidRPr="00F74EE6">
        <w:t>&lt; 0</w:t>
      </w:r>
      <w:proofErr w:type="gramEnd"/>
      <w:r w:rsidR="00E92CFD" w:rsidRPr="00F74EE6">
        <w:t xml:space="preserve">,05) jak ukázal </w:t>
      </w:r>
      <w:proofErr w:type="spellStart"/>
      <w:r w:rsidR="00E92CFD" w:rsidRPr="00F74EE6">
        <w:t>Kruskal-Wallisův</w:t>
      </w:r>
      <w:proofErr w:type="spellEnd"/>
      <w:r w:rsidR="00E92CFD" w:rsidRPr="00F74EE6">
        <w:t xml:space="preserve"> test a </w:t>
      </w:r>
      <w:r w:rsidRPr="00F74EE6">
        <w:t>následný post</w:t>
      </w:r>
      <w:r w:rsidR="00E92CFD" w:rsidRPr="00F74EE6">
        <w:t xml:space="preserve">-hoc </w:t>
      </w:r>
      <w:proofErr w:type="spellStart"/>
      <w:r w:rsidR="00E92CFD" w:rsidRPr="00F74EE6">
        <w:t>Dunnův</w:t>
      </w:r>
      <w:proofErr w:type="spellEnd"/>
      <w:r w:rsidR="00E92CFD" w:rsidRPr="00F74EE6">
        <w:t xml:space="preserve"> test. Tyto hodnoty specializace dále podporují hypotézu o vyšší specializaci v tropických oblastech.</w:t>
      </w:r>
      <w:bookmarkStart w:id="85" w:name="_66hf41rcjzaa" w:colFirst="0" w:colLast="0"/>
      <w:bookmarkEnd w:id="85"/>
    </w:p>
    <w:p w14:paraId="4B488520" w14:textId="46FC1D1C" w:rsidR="00E92CFD" w:rsidRDefault="004F2060" w:rsidP="004F2060">
      <w:pPr>
        <w:pStyle w:val="Nadpis21"/>
      </w:pPr>
      <w:bookmarkStart w:id="86" w:name="_Toc195971241"/>
      <w:r>
        <w:t xml:space="preserve">3.3.3 </w:t>
      </w:r>
      <w:r w:rsidR="00E92CFD">
        <w:t>Výsledky podobných studií</w:t>
      </w:r>
      <w:bookmarkEnd w:id="86"/>
    </w:p>
    <w:p w14:paraId="3828054D" w14:textId="1FEB3E59" w:rsidR="00E92CFD" w:rsidRPr="00F74EE6" w:rsidRDefault="00E92CFD" w:rsidP="00F74EE6">
      <w:pPr>
        <w:pStyle w:val="Text"/>
      </w:pPr>
      <w:r w:rsidRPr="00F74EE6">
        <w:t xml:space="preserve">Existuje vícero studií snažících se popsat vztah mezi </w:t>
      </w:r>
      <w:proofErr w:type="spellStart"/>
      <w:r w:rsidRPr="00F74EE6">
        <w:t>ekomorfologií</w:t>
      </w:r>
      <w:proofErr w:type="spellEnd"/>
      <w:r w:rsidRPr="00F74EE6">
        <w:t xml:space="preserve"> a trofickými gildami. Mnohdy se daří nalézt relativně vysoké hodnoty korelace či podobných metrik mezi morfologií a potravním chováním ptáků na globální škále</w:t>
      </w:r>
      <w:r w:rsidR="00B42C41" w:rsidRPr="00F74EE6">
        <w:t xml:space="preserve"> </w:t>
      </w:r>
      <w:r w:rsidR="00B42C41" w:rsidRPr="00F74EE6">
        <w:fldChar w:fldCharType="begin"/>
      </w:r>
      <w:r w:rsidR="00001073">
        <w:instrText xml:space="preserve"> ADDIN ZOTERO_ITEM CSL_CITATION {"citationID":"xhTvmcT6","properties":{"formattedCitation":"(Felice et al., 2019; Pigot et al., 2020)","plainCitation":"(Felice et al., 2019; Pigot et al., 2020)","noteIndex":0},"citationItems":[{"id":1444,"uris":["http://zotero.org/users/11063705/items/GNBB45D2"],"itemData":{"id":1444,"type":"article-journal","abstract":"Cranial morphology in birds is thought to be shaped by adaptive evolution for foraging performance. This understanding of ecomorphological evolution is supported by observations of avian island radiations, such as Darwin's finches, which display rapid evolution of skull shape in response to food resource availability and a strong fit between cranial phenotype and trophic ecology. However, a recent analysis of larger clades has suggested that diet is not necessarily a primary driver of cranial shape and that phylogeny and allometry are more significant factors in skull evolution. We use phenome-scale morphometric data across the breadth of extant bird diversity to test the influence of diet and foraging behaviour in shaping cranial evolution. We demonstrate that these trophic characters are significant but very weak predictors of cranial form at this scale. However, dietary groups exhibit significantly different rates of morphological evolution across multiple cranial regions. Granivores and nectarivores exhibit the highest rates of evolution in the face and cranial vault, whereas terrestrial carnivores evolve the slowest. The basisphenoid, occipital, and jaw joint regions have less extreme differences among dietary groups. These patterns demonstrate that dietary niche shapes the tempo and mode of phenotypic evolution in deep time, despite a weaker than expected form–function relationship across large clades.","container-title":"Proceedings of the Royal Society B: Biological Sciences","DOI":"10.1098/rspb.2018.2677","issue":"1897","note":"publisher: Royal Society","page":"20182677","source":"royalsocietypublishing.org (Atypon)","title":"Dietary niche and the evolution of cranial morphology in birds","volume":"286","author":[{"family":"Felice","given":"Ryan N."},{"family":"Tobias","given":"Joseph A."},{"family":"Pigot","given":"Alex L."},{"family":"Goswami","given":"Anjali"}],"issued":{"date-parts":[["2019",2,20]]},"citation-key":"felice-2019"}},{"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B42C41" w:rsidRPr="00F74EE6">
        <w:fldChar w:fldCharType="separate"/>
      </w:r>
      <w:r w:rsidR="00B42C41" w:rsidRPr="00F74EE6">
        <w:t>(Felice et al., 2019; Pigot et al., 2020)</w:t>
      </w:r>
      <w:r w:rsidR="00B42C41" w:rsidRPr="00F74EE6">
        <w:fldChar w:fldCharType="end"/>
      </w:r>
      <w:r w:rsidRPr="00F74EE6">
        <w:t>. Podstatným rozdílem je však rozlišení, a to jak fylogenetické, tak i potravního chování či trofických gild. Tyto studie sledují vztahy v rámci celé třídy ptáků (</w:t>
      </w:r>
      <w:proofErr w:type="spellStart"/>
      <w:r w:rsidRPr="00F74EE6">
        <w:t>Aves</w:t>
      </w:r>
      <w:proofErr w:type="spellEnd"/>
      <w:r w:rsidRPr="00F74EE6">
        <w:t xml:space="preserve">) a ke klasifikaci gild či potravní niky využívají hrubší a priori skupiny jako je </w:t>
      </w:r>
      <w:proofErr w:type="spellStart"/>
      <w:r w:rsidRPr="00F74EE6">
        <w:t>insektivorie</w:t>
      </w:r>
      <w:proofErr w:type="spellEnd"/>
      <w:r w:rsidRPr="00F74EE6">
        <w:t xml:space="preserve">, </w:t>
      </w:r>
      <w:proofErr w:type="spellStart"/>
      <w:r w:rsidRPr="00F74EE6">
        <w:t>granivorie</w:t>
      </w:r>
      <w:proofErr w:type="spellEnd"/>
      <w:r w:rsidRPr="00F74EE6">
        <w:t xml:space="preserve">, </w:t>
      </w:r>
      <w:proofErr w:type="spellStart"/>
      <w:r w:rsidRPr="00F74EE6">
        <w:t>nektarivorie</w:t>
      </w:r>
      <w:proofErr w:type="spellEnd"/>
      <w:r w:rsidRPr="00F74EE6">
        <w:t xml:space="preserve"> a další na základě databáze </w:t>
      </w:r>
      <w:proofErr w:type="spellStart"/>
      <w:r w:rsidRPr="00F74EE6">
        <w:t>EltonTraits</w:t>
      </w:r>
      <w:proofErr w:type="spellEnd"/>
      <w:r w:rsidR="00B42C41" w:rsidRPr="00F74EE6">
        <w:t xml:space="preserve"> </w:t>
      </w:r>
      <w:r w:rsidR="00B42C41" w:rsidRPr="00F74EE6">
        <w:fldChar w:fldCharType="begin"/>
      </w:r>
      <w:r w:rsidR="00001073">
        <w:instrText xml:space="preserve"> ADDIN ZOTERO_ITEM CSL_CITATION {"citationID":"wEW7Y6iw","properties":{"formattedCitation":"(Wilman et al., 2014)","plainCitation":"(Wilman et al., 2014)","noteIndex":0},"citationItems":[{"id":1443,"uris":["http://zotero.org/users/11063705/items/NBSGKYA9"],"itemData":{"id":1443,"type":"article-journal","abstract":"Species are characterized by physiological, behavioral, and ecological attributes that are all subject to varying evolutionary and ecological constraints and jointly determ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 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container-title":"Ecology","DOI":"10.1890/13-1917.1","ISSN":"1939-9170","issue":"7","language":"en","license":"© 2014 by the Ecological Society of America","note":"_eprint: https://onlinelibrary.wiley.com/doi/pdf/10.1890/13-1917.1","page":"2027-2027","source":"Wiley Online Library","title":"EltonTraits 1.0: Species-level foraging attributes of the world's birds and mammals","title-short":"EltonTraits 1.0","volume":"95","author":[{"family":"Wilman","given":"Hamish"},{"family":"Belmaker","given":"Jonathan"},{"family":"Simpson","given":"Jennifer"},{"family":"Rosa","given":"Carolina","non-dropping-particle":"de la"},{"family":"Rivadeneira","given":"Marcelo M."},{"family":"Jetz","given":"Walter"}],"issued":{"date-parts":[["2014"]]},"citation-key":"wilman-2014"}}],"schema":"https://github.com/citation-style-language/schema/raw/master/csl-citation.json"} </w:instrText>
      </w:r>
      <w:r w:rsidR="00B42C41" w:rsidRPr="00F74EE6">
        <w:fldChar w:fldCharType="separate"/>
      </w:r>
      <w:r w:rsidR="00B42C41" w:rsidRPr="00F74EE6">
        <w:t>(Wilman et al., 2014)</w:t>
      </w:r>
      <w:r w:rsidR="00B42C41" w:rsidRPr="00F74EE6">
        <w:fldChar w:fldCharType="end"/>
      </w:r>
      <w:r w:rsidRPr="00F74EE6">
        <w:t>. Dále čerpají informace o metodách a substrátech pro sběr potravy z encyklopedických dat</w:t>
      </w:r>
      <w:r w:rsidR="003768F7" w:rsidRPr="00F74EE6">
        <w:t>, zde</w:t>
      </w:r>
      <w:r w:rsidRPr="00F74EE6">
        <w:t xml:space="preserve"> např. “Handbook </w:t>
      </w:r>
      <w:proofErr w:type="spellStart"/>
      <w:r w:rsidRPr="00F74EE6">
        <w:t>of</w:t>
      </w:r>
      <w:proofErr w:type="spellEnd"/>
      <w:r w:rsidRPr="00F74EE6">
        <w:t xml:space="preserve"> </w:t>
      </w:r>
      <w:proofErr w:type="spellStart"/>
      <w:r w:rsidRPr="00F74EE6">
        <w:t>the</w:t>
      </w:r>
      <w:proofErr w:type="spellEnd"/>
      <w:r w:rsidRPr="00F74EE6">
        <w:t xml:space="preserve"> </w:t>
      </w:r>
      <w:proofErr w:type="spellStart"/>
      <w:r w:rsidRPr="00F74EE6">
        <w:t>Birds</w:t>
      </w:r>
      <w:proofErr w:type="spellEnd"/>
      <w:r w:rsidRPr="00F74EE6">
        <w:t xml:space="preserve"> </w:t>
      </w:r>
      <w:proofErr w:type="spellStart"/>
      <w:r w:rsidRPr="00F74EE6">
        <w:t>of</w:t>
      </w:r>
      <w:proofErr w:type="spellEnd"/>
      <w:r w:rsidRPr="00F74EE6">
        <w:t xml:space="preserve"> </w:t>
      </w:r>
      <w:proofErr w:type="spellStart"/>
      <w:r w:rsidRPr="00F74EE6">
        <w:t>the</w:t>
      </w:r>
      <w:proofErr w:type="spellEnd"/>
      <w:r w:rsidRPr="00F74EE6">
        <w:t xml:space="preserve"> </w:t>
      </w:r>
      <w:proofErr w:type="spellStart"/>
      <w:r w:rsidRPr="00F74EE6">
        <w:t>World</w:t>
      </w:r>
      <w:proofErr w:type="spellEnd"/>
      <w:r w:rsidR="00B42C41" w:rsidRPr="00F74EE6">
        <w:t xml:space="preserve">“ </w:t>
      </w:r>
      <w:r w:rsidR="00B42C41" w:rsidRPr="00F74EE6">
        <w:fldChar w:fldCharType="begin"/>
      </w:r>
      <w:r w:rsidR="00001073">
        <w:instrText xml:space="preserve"> ADDIN ZOTERO_ITEM CSL_CITATION {"citationID":"z86LiLap","properties":{"formattedCitation":"(del\\uc0\\u160{}Hoyo et al., 1992)","plainCitation":"(del Hoyo et al., 1992)","noteIndex":0},"citationItems":[{"id":1458,"uris":["http://zotero.org/users/11063705/items/D8M3CFTW"],"itemData":{"id":1458,"type":"book","abstract":"The Handbook of the Birds of the World (HBW) is a multi-volume series produced by the Spanish publishing house Lynx Edicions in partnership with BirdLife International. It is the first handbook to cover every known living species of bird. The series was edited by Josep del Hoyo, Andrew Elliott, Jordi Sargatal and David A. Christie.\nAll 16 volumes have been published. For the first time an animal class will have all the species illustrated and treated in detail in a single work. This has not been done before for any other group in the animal kingdom.\nMaterial in each volume is grouped first by family, with an introductory article on each family; this is followed by individual species accounts (taxonomy, subspecies and distribution, descriptive notes, habitat, food and feeding, breeding, movements, status and conservation, bibliography). In addition, all volumes except the first and second contain an essay on a particular ornithological theme. More than 200 renowned specialists and 35 illustrators (including Toni Llobet, Hilary Burn, Chris Rose and H. Douglas Pratt) from more than 40 countries have contributed to the project up to now, as well as 834 photographers from all over the world.\nSince the first volume appeared in 1992, the series has received various international awards. The first volume was selected as Bird Book of the Year by the magazines Birdwatch and British Birds, and the fifth volume was recognised as Outstanding Academic Title by Choice Magazine, the American Library Association magazine. The seventh volume, as well as being named Bird Book of the Year by Birdwatch and British Birds, also received the distinction of Best Bird Reference Book in the 2002 WorldTwitch Book Awards This same distinction was also awarded to Volume 8 a year later in 2003.\nIndividual volumes are large, measuring 32 by 25 centimetres (12.6 by 9.8 in), and weighing between 4 and 4.6 kilograms (8.8 and 10.1 lb); it has been commented in a review that \"fork-lift truck book\" would be a more appropriate title.\nAs a complement to the Handbook of the Birds of the World and with the ultimate goal of disseminating knowledge about the world's avifauna, in 2002 Lynx Edicions started the Internet Bird Collection (IBC). It is a free-access, but not free-licensed, on-line audiovisual library of the world's birds with the aim of posting videos, photos and sound recordings showing a variety of biological aspects (e.g. subspecies, plumages, feeding, breeding, etc.) for every species. It is a non-profit endeavour fuelled by material from more than one hundred contributors from around the world.\nIn early 2013, Lynx Edicions launched the online database HBW Alive, which includes the volume and family introductions and updated species accounts from all 17 published HBW volumes. Since its launch, the taxonomy has been thoroughly revised and updated twice (once for non-passerines and once for passerines), following the publication of the two volumes of the HBW and BirdLife International Illustrated Checklist of the Birds of the World.\nThe Handbook of the Birds of the World Alive site also provides a free access 'Key to Scientific Names in Ornithology'.","edition":"1992-2013","event-place":"Spauin","language":"en","license":"Creative Commons Attribution-ShareAlike License","note":"Page Version ID: 1271107214","publisher":"Lynx Edicions","publisher-place":"Spauin","title":"Handbook of the Birds of the World","URL":"https://birdsoftheworld.org/bow/home","author":[{"family":"Hoyo","given":"Joseph","non-dropping-particle":"del"},{"family":"Elliott","given":"Andrew"},{"family":"Sargatal","given":"Jordi"}],"accessed":{"date-parts":[["2025",4,17]]},"issued":{"date-parts":[["1992"]],"season":"2013"},"citation-key":"delhoyo-1992"}}],"schema":"https://github.com/citation-style-language/schema/raw/master/csl-citation.json"} </w:instrText>
      </w:r>
      <w:r w:rsidR="00B42C41" w:rsidRPr="00F74EE6">
        <w:fldChar w:fldCharType="separate"/>
      </w:r>
      <w:r w:rsidR="00B42C41" w:rsidRPr="00F74EE6">
        <w:t>(del Hoyo et al., 1992)</w:t>
      </w:r>
      <w:r w:rsidR="00B42C41" w:rsidRPr="00F74EE6">
        <w:fldChar w:fldCharType="end"/>
      </w:r>
      <w:r w:rsidRPr="00F74EE6">
        <w:t>. Na základě těchto</w:t>
      </w:r>
      <w:r w:rsidR="00B42C41" w:rsidRPr="00F74EE6">
        <w:t xml:space="preserve"> „a priori“</w:t>
      </w:r>
      <w:r w:rsidRPr="00F74EE6">
        <w:t xml:space="preserve"> dat a v rámci velice morfologicky různorodých řádů je již vztah potravní niky a </w:t>
      </w:r>
      <w:proofErr w:type="spellStart"/>
      <w:r w:rsidRPr="00F74EE6">
        <w:t>ekomorfologie</w:t>
      </w:r>
      <w:proofErr w:type="spellEnd"/>
      <w:r w:rsidRPr="00F74EE6">
        <w:t xml:space="preserve"> silnější, a daří se spolehlivě klasifikovat ptáky do těchto hrubých gild. Např. ve studii </w:t>
      </w:r>
      <w:r w:rsidR="00B42C41" w:rsidRPr="00F74EE6">
        <w:fldChar w:fldCharType="begin"/>
      </w:r>
      <w:r w:rsidR="00001073">
        <w:instrText xml:space="preserve"> ADDIN ZOTERO_ITEM CSL_CITATION {"citationID":"OmzNB8DI","properties":{"formattedCitation":"(Pigot et al., 2020)","plainCitation":"(Pigot et al., 2020)","dontUpdate":true,"noteIndex":0},"citationItems":[{"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B42C41" w:rsidRPr="00F74EE6">
        <w:fldChar w:fldCharType="separate"/>
      </w:r>
      <w:r w:rsidR="00B42C41" w:rsidRPr="00F74EE6">
        <w:t>Pigot et al. (2020)</w:t>
      </w:r>
      <w:r w:rsidR="00B42C41" w:rsidRPr="00F74EE6">
        <w:fldChar w:fldCharType="end"/>
      </w:r>
      <w:r w:rsidR="00B42C41" w:rsidRPr="00F74EE6">
        <w:t xml:space="preserve"> </w:t>
      </w:r>
      <w:r w:rsidRPr="00F74EE6">
        <w:t xml:space="preserve">dokázal model typu </w:t>
      </w:r>
      <w:proofErr w:type="spellStart"/>
      <w:r w:rsidRPr="00F74EE6">
        <w:t>random</w:t>
      </w:r>
      <w:proofErr w:type="spellEnd"/>
      <w:r w:rsidRPr="00F74EE6">
        <w:t xml:space="preserve"> </w:t>
      </w:r>
      <w:proofErr w:type="spellStart"/>
      <w:r w:rsidRPr="00F74EE6">
        <w:t>forest</w:t>
      </w:r>
      <w:proofErr w:type="spellEnd"/>
      <w:r w:rsidR="00B42C41" w:rsidRPr="00F74EE6">
        <w:t xml:space="preserve"> </w:t>
      </w:r>
      <w:r w:rsidRPr="00F74EE6">
        <w:t xml:space="preserve">založený na morfologických </w:t>
      </w:r>
      <w:r w:rsidR="002F31BD" w:rsidRPr="00F74EE6">
        <w:t>znacích</w:t>
      </w:r>
      <w:r w:rsidRPr="00F74EE6">
        <w:t xml:space="preserve"> úspěšně předpovědět gildu pro 78 % druhů ptáků. Tento rozdíl oproti mým výsledkům lze</w:t>
      </w:r>
      <w:r w:rsidR="002F31BD" w:rsidRPr="00F74EE6">
        <w:t xml:space="preserve"> částečně</w:t>
      </w:r>
      <w:r w:rsidRPr="00F74EE6">
        <w:t xml:space="preserve"> vysvětlit mnohonásobně vyšší variabilitou morfologických znaků v rámci celé třídy ptáků oproti variabilitě v rámci lesních pěvců. Tyto rozdíly ve škále lze ilustrovat pomocí hmotnosti. Zatímco všechny druhy pěvců lze umístit na hmotnostní škálu od 4,2 g (</w:t>
      </w:r>
      <w:proofErr w:type="spellStart"/>
      <w:r w:rsidRPr="00F74EE6">
        <w:t>Myiornis</w:t>
      </w:r>
      <w:proofErr w:type="spellEnd"/>
      <w:r w:rsidRPr="00F74EE6">
        <w:t xml:space="preserve"> </w:t>
      </w:r>
      <w:proofErr w:type="spellStart"/>
      <w:r w:rsidRPr="00F74EE6">
        <w:t>ecaudatus</w:t>
      </w:r>
      <w:proofErr w:type="spellEnd"/>
      <w:r w:rsidRPr="00F74EE6">
        <w:t xml:space="preserve">) do 1,5 </w:t>
      </w:r>
      <w:r w:rsidR="00D61EEF" w:rsidRPr="00F74EE6">
        <w:t>kg (</w:t>
      </w:r>
      <w:proofErr w:type="spellStart"/>
      <w:r w:rsidRPr="00F74EE6">
        <w:t>Corvus</w:t>
      </w:r>
      <w:proofErr w:type="spellEnd"/>
      <w:r w:rsidRPr="00F74EE6">
        <w:t xml:space="preserve"> </w:t>
      </w:r>
      <w:proofErr w:type="spellStart"/>
      <w:r w:rsidRPr="00F74EE6">
        <w:t>crassirostris</w:t>
      </w:r>
      <w:proofErr w:type="spellEnd"/>
      <w:r w:rsidRPr="00F74EE6">
        <w:t>), v rámci všech ptáků je toto rozpětí mnohonásobně větší, s hmotnostmi od 1,5 g u nejmenšího druhu kolibříka (</w:t>
      </w:r>
      <w:proofErr w:type="spellStart"/>
      <w:r w:rsidRPr="00F74EE6">
        <w:rPr>
          <w:highlight w:val="white"/>
        </w:rPr>
        <w:t>Mellisuga</w:t>
      </w:r>
      <w:proofErr w:type="spellEnd"/>
      <w:r w:rsidRPr="00F74EE6">
        <w:rPr>
          <w:highlight w:val="white"/>
        </w:rPr>
        <w:t xml:space="preserve"> </w:t>
      </w:r>
      <w:proofErr w:type="spellStart"/>
      <w:r w:rsidRPr="00F74EE6">
        <w:rPr>
          <w:highlight w:val="white"/>
        </w:rPr>
        <w:t>helenae</w:t>
      </w:r>
      <w:proofErr w:type="spellEnd"/>
      <w:r w:rsidRPr="00F74EE6">
        <w:t>) do asi 150 kg u pštrosa dvouprstého (</w:t>
      </w:r>
      <w:proofErr w:type="spellStart"/>
      <w:r w:rsidRPr="00F74EE6">
        <w:t>Struthio</w:t>
      </w:r>
      <w:proofErr w:type="spellEnd"/>
      <w:r w:rsidRPr="00F74EE6">
        <w:t xml:space="preserve"> </w:t>
      </w:r>
      <w:proofErr w:type="spellStart"/>
      <w:r w:rsidRPr="00F74EE6">
        <w:t>camelus</w:t>
      </w:r>
      <w:proofErr w:type="spellEnd"/>
      <w:r w:rsidRPr="00F74EE6">
        <w:t xml:space="preserve">, </w:t>
      </w:r>
      <w:hyperlink r:id="rId70">
        <w:r w:rsidR="00B42C41" w:rsidRPr="00F74EE6">
          <w:fldChar w:fldCharType="begin"/>
        </w:r>
        <w:r w:rsidR="00001073">
          <w:instrText xml:space="preserve"> ADDIN ZOTERO_ITEM CSL_CITATION {"citationID":"EYs71a5y","properties":{"formattedCitation":"(Dunning, 2008)","plainCitation":"(Dunning, 2008)","dontUpdate":true,"noteIndex":0},"citationItems":[{"id":1442,"uris":["http://zotero.org/users/11063705/items/ENNASG3W"],"itemData":{"id":1442,"type":"book","abstract":"See what’s new in the Second Edition: · Number of species included is increased from 6300 to over 8700, about 85% of the world’s birds · Better data for many of the species included in the first edition — an exhaustive compilation of new data published from 1992 through 2007 · More comprehensive coverage of Latin America, Japan, Taiwan, Southeast Asia, and more coverage of research published in non-English language journals In 1992 the CRC Handbook of Avian Body Masses broke new ground by providing a compilation of body masses for 6300 species, about two-thirds of the world’s species. The handbook instantly became the gold standard, cited in hundreds of scientific studies and a prominent fixture on the shelves of many ornithologists. Keeping the format that made the first edition so popular, the second edition features dramatic changes both in species coverage and the data quality. The new edition compiles the results of new samples that have been published for many of the birds included in the first edition, and data found for about 2400 new species, increasing the coverage to over 8700 species, about 85% of the world’s birds. The order of species and families has been revised in the text to fit with the latest publications in avian taxonomy and systematics. The second edition includes an accompanying CD-ROM with a searchable electronic database.","ISBN":"978-1-4200-6444-5","language":"en","note":"Google-Books-ID: Jxq2mAEACAAJ","number-of-pages":"672","publisher":"Taylor &amp; Francis","source":"Google Books","title":"CRC Handbook of Avian Body Masses, Second Edition","author":[{"family":"Dunning","given":"John B."}],"issued":{"date-parts":[["2008"]]},"citation-key":"dunning-2008"}}],"schema":"https://github.com/citation-style-language/schema/raw/master/csl-citation.json"} </w:instrText>
        </w:r>
        <w:r w:rsidR="00B42C41" w:rsidRPr="00F74EE6">
          <w:fldChar w:fldCharType="separate"/>
        </w:r>
        <w:r w:rsidR="00B42C41" w:rsidRPr="00F74EE6">
          <w:t>Dunning, 2008)</w:t>
        </w:r>
        <w:r w:rsidR="00B42C41" w:rsidRPr="00F74EE6">
          <w:fldChar w:fldCharType="end"/>
        </w:r>
        <w:r w:rsidRPr="00F74EE6">
          <w:t>)</w:t>
        </w:r>
      </w:hyperlink>
      <w:r w:rsidRPr="00F74EE6">
        <w:t xml:space="preserve">. Ovšem to stále nevysvětluje, proč se podařilo nalézt silnější korelace v jiných studiích zkoumajících pěvce </w:t>
      </w:r>
      <w:r w:rsidR="00B42C41" w:rsidRPr="00F74EE6">
        <w:fldChar w:fldCharType="begin"/>
      </w:r>
      <w:r w:rsidR="00001073">
        <w:instrText xml:space="preserve"> ADDIN ZOTERO_ITEM CSL_CITATION {"citationID":"pkUEsuhV","properties":{"formattedCitation":"(Miles et al., 1987)","plainCitation":"(Miles et al., 1987)","noteIndex":0},"citationItems":[{"id":1448,"uris":["http://zotero.org/users/11063705/items/HKFW4IGK"],"itemData":{"id":1448,"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citation-key":"miles-1987"}}],"schema":"https://github.com/citation-style-language/schema/raw/master/csl-citation.json"} </w:instrText>
      </w:r>
      <w:r w:rsidR="00B42C41" w:rsidRPr="00F74EE6">
        <w:fldChar w:fldCharType="separate"/>
      </w:r>
      <w:r w:rsidR="00B42C41" w:rsidRPr="00F74EE6">
        <w:t>(Miles et al., 1987)</w:t>
      </w:r>
      <w:r w:rsidR="00B42C41" w:rsidRPr="00F74EE6">
        <w:fldChar w:fldCharType="end"/>
      </w:r>
      <w:r w:rsidRPr="00F74EE6">
        <w:t xml:space="preserve">. Ačkoliv mnou použité </w:t>
      </w:r>
      <w:proofErr w:type="spellStart"/>
      <w:r w:rsidRPr="00F74EE6">
        <w:t>Mantelovy</w:t>
      </w:r>
      <w:proofErr w:type="spellEnd"/>
      <w:r w:rsidRPr="00F74EE6">
        <w:t xml:space="preserve"> testy jsou vhodnou metodou pro porovnání distančních matic</w:t>
      </w:r>
      <w:r w:rsidR="003768F7" w:rsidRPr="00F74EE6">
        <w:t>, mají své nedostatky (viz Limitace)</w:t>
      </w:r>
      <w:r w:rsidRPr="00F74EE6">
        <w:t xml:space="preserve">, </w:t>
      </w:r>
      <w:r w:rsidR="003768F7" w:rsidRPr="00F74EE6">
        <w:t xml:space="preserve">a </w:t>
      </w:r>
      <w:r w:rsidRPr="00F74EE6">
        <w:t xml:space="preserve">je důležité podotknout, že práce nacházející vyšší korelace využívají odlišné mnohorozměrné statistické metody a v budoucnu by bylo vhodné analyzovat můj </w:t>
      </w:r>
      <w:proofErr w:type="spellStart"/>
      <w:r w:rsidRPr="00F74EE6">
        <w:t>dataset</w:t>
      </w:r>
      <w:proofErr w:type="spellEnd"/>
      <w:r w:rsidRPr="00F74EE6">
        <w:t xml:space="preserve"> podobným způsobem.</w:t>
      </w:r>
    </w:p>
    <w:p w14:paraId="72602B4B" w14:textId="308AF73C" w:rsidR="00E92CFD" w:rsidRPr="00F74EE6" w:rsidRDefault="003768F7" w:rsidP="00F74EE6">
      <w:pPr>
        <w:pStyle w:val="Text"/>
      </w:pPr>
      <w:r w:rsidRPr="00F74EE6">
        <w:tab/>
      </w:r>
      <w:r w:rsidR="00E92CFD" w:rsidRPr="00F74EE6">
        <w:t xml:space="preserve">Ujišťující byla nalezená shoda ve </w:t>
      </w:r>
      <w:r w:rsidR="004F2060" w:rsidRPr="00F74EE6">
        <w:t>výsledcích,</w:t>
      </w:r>
      <w:r w:rsidR="00E92CFD" w:rsidRPr="00F74EE6">
        <w:t xml:space="preserve"> co se týče morfologických a behaviorálních konvergencí napříč fylogenetickým stromem ptáků na globální škále </w:t>
      </w:r>
      <w:r w:rsidR="00B42C41" w:rsidRPr="00F74EE6">
        <w:fldChar w:fldCharType="begin"/>
      </w:r>
      <w:r w:rsidR="00001073">
        <w:instrText xml:space="preserve"> ADDIN ZOTERO_ITEM CSL_CITATION {"citationID":"zwbfKh5V","properties":{"formattedCitation":"(Pigot et al., 2020)","plainCitation":"(Pigot et al., 2020)","noteIndex":0},"citationItems":[{"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B42C41" w:rsidRPr="00F74EE6">
        <w:fldChar w:fldCharType="separate"/>
      </w:r>
      <w:r w:rsidR="00B42C41" w:rsidRPr="00F74EE6">
        <w:t>(Pigot et al., 2020)</w:t>
      </w:r>
      <w:r w:rsidR="00B42C41" w:rsidRPr="00F74EE6">
        <w:fldChar w:fldCharType="end"/>
      </w:r>
      <w:r w:rsidR="00E92CFD" w:rsidRPr="00F74EE6">
        <w:t xml:space="preserve">. Mnou nalezené výsledky pro pěvce následují tento trend, jak zobrazuje </w:t>
      </w:r>
      <w:proofErr w:type="spellStart"/>
      <w:r w:rsidR="00E92CFD" w:rsidRPr="00F74EE6">
        <w:t>kodendrogram</w:t>
      </w:r>
      <w:proofErr w:type="spellEnd"/>
      <w:r w:rsidR="00E92CFD" w:rsidRPr="00F74EE6">
        <w:t xml:space="preserve"> fylogeneze a potravního chování (obr. 11). </w:t>
      </w:r>
    </w:p>
    <w:p w14:paraId="6E69D1A8" w14:textId="518C9B5E" w:rsidR="00E92CFD" w:rsidRDefault="004F2060" w:rsidP="004F2060">
      <w:pPr>
        <w:pStyle w:val="Nadpis21"/>
      </w:pPr>
      <w:bookmarkStart w:id="87" w:name="_8mghoen58nqb" w:colFirst="0" w:colLast="0"/>
      <w:bookmarkStart w:id="88" w:name="_Toc195971242"/>
      <w:bookmarkEnd w:id="87"/>
      <w:r>
        <w:t xml:space="preserve">3.3.4 </w:t>
      </w:r>
      <w:r w:rsidR="00E92CFD">
        <w:t>Limitace této meta-analýzy</w:t>
      </w:r>
      <w:bookmarkEnd w:id="88"/>
    </w:p>
    <w:p w14:paraId="4EE90DCA" w14:textId="77777777" w:rsidR="0050367B" w:rsidRPr="00F74EE6" w:rsidRDefault="0050367B" w:rsidP="00F74EE6">
      <w:pPr>
        <w:pStyle w:val="Text"/>
      </w:pPr>
      <w:r w:rsidRPr="00F74EE6">
        <w:t>Pozorované vztahy se na jednotlivých kontinentech mnohdy významně liší, ale pro relativně malý vzorek prací a lokalit nelze efektivně posoudit, zda jsou tyto odlišné vztahy produktem rozdílů v prostředí, vegetaci, evoluční historii těchto společenstev či zda jde o zkreslení důsledkem použitých prací či harmonizací dat. </w:t>
      </w:r>
    </w:p>
    <w:p w14:paraId="5DC2E110" w14:textId="15B5EF4A" w:rsidR="0050367B" w:rsidRPr="00F74EE6" w:rsidRDefault="0050367B" w:rsidP="00F74EE6">
      <w:pPr>
        <w:pStyle w:val="Text"/>
      </w:pPr>
      <w:r w:rsidRPr="00F74EE6">
        <w:tab/>
        <w:t xml:space="preserve">Nedostatečná data z Evropy a chybějící výzkumy tohoto typu z Jižní Ameriky a Afriky bohužel dále omezují možnosti, jak lépe osvětlit pozorované vztahy na mezikontinentální škále. Větší </w:t>
      </w:r>
      <w:r w:rsidRPr="00F74EE6">
        <w:lastRenderedPageBreak/>
        <w:t>množství prací a dat by dále mohlo pomoci vyrovnat rozdíly mezi kontinenty a až poté by bylo možné vyvozovat silnější závěry ohledně rozdílů v pozorovaných vztazích.</w:t>
      </w:r>
    </w:p>
    <w:p w14:paraId="1841051F" w14:textId="7FA9A84B" w:rsidR="0050367B" w:rsidRPr="00F74EE6" w:rsidRDefault="0050367B" w:rsidP="00F74EE6">
      <w:pPr>
        <w:pStyle w:val="Text"/>
      </w:pPr>
      <w:r w:rsidRPr="00F74EE6">
        <w:tab/>
        <w:t>Za zmínku také stojí použité kategorie metod a substrátů. Bylo nutné použít takové kategorie, které lze aplikovat v širokém spektru prostředí. Použití těchto hrubých substrátů a metod jistě smazalo určité rozdíly v chování daných druhů ve specifických habitatech. </w:t>
      </w:r>
    </w:p>
    <w:p w14:paraId="116E35BB" w14:textId="77777777" w:rsidR="0050367B" w:rsidRPr="00F74EE6" w:rsidRDefault="0050367B" w:rsidP="00F74EE6">
      <w:pPr>
        <w:pStyle w:val="Text"/>
      </w:pPr>
      <w:r w:rsidRPr="00F74EE6">
        <w:t>S kategoriemi dále souvisí rozdíly v záznamu dat v jednotlivých studiích. Rozdíly mezi některými typy potravního chování nejsou vždy zřetelné. Například kategorie “</w:t>
      </w:r>
      <w:proofErr w:type="spellStart"/>
      <w:r w:rsidRPr="00F74EE6">
        <w:t>twig</w:t>
      </w:r>
      <w:proofErr w:type="spellEnd"/>
      <w:r w:rsidRPr="00F74EE6">
        <w:t>”, která byla obvykle převedena do kategorie substrátu “kůra” může v některých pracích znamenat i řapíky listů. Jako příklad nejistých rozdílů mezi metodami lze zmínit například druhy sbírající druhy z kůry stromů. Zde není jasné, kdy jde o sběr potravy sondováním (</w:t>
      </w:r>
      <w:proofErr w:type="spellStart"/>
      <w:r w:rsidRPr="00F74EE6">
        <w:t>probing</w:t>
      </w:r>
      <w:proofErr w:type="spellEnd"/>
      <w:r w:rsidRPr="00F74EE6">
        <w:t>) a kdy jde o prosté sezobnutí (</w:t>
      </w:r>
      <w:proofErr w:type="spellStart"/>
      <w:r w:rsidRPr="00F74EE6">
        <w:t>gleaning</w:t>
      </w:r>
      <w:proofErr w:type="spellEnd"/>
      <w:r w:rsidRPr="00F74EE6">
        <w:t xml:space="preserve">). Podobně nejasné jsou rozdíly mezi metodou </w:t>
      </w:r>
      <w:proofErr w:type="spellStart"/>
      <w:r w:rsidRPr="00F74EE6">
        <w:t>snatching</w:t>
      </w:r>
      <w:proofErr w:type="spellEnd"/>
      <w:r w:rsidRPr="00F74EE6">
        <w:t xml:space="preserve"> a </w:t>
      </w:r>
      <w:proofErr w:type="spellStart"/>
      <w:r w:rsidRPr="00F74EE6">
        <w:t>hover-snatching</w:t>
      </w:r>
      <w:proofErr w:type="spellEnd"/>
      <w:r w:rsidRPr="00F74EE6">
        <w:t xml:space="preserve">. Zápis pozorování do těchto kategorií bývá bohužel z části subjektivní, a oproti např. vegetačním snímkům v botanice se ve studiích potravního chování nepodařilo vyvinout robustní a </w:t>
      </w:r>
      <w:proofErr w:type="spellStart"/>
      <w:r w:rsidRPr="00F74EE6">
        <w:t>replikovatelnou</w:t>
      </w:r>
      <w:proofErr w:type="spellEnd"/>
      <w:r w:rsidRPr="00F74EE6">
        <w:t xml:space="preserve"> metodologii. Během harmonizace dat jsem kontroloval popis metod a substrátů pro danou studii v metodických sekcích či přílohách. Bohužel mnohdy kvůli domněle intuitivním kategoriím nebyla tato sekce příliš rozvinutá (či přítomná).</w:t>
      </w:r>
    </w:p>
    <w:p w14:paraId="4C0FF4A4" w14:textId="186DC29B" w:rsidR="0050367B" w:rsidRPr="00F74EE6" w:rsidRDefault="0050367B" w:rsidP="00F74EE6">
      <w:pPr>
        <w:pStyle w:val="Text"/>
      </w:pPr>
      <w:r w:rsidRPr="00F74EE6">
        <w:tab/>
        <w:t xml:space="preserve">Jednu z limitací nacházím ve volbě </w:t>
      </w:r>
      <w:proofErr w:type="spellStart"/>
      <w:r w:rsidRPr="00F74EE6">
        <w:t>Mantelova</w:t>
      </w:r>
      <w:proofErr w:type="spellEnd"/>
      <w:r w:rsidRPr="00F74EE6">
        <w:t xml:space="preserve"> testu pro určení korelace mezi distančními maticemi morfologie, chování a fylogeneze. Ačkoliv je tato metoda pro svou jednoduchost rozšířená nejen ve studiích </w:t>
      </w:r>
      <w:proofErr w:type="spellStart"/>
      <w:r w:rsidRPr="00F74EE6">
        <w:t>kofylogeneze</w:t>
      </w:r>
      <w:proofErr w:type="spellEnd"/>
      <w:r w:rsidRPr="00F74EE6">
        <w:t xml:space="preserve"> </w:t>
      </w:r>
      <w:r w:rsidR="00B42C41" w:rsidRPr="00F74EE6">
        <w:fldChar w:fldCharType="begin"/>
      </w:r>
      <w:r w:rsidR="00001073">
        <w:instrText xml:space="preserve"> ADDIN ZOTERO_ITEM CSL_CITATION {"citationID":"36SDo6a7","properties":{"formattedCitation":"(Dismukes et al., 2022)","plainCitation":"(Dismukes et al., 2022)","noteIndex":0},"citationItems":[{"id":1551,"uris":["http://zotero.org/users/11063705/items/ZQGJ7QNE"],"itemData":{"id":1551,"type":"article-journal","abstract":"Myriad branches in the tree of life are intertwined through ecological relationships. Biologists have long hypothesized that intimate symbioses between lineages can influence diversification patterns to the extent that it leaves a topological imprint on the phylogenetic trees of interacting clades. Over the past few decades, cophylogenetic methods development has provided a toolkit for identifying such histories of codiversification, yet it is often difficult to determine which tools best suit the task at hand. In this review, we organize currently available cophylogenetic methods into three categories—pattern-based statistics, event-scoring methods, and more recently developed generative model–based methods—and discuss their assumptions and appropriateness for different types of cophylogenetic questions. We classify cophylogenetic systems based on their biological properties to provide a framework for empiricists investigating the macroevolution of symbioses. In addition, we provide recommendations for the next generation of cophylogenetic models that we hope will facilitate further methods development.","container-title":"Annual Review of Ecology, Evolution, and Systematics","DOI":"10.1146/annurev-ecolsys-102320-112823","ISSN":"1543-592X, 1545-2069","issue":"1","journalAbbreviation":"Annu. Rev. Ecol. Evol. Syst.","language":"en","page":"275-298","source":"DOI.org (Crossref)","title":"Cophylogenetic Methods to Untangle the Evolutionary History of Ecological Interactions","volume":"53","author":[{"family":"Dismukes","given":"Wade"},{"family":"Braga","given":"Mariana P."},{"family":"Hembry","given":"David H."},{"family":"Heath","given":"Tracy A."},{"family":"Landis","given":"Michael J."}],"issued":{"date-parts":[["2022",11,2]]},"citation-key":"dismukes-2022a"}}],"schema":"https://github.com/citation-style-language/schema/raw/master/csl-citation.json"} </w:instrText>
      </w:r>
      <w:r w:rsidR="00B42C41" w:rsidRPr="00F74EE6">
        <w:fldChar w:fldCharType="separate"/>
      </w:r>
      <w:r w:rsidR="00B42C41" w:rsidRPr="00F74EE6">
        <w:t>(Dismukes et al., 2022)</w:t>
      </w:r>
      <w:r w:rsidR="00B42C41" w:rsidRPr="00F74EE6">
        <w:fldChar w:fldCharType="end"/>
      </w:r>
      <w:r w:rsidRPr="00F74EE6">
        <w:t xml:space="preserve">, vykazuje nižší statistickou sílu oproti alternativním metodám, a nese zvýšené riziko chyby I. a II. typu při analýze fylogenetických dat </w:t>
      </w:r>
      <w:r w:rsidR="00B42C41" w:rsidRPr="00F74EE6">
        <w:fldChar w:fldCharType="begin"/>
      </w:r>
      <w:r w:rsidR="00001073">
        <w:instrText xml:space="preserve"> ADDIN ZOTERO_ITEM CSL_CITATION {"citationID":"UWZjLeEt","properties":{"formattedCitation":"(Harmon &amp; Glor, 2010)","plainCitation":"(Harmon &amp; Glor, 2010)","noteIndex":0},"citationItems":[{"id":1549,"uris":["http://zotero.org/users/11063705/items/HSQ5986D"],"itemData":{"id":1549,"type":"article-journal","container-title":"Evolution","DOI":"10.1111/j.1558-5646.2010.00973.x","ISSN":"00143820, 15585646","language":"en","license":"http://doi.wiley.com/10.1002/tdm_license_1.1","source":"DOI.org (Crossref)","title":"POOR STATISTICAL PERFORMANCE OF THE MANTEL TEST IN PHYLOGENETIC COMPARATIVE ANALYSES","URL":"https://academic.oup.com/evolut/article/64/7/2173/6854363","author":[{"family":"Harmon","given":"Luke J."},{"family":"Glor","given":"Richard E."}],"accessed":{"date-parts":[["2025",4,19]]},"issued":{"date-parts":[["2010",3]]},"citation-key":"harmon-2010"}}],"schema":"https://github.com/citation-style-language/schema/raw/master/csl-citation.json"} </w:instrText>
      </w:r>
      <w:r w:rsidR="00B42C41" w:rsidRPr="00F74EE6">
        <w:fldChar w:fldCharType="separate"/>
      </w:r>
      <w:r w:rsidR="00B42C41" w:rsidRPr="00F74EE6">
        <w:t>(Harmon &amp; Glor, 2010)</w:t>
      </w:r>
      <w:r w:rsidR="00B42C41" w:rsidRPr="00F74EE6">
        <w:fldChar w:fldCharType="end"/>
      </w:r>
      <w:r w:rsidRPr="00F74EE6">
        <w:t xml:space="preserve">. Použití </w:t>
      </w:r>
      <w:proofErr w:type="spellStart"/>
      <w:r w:rsidRPr="00F74EE6">
        <w:t>Mantelova</w:t>
      </w:r>
      <w:proofErr w:type="spellEnd"/>
      <w:r w:rsidRPr="00F74EE6">
        <w:t xml:space="preserve"> testu se doporučuje jen pro rozsáhlejší fylogenetické stromy. Odtud možná pramení nekonzistentní výsledky v rámci jednotlivých kontinentů.</w:t>
      </w:r>
    </w:p>
    <w:p w14:paraId="5B151B77" w14:textId="62DEA78E" w:rsidR="0050367B" w:rsidRPr="00F74EE6" w:rsidRDefault="0050367B" w:rsidP="00F74EE6">
      <w:pPr>
        <w:pStyle w:val="Text"/>
      </w:pPr>
      <w:r w:rsidRPr="00F74EE6">
        <w:tab/>
        <w:t xml:space="preserve">Interpretace slabých a nekonzistentních vztahů morfologie je obtížná. Je možné, že použité znaky ovlivňují tyto výsledky. Studie </w:t>
      </w:r>
      <w:r w:rsidR="00B42C41" w:rsidRPr="00F74EE6">
        <w:fldChar w:fldCharType="begin"/>
      </w:r>
      <w:r w:rsidR="00001073">
        <w:instrText xml:space="preserve"> ADDIN ZOTERO_ITEM CSL_CITATION {"citationID":"QZQAwIAV","properties":{"formattedCitation":"(Miles et al., 1987)","plainCitation":"(Miles et al., 1987)","dontUpdate":true,"noteIndex":0},"citationItems":[{"id":1448,"uris":["http://zotero.org/users/11063705/items/HKFW4IGK"],"itemData":{"id":1448,"type":"article-journal","abstract":"We investigated the generality of the correlation between feeding behavior and morphology in assemblages of insectivorous passerine birds. We outlined an approach that satisfies two criteria necessary for demonstrating the concordance of ecological relationships among communities. First, we determined that ecomorphological correlations were consistently strong within assemblages under comparison by canonical-correlation analysis. Second, the similarity of the ecomorphological-distance relationships among assemblages (i.e., in analogy to the similarity of slopes in a regression analysis) was analyzed by multiple-regression analysis and analysis of covariance (ANCOVA). Our analysis was based on foraging and morphological measurements obtained from passerine birds from localities in New Hampshire, Costa Rica, and St. Kitts. Our within-assemblage analyses demonstrated a strong association between ecology and morphology for the Hubbard Brook site and for the pooled sample of Costa Rica and St. Kitts. Although the correlations were strong, the temperate and tropical localities differed in the foraging variables and morphological traits that described the relationship. These results suggest a consistent relationship between morphology and feeding behavior, but we were not able to distinguish among-locality differences. A pooled canonical analysis of all three assemblages revealed two strong, significant correlations to which species in all three localities contributed, suggesting that species in the three localities share a common ecomorphological pattern. Because canonical-correlation analysis lacks the power to distinguish the contribution of each assemblage to the overall correlation, we used an ANCOVA to test for heterogeneity in the ecomorphological association. We employed a stepwise multiple-regression procedure to reduce the number of morphological measurements used in the ANCOVA. Significant models were found only for the foraging variables summarized by the first two reciprocal-averaging axes. Two ANCOVA's were subsequently performed, revealing significant unadjusted locality effects. In both analyses, however, the locality effects vanished when adjusted for differences in the morphological covariates. With one exception, both models lacked a significant interaction term between the morphological covariates and locality. Overall, the results indicate a homogeneity in ecomorphological correlations among passerine assemblages.","container-title":"The American Naturalist","DOI":"10.1086/284641","ISSN":"0003-0147","issue":"3","note":"publisher: The University of Chicago Press","page":"347-364","source":"journals.uchicago.edu (Atypon)","title":"Concordance of Ecomorphological Relationships in Three Assemblages of Passerine Birds","volume":"129","author":[{"family":"Miles","given":"Donald B."},{"family":"Ricklefs","given":"Robert E."},{"family":"Travis","given":"Joseph"}],"issued":{"date-parts":[["1987",3]]},"citation-key":"miles-1987"}}],"schema":"https://github.com/citation-style-language/schema/raw/master/csl-citation.json"} </w:instrText>
      </w:r>
      <w:r w:rsidR="00B42C41" w:rsidRPr="00F74EE6">
        <w:fldChar w:fldCharType="separate"/>
      </w:r>
      <w:r w:rsidR="00B42C41" w:rsidRPr="00F74EE6">
        <w:t>Miles et al. (1987)</w:t>
      </w:r>
      <w:r w:rsidR="00B42C41" w:rsidRPr="00F74EE6">
        <w:fldChar w:fldCharType="end"/>
      </w:r>
      <w:r w:rsidR="00B42C41" w:rsidRPr="00F74EE6">
        <w:t xml:space="preserve"> </w:t>
      </w:r>
      <w:r w:rsidRPr="00F74EE6">
        <w:t xml:space="preserve">která nalezla silnou korelaci morfologie a potravního chování, používá jako jednu proměnnou délku prvního prstu (angl. </w:t>
      </w:r>
      <w:proofErr w:type="spellStart"/>
      <w:r w:rsidRPr="00F74EE6">
        <w:t>toe</w:t>
      </w:r>
      <w:proofErr w:type="spellEnd"/>
      <w:r w:rsidRPr="00F74EE6">
        <w:t xml:space="preserve"> </w:t>
      </w:r>
      <w:proofErr w:type="spellStart"/>
      <w:r w:rsidRPr="00F74EE6">
        <w:t>length</w:t>
      </w:r>
      <w:proofErr w:type="spellEnd"/>
      <w:r w:rsidRPr="00F74EE6">
        <w:t>), a tato se v ordinační analýze ukazuje jako jedna z nejsilnějších vysvětlujících proměnných.</w:t>
      </w:r>
    </w:p>
    <w:p w14:paraId="39AD53B7" w14:textId="27538BEB" w:rsidR="00E92CFD" w:rsidRPr="0050367B" w:rsidRDefault="0050367B" w:rsidP="0050367B">
      <w:pPr>
        <w:pStyle w:val="Text"/>
      </w:pPr>
      <w:r w:rsidRPr="00F74EE6">
        <w:tab/>
        <w:t xml:space="preserve">Důsledkem těchto limitací si nedovoluji dělat silnější závěry ohledně situace na jednotlivých kontinentech, a za silné výsledky považuji pozorované vztahy na mezikontinentální škále. Výsledky z jednotlivých kontinentů napovídají, že hypotézy o konvergenci gild a morfologie ve společenstvech pěvců jsou důvodem pro pozorovaný slabý vztah fylogeneze a potravního chování. Věrohodnost těchto výsledku ale bude nutná </w:t>
      </w:r>
      <w:r w:rsidR="00B42C41" w:rsidRPr="00F74EE6">
        <w:t>ověřit,</w:t>
      </w:r>
      <w:r w:rsidRPr="00F74EE6">
        <w:t xml:space="preserve"> pokud možno s větším </w:t>
      </w:r>
      <w:proofErr w:type="spellStart"/>
      <w:r w:rsidRPr="00F74EE6">
        <w:t>datasetem</w:t>
      </w:r>
      <w:proofErr w:type="spellEnd"/>
      <w:r w:rsidRPr="00F74EE6">
        <w:t xml:space="preserve"> a za použití jiných metrik než jen </w:t>
      </w:r>
      <w:proofErr w:type="spellStart"/>
      <w:r w:rsidRPr="00F74EE6">
        <w:t>Mantelova</w:t>
      </w:r>
      <w:proofErr w:type="spellEnd"/>
      <w:r w:rsidRPr="00F74EE6">
        <w:t xml:space="preserve"> r.</w:t>
      </w:r>
    </w:p>
    <w:p w14:paraId="49715558" w14:textId="633F3786" w:rsidR="00E92CFD" w:rsidRDefault="004F2060" w:rsidP="004F2060">
      <w:pPr>
        <w:pStyle w:val="Nadpis21"/>
      </w:pPr>
      <w:bookmarkStart w:id="89" w:name="_ggnolrneoso" w:colFirst="0" w:colLast="0"/>
      <w:bookmarkStart w:id="90" w:name="_Toc195971243"/>
      <w:bookmarkEnd w:id="89"/>
      <w:r>
        <w:t xml:space="preserve">3.3.5 </w:t>
      </w:r>
      <w:r w:rsidR="00E92CFD">
        <w:t>Budoucí směřování výzkumu</w:t>
      </w:r>
      <w:bookmarkEnd w:id="90"/>
    </w:p>
    <w:p w14:paraId="1BE3DDD9" w14:textId="77777777" w:rsidR="00E92CFD" w:rsidRDefault="00E92CFD" w:rsidP="004F2060">
      <w:pPr>
        <w:pStyle w:val="Text"/>
      </w:pPr>
      <w:r>
        <w:t>Výsledky této meta analýzy jsou zajímavé ale kvůli výše zmíněným důvodům nelze činit silné závěry o ultimátních příčinách pozorovaných vztahů. Z tohoto důvodu považuji za klíčové nalézt dodatečná data alespoň pro Evropu a S. Ameriku, a pokud možno i pro Afriku a J. Ameriku. Tyto kroky plánujeme s prof. Remešem a pokud se tato data podaří nalézt, naše výsledky se budeme snažit publikovat.</w:t>
      </w:r>
    </w:p>
    <w:p w14:paraId="713C5AF6" w14:textId="2BF88838" w:rsidR="004F2060" w:rsidRDefault="00E92CFD" w:rsidP="009C232B">
      <w:pPr>
        <w:pStyle w:val="Text"/>
      </w:pPr>
      <w:r>
        <w:tab/>
        <w:t>Ideálním řešením by bylo provést standardizovanou metodologií několik vlastních studií na různých kontinentech, taková snaha by ovšem byla finančně i časově náročná. Bohužel podobné typy prací o potravním chování v dnešní době</w:t>
      </w:r>
      <w:r w:rsidR="00A439C3">
        <w:t xml:space="preserve"> nejsou publikovány</w:t>
      </w:r>
      <w:r>
        <w:t xml:space="preserve"> příliš často, a pro opravdu globální srovnání b</w:t>
      </w:r>
      <w:r w:rsidR="00F11BD2">
        <w:t>y bylo</w:t>
      </w:r>
      <w:r>
        <w:t xml:space="preserve"> nejspíš nutné provést tyto studie vlastní iniciativou</w:t>
      </w:r>
      <w:bookmarkStart w:id="91" w:name="_zha5civme1jv" w:colFirst="0" w:colLast="0"/>
      <w:bookmarkStart w:id="92" w:name="_xyh6nin58tti" w:colFirst="0" w:colLast="0"/>
      <w:bookmarkStart w:id="93" w:name="_yoydbotf83ak" w:colFirst="0" w:colLast="0"/>
      <w:bookmarkEnd w:id="91"/>
      <w:bookmarkEnd w:id="92"/>
      <w:bookmarkEnd w:id="93"/>
      <w:r>
        <w:t>.</w:t>
      </w:r>
    </w:p>
    <w:p w14:paraId="5ACE3720" w14:textId="77777777" w:rsidR="00F00351" w:rsidRDefault="002712B5" w:rsidP="00F00351">
      <w:pPr>
        <w:pStyle w:val="NadpisSekce"/>
      </w:pPr>
      <w:bookmarkStart w:id="94" w:name="_Toc195971244"/>
      <w:r>
        <w:lastRenderedPageBreak/>
        <w:t xml:space="preserve">4 </w:t>
      </w:r>
      <w:r w:rsidR="004F2060">
        <w:t>Závěr</w:t>
      </w:r>
      <w:bookmarkEnd w:id="94"/>
    </w:p>
    <w:p w14:paraId="7272FC11" w14:textId="5F6CEF46" w:rsidR="009C232B" w:rsidRPr="00F74EE6" w:rsidRDefault="00F00351" w:rsidP="00F74EE6">
      <w:pPr>
        <w:pStyle w:val="Text"/>
      </w:pPr>
      <w:r w:rsidRPr="00F74EE6">
        <w:t>V první kapitole této diplomové práce se mi na základě vlastních terénních pozorování</w:t>
      </w:r>
      <w:r w:rsidR="00A758C0" w:rsidRPr="00F74EE6">
        <w:t xml:space="preserve"> z let 2023 a 2024</w:t>
      </w:r>
      <w:r w:rsidRPr="00F74EE6">
        <w:t xml:space="preserve"> podařilo detailně popsat strukturu </w:t>
      </w:r>
      <w:r w:rsidR="009C232B" w:rsidRPr="00F74EE6">
        <w:t xml:space="preserve">potravních </w:t>
      </w:r>
      <w:r w:rsidRPr="00F74EE6">
        <w:t xml:space="preserve">gild </w:t>
      </w:r>
      <w:r w:rsidR="009C232B" w:rsidRPr="00F74EE6">
        <w:t>společenstva pěvců českého nížinného lesa</w:t>
      </w:r>
      <w:r w:rsidRPr="00F74EE6">
        <w:t xml:space="preserve"> </w:t>
      </w:r>
      <w:r w:rsidR="009C232B" w:rsidRPr="00F74EE6">
        <w:t xml:space="preserve">v </w:t>
      </w:r>
      <w:r w:rsidRPr="00F74EE6">
        <w:t xml:space="preserve">NPR </w:t>
      </w:r>
      <w:proofErr w:type="spellStart"/>
      <w:r w:rsidRPr="00F74EE6">
        <w:t>Koda</w:t>
      </w:r>
      <w:proofErr w:type="spellEnd"/>
      <w:r w:rsidRPr="00F74EE6">
        <w:t xml:space="preserve">. Na základě shlukové analýzy distanční matice </w:t>
      </w:r>
      <w:r w:rsidR="009C232B" w:rsidRPr="00F74EE6">
        <w:t xml:space="preserve">potravního chování </w:t>
      </w:r>
      <w:r w:rsidRPr="00F74EE6">
        <w:t xml:space="preserve">jsem pro toto společenstvo delimitoval šest </w:t>
      </w:r>
      <w:r w:rsidR="009C232B" w:rsidRPr="00F74EE6">
        <w:t xml:space="preserve">potravních </w:t>
      </w:r>
      <w:r w:rsidRPr="00F74EE6">
        <w:t>gil</w:t>
      </w:r>
      <w:r w:rsidR="009C232B" w:rsidRPr="00F74EE6">
        <w:t>d</w:t>
      </w:r>
      <w:r w:rsidRPr="00F74EE6">
        <w:t xml:space="preserve">. </w:t>
      </w:r>
      <w:r w:rsidR="00375734" w:rsidRPr="00F74EE6">
        <w:t xml:space="preserve">Data z behaviorálních pozorování jsem dále obohatil o bodový </w:t>
      </w:r>
      <w:proofErr w:type="spellStart"/>
      <w:r w:rsidR="00375734" w:rsidRPr="00F74EE6">
        <w:t>transekt</w:t>
      </w:r>
      <w:proofErr w:type="spellEnd"/>
      <w:r w:rsidR="00375734" w:rsidRPr="00F74EE6">
        <w:t xml:space="preserve">, který sloužil k identifikaci druhů, které jsou na lokalitě přítomné. Za dvě sezóny a celkem přes 24 návštěv lokality se nepodařilo získat dostatek </w:t>
      </w:r>
      <w:r w:rsidR="00A758C0" w:rsidRPr="00F74EE6">
        <w:t xml:space="preserve">behaviorálních </w:t>
      </w:r>
      <w:r w:rsidR="00375734" w:rsidRPr="00F74EE6">
        <w:t xml:space="preserve">dat pro </w:t>
      </w:r>
      <w:r w:rsidR="009C232B" w:rsidRPr="00F74EE6">
        <w:t>všechny druhy pěvců vyskytujících se v těchto letech v tomto společenstvu. Ze 32 druhů</w:t>
      </w:r>
      <w:r w:rsidR="00B67A85">
        <w:t xml:space="preserve"> pěvců této lokality</w:t>
      </w:r>
      <w:r w:rsidR="009C232B" w:rsidRPr="00F74EE6">
        <w:t xml:space="preserve"> </w:t>
      </w:r>
      <w:r w:rsidR="00B67A85">
        <w:t xml:space="preserve">jich jen 17 </w:t>
      </w:r>
      <w:r w:rsidR="009C232B" w:rsidRPr="00F74EE6">
        <w:t xml:space="preserve">splnilo kritéria zahrnutí do analýzy. Struktura potravních gild poměrně těsně kopírovala gildy nalezené v mé bakalářské práci </w:t>
      </w:r>
      <w:r w:rsidR="009C232B" w:rsidRPr="00F74EE6">
        <w:fldChar w:fldCharType="begin"/>
      </w:r>
      <w:r w:rsidR="00001073">
        <w:instrText xml:space="preserve"> ADDIN ZOTERO_ITEM CSL_CITATION {"citationID":"sPvgJcZq","properties":{"formattedCitation":"(Uli\\uc0\\u269{}n\\uc0\\u253{}, 2022)","plainCitation":"(Uličný, 2022)","noteIndex":0},"citationItems":[{"id":1457,"uris":["http://zotero.org/users/11063705/items/BATLP8R3"],"itemData":{"id":1457,"type":"thesis","abstract":"Uvnitř ptačích společenstev dochází k zajímavým ekologickým procesům. Mezi ptáky, kteří obývají stejné habitaty musí dle principů teorie ekologické niky docházet k efektivnímu dělení sdílených zdrojů. Jednou z oblastí, kde k těmto procesům dochází, je rozdělování potravních zdrojů. Ptáci patří ke zvířatům s vysokým metabolismem, efektivita získávání potravy je pro ně proto obzvlášť důležitá. Druhy ptáků se mezi sebou liší v morfologických adaptacích, metodách a substrátech, kterých využívají k získávání potravy. Tyto zdánlivě drobné rozdíly v chování a morfologii vedou k rozdělení potravních zdrojů, k minimalizaci interspecifické kompetice a dovolují více druhům ptáků koexistovat. Pomocí dat o potravním chování lze druhy ptáků seskupovat do potravních gild, které jsou užitečné pro práci ekologů. Faktory jako výška vegetace a její komplexnost dále ovlivňují složení ptačích společenstev a druhovou bohatost daných habitatů. První část této práce tvoří literární rešerše, která shrnuje teorii ekologické niky, různé evoluční důsledky mezidruhové kompetice, ekomorfologické adaptace ptáků k získávání potravy a jejich potravní chování v lesních habitatech. Druhou část práce představuje analýza dat o potravním chování ptáků získaných pozorováním v CHKO Český Kras.","genre":"Bakalářská práce","language":"cze","publisher":"Univerzita Palackého v Olomouci, Přírodovědecká fakulta","source":"theses.cz","title":"Potravní chování a struktura gild ve společenstvech ptáků","URL":"https://theses.cz/id/im62uu/?lang=cs","author":[{"family":"Uličný","given":"Adam"}],"accessed":{"date-parts":[["2025",4,19]]},"issued":{"date-parts":[["2022"]]},"citation-key":"ulicny-2022"}}],"schema":"https://github.com/citation-style-language/schema/raw/master/csl-citation.json"} </w:instrText>
      </w:r>
      <w:r w:rsidR="009C232B" w:rsidRPr="00F74EE6">
        <w:fldChar w:fldCharType="separate"/>
      </w:r>
      <w:r w:rsidR="009C232B" w:rsidRPr="00F74EE6">
        <w:t>(Uličný, 2022)</w:t>
      </w:r>
      <w:r w:rsidR="009C232B" w:rsidRPr="00F74EE6">
        <w:fldChar w:fldCharType="end"/>
      </w:r>
      <w:r w:rsidR="009C232B" w:rsidRPr="00F74EE6">
        <w:t xml:space="preserve"> a souhlasila s výsledky práce z podobného typu habitatu na Slovensku </w:t>
      </w:r>
      <w:r w:rsidR="009C232B" w:rsidRPr="00F74EE6">
        <w:fldChar w:fldCharType="begin"/>
      </w:r>
      <w:r w:rsidR="00001073">
        <w:instrText xml:space="preserve"> ADDIN ZOTERO_ITEM CSL_CITATION {"citationID":"4vyIpbZw","properties":{"formattedCitation":"(Kor\\uc0\\u328{}an &amp; Adam\\uc0\\u237{}k, 2007)","plainCitation":"(Korňan &amp; Adamík, 2007)","noteIndex":0},"citationItems":[{"id":1533,"uris":["http://zotero.org/users/11063705/items/JQJASJKM"],"itemData":{"id":1533,"type":"article-journal","abstract":"Two basic concepts of guild definition were developed in community ecology that enable simplification of complex communities or ecosystems into structural building blocks of species with similar niches. Root defined guild as a group of species utilising the same environmental resources by a similar foraging method. MacMahon et al. simplified the original definition even more by excluding a foraging method. This concept is focused on utilisation patterns of resources by species regardless the purpose of use. Our objectives were: (1) to test guild structure within a model ecosystem from matrices reflecting the differences between the two concepts, (2) to compare guild patterns detected by the two concepts, (3) to test whether the mixed forest ecosystem consists of significantly different groups of species representing deciduous and coniferous faunal elements. The study was conducted in a primeval beech-fir forest in NW Slovakia during 1997–2000. In total, 26 bird species were used for further numerical analyses. Two data matrices were constructed reflecting the differences between the two guild concepts. To statistically determine guild structure without arbitrary fusion criteria, a bootstrapped cluster analysis (UPGMA) of chord distances was employed to analyse the data matrices. Symmetric correspondence analysis (CA) was applied for extraction of eigenvectors responsible for the segregation of species into guilds. The classification proposed by Root produced two guild models at the levels of 6 or 9 group partitions at α = 0.10, while the classification following MacMahon et al. detected 7 guild types. The guild structures based on the two concepts were significantly different when tested by two-tailed Wilcoxon paired sample tests and the Monte Carlo among-cluster error sum of squares (SSQ) distance simulation test. Six out of the eight interpretable factors (75%) indicated analogous environmental gradients when comparing two CA ordinations. The most important environmental gradients were: (1) vertical foraging substrate — habitat structure, (2) water — terrestrial foraging substrate gradient, (3) spatial tree morphology, (4) terrestrial foraging substrate gradient, (5) arboreal — airspace gradient, and (6) mountain stream environmental gradient. We did not detect significantly different guilds for generalists and for coniferous and deciduous forest specialists.","container-title":"Community Ecology","DOI":"10.1556/ComEc.8.2007.2.1","ISSN":"1588-2756","issue":"2","journalAbbreviation":"COMMUNITY ECOLOGY","language":"en","page":"133-149","source":"Springer Link","title":"Foraging guild structure within a primaeval mixed forest bird assemblage: a comparison of two concepts","title-short":"Foraging guild structure within a primaeval mixed forest bird assemblage","volume":"8","author":[{"family":"Korňan","given":"M."},{"family":"Adamík","given":"P."}],"issued":{"date-parts":[["2007",6,1]]},"citation-key":"kornan-2007b"}}],"schema":"https://github.com/citation-style-language/schema/raw/master/csl-citation.json"} </w:instrText>
      </w:r>
      <w:r w:rsidR="009C232B" w:rsidRPr="00F74EE6">
        <w:fldChar w:fldCharType="separate"/>
      </w:r>
      <w:r w:rsidR="00A758C0" w:rsidRPr="00F74EE6">
        <w:t>(Korňan &amp; Adamík, 2007)</w:t>
      </w:r>
      <w:r w:rsidR="009C232B" w:rsidRPr="00F74EE6">
        <w:fldChar w:fldCharType="end"/>
      </w:r>
      <w:r w:rsidR="009C232B" w:rsidRPr="00F74EE6">
        <w:t xml:space="preserve">. </w:t>
      </w:r>
      <w:r w:rsidR="00A758C0" w:rsidRPr="00F74EE6">
        <w:t xml:space="preserve">Pro všechny druhy byl vypočítán také index specializace, který blíže popsal některé patrnosti tohoto společenstva. Například šoupálek dlouhoprstý byl dle očekávání více specializovaným druhem, než brhlík lesní </w:t>
      </w:r>
      <w:r w:rsidR="00A758C0" w:rsidRPr="00F74EE6">
        <w:fldChar w:fldCharType="begin"/>
      </w:r>
      <w:r w:rsidR="00001073">
        <w:instrText xml:space="preserve"> ADDIN ZOTERO_ITEM CSL_CITATION {"citationID":"JBNckR6d","properties":{"formattedCitation":"(Adam\\uc0\\u237{}k &amp; Kor\\uc0\\u328{}an, 2004)","plainCitation":"(Adamík &amp; Korňan, 2004)","noteIndex":0},"citationItems":[{"id":146,"uris":["http://zotero.org/users/11063705/items/THZ5MXSG"],"itemData":{"id":146,"type":"article-journal","language":"en","source":"Zotero","title":"Foraging ecology of two bark foraging passerine birds in an old-growth temperate forest","volume":"81","author":[{"family":"Adamík","given":"Peter"},{"family":"Korňan","given":"Martin"}],"issued":{"date-parts":[["2004"]]},"citation-key":"adamik-2004"}}],"schema":"https://github.com/citation-style-language/schema/raw/master/csl-citation.json"} </w:instrText>
      </w:r>
      <w:r w:rsidR="00A758C0" w:rsidRPr="00F74EE6">
        <w:fldChar w:fldCharType="separate"/>
      </w:r>
      <w:r w:rsidR="00A758C0" w:rsidRPr="00F74EE6">
        <w:t>(Adamík &amp; Korňan, 2004)</w:t>
      </w:r>
      <w:r w:rsidR="00A758C0" w:rsidRPr="00F74EE6">
        <w:fldChar w:fldCharType="end"/>
      </w:r>
      <w:r w:rsidR="00A758C0" w:rsidRPr="00F74EE6">
        <w:t xml:space="preserve">, což reflektuje také jeho </w:t>
      </w:r>
      <w:proofErr w:type="spellStart"/>
      <w:r w:rsidR="00A758C0" w:rsidRPr="00F74EE6">
        <w:t>ekomorfologie</w:t>
      </w:r>
      <w:proofErr w:type="spellEnd"/>
      <w:r w:rsidR="00A758C0" w:rsidRPr="00F74EE6">
        <w:t xml:space="preserve"> </w:t>
      </w:r>
      <w:r w:rsidR="00A758C0" w:rsidRPr="00F74EE6">
        <w:fldChar w:fldCharType="begin"/>
      </w:r>
      <w:r w:rsidR="00001073">
        <w:instrText xml:space="preserve"> ADDIN ZOTERO_ITEM CSL_CITATION {"citationID":"7OCMS3Za","properties":{"formattedCitation":"(Osiejuk, 1996)","plainCitation":"(Osiejuk, 1996)","noteIndex":0},"citationItems":[{"id":1153,"uris":["http://zotero.org/users/11063705/items/PV3CH6H6"],"itemData":{"id":1153,"type":"article-journal","abstract":"Locomotion patterns in the bark-foraging guild, three woodpeckers (Dendrocopos major, D. medius, D. minor) and three passerines (Sitta europaea, Certhia brachydactyla and C. familiaris), were studied during five winters (1990-1995) in mixed forests in Western Poland. The main aim of the study was to find the differences in locomotion between the studied species, as they might be important as a factor reducing competition for limited and unrenewable winter food resources. Locomotion and microhabitat utilization variables were used to obtain, on the basis of PCA, a smaller number of compound components describing mobility in foraging behaviour. PCA was also used to obtain a species body-size measurement from several external measurements . Interspecific differentiation of locomotion variables was very high and significant. Mobility of species was inversely correlated to body-size which was expressed specially in length of movement, speed of creeping, and ratio of foraging with stationary and dynamic patterns . Mean time of foraging on a tree was significantly longer in larger species, which was connected with the use of deep-foraging techniques by these species. Considering locomotion patterns, woodpeckers and passerines did not form strongly separate groups. Only both treecreepers showed very similar moving strategies, however, in this case also some significant differences were found.","container-title":"Ornis Fennica","ISSN":"0030-5685","issue":"4","language":"en","license":"Copyright (c)","note":"number: 4","page":"157-167","source":"ornisfennica.journal.fi","title":"Locomotion patterns in wintering bark-foraging birds","volume":"73","author":[{"family":"Osiejuk","given":"T. S."}],"issued":{"date-parts":[["1996",12,31]]},"citation-key":"osiejuk-1996"}}],"schema":"https://github.com/citation-style-language/schema/raw/master/csl-citation.json"} </w:instrText>
      </w:r>
      <w:r w:rsidR="00A758C0" w:rsidRPr="00F74EE6">
        <w:fldChar w:fldCharType="separate"/>
      </w:r>
      <w:r w:rsidR="00A758C0" w:rsidRPr="00F74EE6">
        <w:t>(Osiejuk, 1996)</w:t>
      </w:r>
      <w:r w:rsidR="00A758C0" w:rsidRPr="00F74EE6">
        <w:fldChar w:fldCharType="end"/>
      </w:r>
      <w:r w:rsidR="00A758C0" w:rsidRPr="00F74EE6">
        <w:t>. V rámci gildy</w:t>
      </w:r>
      <w:r w:rsidR="00E035BF" w:rsidRPr="00F74EE6">
        <w:t xml:space="preserve"> tří druhů z čeledi </w:t>
      </w:r>
      <w:proofErr w:type="spellStart"/>
      <w:r w:rsidR="00E035BF" w:rsidRPr="006C3DC5">
        <w:rPr>
          <w:i/>
          <w:iCs/>
        </w:rPr>
        <w:t>Muscicapidae</w:t>
      </w:r>
      <w:proofErr w:type="spellEnd"/>
      <w:r w:rsidR="00A758C0" w:rsidRPr="00F74EE6">
        <w:t xml:space="preserve"> živící</w:t>
      </w:r>
      <w:r w:rsidR="00E035BF" w:rsidRPr="00F74EE6">
        <w:t>ch</w:t>
      </w:r>
      <w:r w:rsidR="00A758C0" w:rsidRPr="00F74EE6">
        <w:t xml:space="preserve"> se létajícím hmyzem byl nalezen gradient specializace na tuto metodu sběru potravy, který je rovněž</w:t>
      </w:r>
      <w:r w:rsidR="00F11BD2" w:rsidRPr="00F74EE6">
        <w:t xml:space="preserve"> nalezen</w:t>
      </w:r>
      <w:r w:rsidR="00A758C0" w:rsidRPr="00F74EE6">
        <w:t xml:space="preserve"> </w:t>
      </w:r>
      <w:r w:rsidR="00F11BD2" w:rsidRPr="00F74EE6">
        <w:t xml:space="preserve">na Slovensku </w:t>
      </w:r>
      <w:r w:rsidR="00F11BD2" w:rsidRPr="00F74EE6">
        <w:fldChar w:fldCharType="begin"/>
      </w:r>
      <w:r w:rsidR="00001073">
        <w:instrText xml:space="preserve"> ADDIN ZOTERO_ITEM CSL_CITATION {"citationID":"FHJYwfln","properties":{"formattedCitation":"(Kor\\uc0\\u328{}an, 2000)","plainCitation":"(Korňan, 2000)","noteIndex":0},"citationItems":[{"id":1531,"uris":["http://zotero.org/users/11063705/items/56ACZQLS"],"itemData":{"id":1531,"type":"article-journal","abstract":"The study had two main objectives: (1) to analyze interspecific differences in foraging substrate utilization, foraging strategies, niche breadth, and niche overlap among the five flycatchers, and (2) to test the association between species foraging patterns on trees and the study site tree structure. The study was conducted in a primeval beech-fir forest in the Sramkova National Nature Reserve, the Mala Fatra Mts., in the years 1997-2000. Species specific resource use patterns indicated their position on generalist-specialist gradient. D. urbica and M. striata showed lower values of niche breadth, but higher values of nice overlap. Foraging patterns of E. rubecula and F. parva indicated rather opportunistic use of foraging substrates. Their niche breadth reached the highest values, whereas niche overlap was generally lower in comparison to airspace specialists. Niche breadth and overlap values for F. albicollis tend to have more or less medium values giving this species a position somewhere between the two groups. Resource partitioning was also well distinguished by foraging height. All species showed considerable opportunism in feeding on tree species. None of the two most dominant tree species was significantly preferred. Acer pseudoplatanus was the most selected foraging substrate. This may be result of its relatively large leaf area, thus supporting higher numbers of insects.","container-title":"Oecologia Montana","ISSN":"2644-4682","issue":"1-2","language":"en","license":"Copyright (c)","note":"number: 1-2","page":"36-43","source":"om.vuvb.uniza.sk","title":"Interspecific foraging substrate preferences among flycatchers in a primeval mixed forest (Šrámková National Nature Reserve)","volume":"9","author":[{"family":"Korňan","given":"M."}],"issued":{"date-parts":[["2000",12,1]]},"citation-key":"kornan-2000"}}],"schema":"https://github.com/citation-style-language/schema/raw/master/csl-citation.json"} </w:instrText>
      </w:r>
      <w:r w:rsidR="00F11BD2" w:rsidRPr="00F74EE6">
        <w:fldChar w:fldCharType="separate"/>
      </w:r>
      <w:r w:rsidR="00F11BD2" w:rsidRPr="00F74EE6">
        <w:t>(</w:t>
      </w:r>
      <w:proofErr w:type="spellStart"/>
      <w:r w:rsidR="00F11BD2" w:rsidRPr="00F74EE6">
        <w:t>Korňan</w:t>
      </w:r>
      <w:proofErr w:type="spellEnd"/>
      <w:r w:rsidR="00F11BD2" w:rsidRPr="00F74EE6">
        <w:t>, 2000)</w:t>
      </w:r>
      <w:r w:rsidR="00F11BD2" w:rsidRPr="00F74EE6">
        <w:fldChar w:fldCharType="end"/>
      </w:r>
      <w:r w:rsidR="00A758C0" w:rsidRPr="00F74EE6">
        <w:t>.</w:t>
      </w:r>
      <w:r w:rsidR="006C3DC5">
        <w:t xml:space="preserve"> </w:t>
      </w:r>
      <w:r w:rsidR="009C232B" w:rsidRPr="00F74EE6">
        <w:t>Tyto výsledky nejen podávají ucelenější přehled o situaci v tomto společenstvu, ale slouží také jako jedi</w:t>
      </w:r>
      <w:r w:rsidR="00F11BD2" w:rsidRPr="00F74EE6">
        <w:t>ná studie</w:t>
      </w:r>
      <w:r w:rsidR="009C232B" w:rsidRPr="00F74EE6">
        <w:t xml:space="preserve"> tohoto typu pocházející z České republiky, a v druhé kapitole této práce také jako jediný komplexní zdroj těchto dat pro Evropu. </w:t>
      </w:r>
    </w:p>
    <w:p w14:paraId="56F673D3" w14:textId="1B92987B" w:rsidR="004F2060" w:rsidRPr="00F00351" w:rsidRDefault="009C232B" w:rsidP="00F74EE6">
      <w:pPr>
        <w:pStyle w:val="Text"/>
        <w:rPr>
          <w:sz w:val="32"/>
        </w:rPr>
      </w:pPr>
      <w:r w:rsidRPr="00F74EE6">
        <w:tab/>
        <w:t xml:space="preserve">Druhá kapitola se věnovala meta-analýze dat o potravním chování na základě dostupných </w:t>
      </w:r>
      <w:r w:rsidR="00E035BF" w:rsidRPr="00F74EE6">
        <w:t>prací z vícero kontinentů</w:t>
      </w:r>
      <w:r w:rsidRPr="00F74EE6">
        <w:t xml:space="preserve">. </w:t>
      </w:r>
      <w:r w:rsidR="00F11BD2" w:rsidRPr="00F74EE6">
        <w:t>Podařilo se nalézt data ze čtyř kontinentů</w:t>
      </w:r>
      <w:r w:rsidR="00E035BF" w:rsidRPr="00F74EE6">
        <w:t>, Evropy, Asie, Severní Ameriky a Austrálie</w:t>
      </w:r>
      <w:r w:rsidR="00F11BD2" w:rsidRPr="00F74EE6">
        <w:t>. Na mezikontinentální škále byla nalezena slabá pozitivní korelace mezi fylogenezí a potravním chováním, přičemž tento vztah se zpravidla zesiloval po zacílení analýzy na jednotlivé kontinenty. Tyto výsledky naznačují vliv konvergentní evoluce potravního chování v alopatrických společenstvech</w:t>
      </w:r>
      <w:r w:rsidR="00E035BF" w:rsidRPr="00F74EE6">
        <w:t xml:space="preserve"> na základě dostupné potravy</w:t>
      </w:r>
      <w:r w:rsidR="00F11BD2" w:rsidRPr="00F74EE6">
        <w:t>, ovšem pro ověření tohoto tvrzení považuji za nutné nasbírat více dat z více lokací</w:t>
      </w:r>
      <w:r w:rsidR="00E035BF" w:rsidRPr="00F74EE6">
        <w:t xml:space="preserve">, neboť zvolená metoda měření korelace možná není dostatečně robustní pro menší </w:t>
      </w:r>
      <w:proofErr w:type="spellStart"/>
      <w:r w:rsidR="00E035BF" w:rsidRPr="00F74EE6">
        <w:t>datasety</w:t>
      </w:r>
      <w:proofErr w:type="spellEnd"/>
      <w:r w:rsidR="00E035BF" w:rsidRPr="00F74EE6">
        <w:t xml:space="preserve">. Podobný vzor konvergentních evolucí </w:t>
      </w:r>
      <w:proofErr w:type="spellStart"/>
      <w:r w:rsidR="00E035BF" w:rsidRPr="00F74EE6">
        <w:t>ekomorfologie</w:t>
      </w:r>
      <w:proofErr w:type="spellEnd"/>
      <w:r w:rsidR="00E035BF" w:rsidRPr="00F74EE6">
        <w:t xml:space="preserve"> a potravního chování </w:t>
      </w:r>
      <w:r w:rsidR="00B67A85">
        <w:t xml:space="preserve">na globální škále </w:t>
      </w:r>
      <w:r w:rsidR="00E035BF" w:rsidRPr="00F74EE6">
        <w:t xml:space="preserve">byl nalezen v práci </w:t>
      </w:r>
      <w:r w:rsidR="00E035BF" w:rsidRPr="00F74EE6">
        <w:fldChar w:fldCharType="begin"/>
      </w:r>
      <w:r w:rsidR="00001073">
        <w:instrText xml:space="preserve"> ADDIN ZOTERO_ITEM CSL_CITATION {"citationID":"OmZaC6fT","properties":{"formattedCitation":"(Pigot et al., 2020)","plainCitation":"(Pigot et al., 2020)","dontUpdate":true,"noteIndex":0},"citationItems":[{"id":843,"uris":["http://zotero.org/users/11063705/items/VDAEFTRY"],"itemData":{"id":843,"type":"article-journal","container-title":"Nature Ecology &amp; Evolution","DOI":"10.1038/s41559-019-1070-4","ISSN":"2397-334X","issue":"2","journalAbbreviation":"Nat Ecol Evol","language":"en","note":"number: 2","page":"230-239","source":"DOI.org (Crossref)","title":"Macroevolutionary convergence connects morphological form to ecological function in birds","volume":"4","author":[{"family":"Pigot","given":"Alex L."},{"family":"Sheard","given":"Catherine"},{"family":"Miller","given":"Eliot T."},{"family":"Bregman","given":"Tom P."},{"family":"Freeman","given":"Benjamin G."},{"family":"Roll","given":"Uri"},{"family":"Seddon","given":"Nathalie"},{"family":"Trisos","given":"Christopher H."},{"family":"Weeks","given":"Brian C."},{"family":"Tobias","given":"Joseph A."}],"issued":{"date-parts":[["2020",1,13]]},"citation-key":"pigot-2020a"}}],"schema":"https://github.com/citation-style-language/schema/raw/master/csl-citation.json"} </w:instrText>
      </w:r>
      <w:r w:rsidR="00E035BF" w:rsidRPr="00F74EE6">
        <w:fldChar w:fldCharType="separate"/>
      </w:r>
      <w:proofErr w:type="spellStart"/>
      <w:r w:rsidR="00E035BF" w:rsidRPr="00F74EE6">
        <w:t>Pigot</w:t>
      </w:r>
      <w:proofErr w:type="spellEnd"/>
      <w:r w:rsidR="00E035BF" w:rsidRPr="00F74EE6">
        <w:t xml:space="preserve"> et al.</w:t>
      </w:r>
      <w:r w:rsidR="00F74EE6" w:rsidRPr="00F74EE6">
        <w:t xml:space="preserve"> </w:t>
      </w:r>
      <w:r w:rsidR="00E035BF" w:rsidRPr="00F74EE6">
        <w:t>(2020)</w:t>
      </w:r>
      <w:r w:rsidR="00E035BF" w:rsidRPr="00F74EE6">
        <w:fldChar w:fldCharType="end"/>
      </w:r>
      <w:r w:rsidR="00E035BF" w:rsidRPr="00F74EE6">
        <w:t>, která hodnotila gildy na základě apriorních dat. V mé práci byl vztah morfologie s potravním chováním</w:t>
      </w:r>
      <w:r w:rsidR="006C3DC5">
        <w:t xml:space="preserve"> překvapivě </w:t>
      </w:r>
      <w:r w:rsidR="00E035BF" w:rsidRPr="00F74EE6">
        <w:t>nízký, a neodpovídá výsledkům nalezený</w:t>
      </w:r>
      <w:r w:rsidR="00A439C3">
        <w:t>m</w:t>
      </w:r>
      <w:r w:rsidR="00E035BF" w:rsidRPr="00F74EE6">
        <w:t xml:space="preserve"> v jiných studiích.</w:t>
      </w:r>
      <w:r w:rsidR="004F2060">
        <w:br w:type="page"/>
      </w:r>
    </w:p>
    <w:p w14:paraId="4A6323FA" w14:textId="419C9808" w:rsidR="00E92CFD" w:rsidRDefault="002712B5" w:rsidP="004F2060">
      <w:pPr>
        <w:pStyle w:val="NadpisSekce"/>
      </w:pPr>
      <w:bookmarkStart w:id="95" w:name="_Toc195971245"/>
      <w:r>
        <w:lastRenderedPageBreak/>
        <w:t xml:space="preserve">5 </w:t>
      </w:r>
      <w:r w:rsidR="00E92CFD">
        <w:t>Zdroje</w:t>
      </w:r>
      <w:bookmarkEnd w:id="95"/>
    </w:p>
    <w:p w14:paraId="205E8D1A" w14:textId="04A9A151" w:rsidR="000E50D3" w:rsidRPr="002712B5" w:rsidRDefault="002712B5" w:rsidP="002712B5">
      <w:pPr>
        <w:pStyle w:val="Nadpis11"/>
      </w:pPr>
      <w:bookmarkStart w:id="96" w:name="_Toc195971246"/>
      <w:r w:rsidRPr="002712B5">
        <w:t xml:space="preserve">5.1 </w:t>
      </w:r>
      <w:r w:rsidR="009860CF">
        <w:t>Software</w:t>
      </w:r>
      <w:bookmarkEnd w:id="96"/>
    </w:p>
    <w:p w14:paraId="781B4611" w14:textId="2BCCFB45" w:rsidR="000E50D3" w:rsidRDefault="001E5490" w:rsidP="000E50D3">
      <w:pPr>
        <w:tabs>
          <w:tab w:val="left" w:pos="1530"/>
        </w:tabs>
      </w:pPr>
      <w:r>
        <w:t xml:space="preserve"> </w:t>
      </w:r>
    </w:p>
    <w:p w14:paraId="14B0558F" w14:textId="25CF4313" w:rsidR="002712B5" w:rsidRDefault="002712B5" w:rsidP="002712B5">
      <w:pPr>
        <w:pStyle w:val="Nadpis11"/>
      </w:pPr>
      <w:bookmarkStart w:id="97" w:name="_Toc195971247"/>
      <w:r>
        <w:t>5.2 Literatura</w:t>
      </w:r>
      <w:bookmarkEnd w:id="97"/>
    </w:p>
    <w:p w14:paraId="3618C2FE" w14:textId="77777777" w:rsidR="00001073" w:rsidRPr="00001073" w:rsidRDefault="00114533" w:rsidP="00001073">
      <w:pPr>
        <w:pStyle w:val="Bibliografie"/>
      </w:pPr>
      <w:r>
        <w:fldChar w:fldCharType="begin"/>
      </w:r>
      <w:r>
        <w:instrText xml:space="preserve"> ADDIN ZOTERO_BIBL {"uncited":[],"omitted":[],"custom":[]} CSL_BIBLIOGRAPHY </w:instrText>
      </w:r>
      <w:r>
        <w:fldChar w:fldCharType="separate"/>
      </w:r>
      <w:r w:rsidR="00001073" w:rsidRPr="00001073">
        <w:t xml:space="preserve">Adamík, P., &amp; </w:t>
      </w:r>
      <w:proofErr w:type="spellStart"/>
      <w:r w:rsidR="00001073" w:rsidRPr="00001073">
        <w:t>Korňan</w:t>
      </w:r>
      <w:proofErr w:type="spellEnd"/>
      <w:r w:rsidR="00001073" w:rsidRPr="00001073">
        <w:t xml:space="preserve">, M. (2004). </w:t>
      </w:r>
      <w:proofErr w:type="spellStart"/>
      <w:r w:rsidR="00001073" w:rsidRPr="00001073">
        <w:rPr>
          <w:i/>
          <w:iCs/>
        </w:rPr>
        <w:t>Foraging</w:t>
      </w:r>
      <w:proofErr w:type="spellEnd"/>
      <w:r w:rsidR="00001073" w:rsidRPr="00001073">
        <w:rPr>
          <w:i/>
          <w:iCs/>
        </w:rPr>
        <w:t xml:space="preserve"> </w:t>
      </w:r>
      <w:proofErr w:type="spellStart"/>
      <w:r w:rsidR="00001073" w:rsidRPr="00001073">
        <w:rPr>
          <w:i/>
          <w:iCs/>
        </w:rPr>
        <w:t>ecology</w:t>
      </w:r>
      <w:proofErr w:type="spellEnd"/>
      <w:r w:rsidR="00001073" w:rsidRPr="00001073">
        <w:rPr>
          <w:i/>
          <w:iCs/>
        </w:rPr>
        <w:t xml:space="preserve"> </w:t>
      </w:r>
      <w:proofErr w:type="spellStart"/>
      <w:r w:rsidR="00001073" w:rsidRPr="00001073">
        <w:rPr>
          <w:i/>
          <w:iCs/>
        </w:rPr>
        <w:t>of</w:t>
      </w:r>
      <w:proofErr w:type="spellEnd"/>
      <w:r w:rsidR="00001073" w:rsidRPr="00001073">
        <w:rPr>
          <w:i/>
          <w:iCs/>
        </w:rPr>
        <w:t xml:space="preserve"> </w:t>
      </w:r>
      <w:proofErr w:type="spellStart"/>
      <w:r w:rsidR="00001073" w:rsidRPr="00001073">
        <w:rPr>
          <w:i/>
          <w:iCs/>
        </w:rPr>
        <w:t>two</w:t>
      </w:r>
      <w:proofErr w:type="spellEnd"/>
      <w:r w:rsidR="00001073" w:rsidRPr="00001073">
        <w:rPr>
          <w:i/>
          <w:iCs/>
        </w:rPr>
        <w:t xml:space="preserve"> bark </w:t>
      </w:r>
      <w:proofErr w:type="spellStart"/>
      <w:r w:rsidR="00001073" w:rsidRPr="00001073">
        <w:rPr>
          <w:i/>
          <w:iCs/>
        </w:rPr>
        <w:t>foraging</w:t>
      </w:r>
      <w:proofErr w:type="spellEnd"/>
      <w:r w:rsidR="00001073" w:rsidRPr="00001073">
        <w:rPr>
          <w:i/>
          <w:iCs/>
        </w:rPr>
        <w:t xml:space="preserve"> </w:t>
      </w:r>
      <w:proofErr w:type="spellStart"/>
      <w:r w:rsidR="00001073" w:rsidRPr="00001073">
        <w:rPr>
          <w:i/>
          <w:iCs/>
        </w:rPr>
        <w:t>passerine</w:t>
      </w:r>
      <w:proofErr w:type="spellEnd"/>
      <w:r w:rsidR="00001073" w:rsidRPr="00001073">
        <w:rPr>
          <w:i/>
          <w:iCs/>
        </w:rPr>
        <w:t xml:space="preserve"> </w:t>
      </w:r>
      <w:proofErr w:type="spellStart"/>
      <w:r w:rsidR="00001073" w:rsidRPr="00001073">
        <w:rPr>
          <w:i/>
          <w:iCs/>
        </w:rPr>
        <w:t>birds</w:t>
      </w:r>
      <w:proofErr w:type="spellEnd"/>
      <w:r w:rsidR="00001073" w:rsidRPr="00001073">
        <w:rPr>
          <w:i/>
          <w:iCs/>
        </w:rPr>
        <w:t xml:space="preserve"> in </w:t>
      </w:r>
      <w:proofErr w:type="spellStart"/>
      <w:r w:rsidR="00001073" w:rsidRPr="00001073">
        <w:rPr>
          <w:i/>
          <w:iCs/>
        </w:rPr>
        <w:t>an</w:t>
      </w:r>
      <w:proofErr w:type="spellEnd"/>
      <w:r w:rsidR="00001073" w:rsidRPr="00001073">
        <w:rPr>
          <w:i/>
          <w:iCs/>
        </w:rPr>
        <w:t xml:space="preserve"> </w:t>
      </w:r>
      <w:proofErr w:type="spellStart"/>
      <w:r w:rsidR="00001073" w:rsidRPr="00001073">
        <w:rPr>
          <w:i/>
          <w:iCs/>
        </w:rPr>
        <w:t>old-growth</w:t>
      </w:r>
      <w:proofErr w:type="spellEnd"/>
      <w:r w:rsidR="00001073" w:rsidRPr="00001073">
        <w:rPr>
          <w:i/>
          <w:iCs/>
        </w:rPr>
        <w:t xml:space="preserve"> </w:t>
      </w:r>
      <w:proofErr w:type="spellStart"/>
      <w:r w:rsidR="00001073" w:rsidRPr="00001073">
        <w:rPr>
          <w:i/>
          <w:iCs/>
        </w:rPr>
        <w:t>temperate</w:t>
      </w:r>
      <w:proofErr w:type="spellEnd"/>
      <w:r w:rsidR="00001073" w:rsidRPr="00001073">
        <w:rPr>
          <w:i/>
          <w:iCs/>
        </w:rPr>
        <w:t xml:space="preserve"> </w:t>
      </w:r>
      <w:proofErr w:type="spellStart"/>
      <w:r w:rsidR="00001073" w:rsidRPr="00001073">
        <w:rPr>
          <w:i/>
          <w:iCs/>
        </w:rPr>
        <w:t>forest</w:t>
      </w:r>
      <w:proofErr w:type="spellEnd"/>
      <w:r w:rsidR="00001073" w:rsidRPr="00001073">
        <w:t xml:space="preserve">. </w:t>
      </w:r>
      <w:r w:rsidR="00001073" w:rsidRPr="00001073">
        <w:rPr>
          <w:i/>
          <w:iCs/>
        </w:rPr>
        <w:t>81</w:t>
      </w:r>
      <w:r w:rsidR="00001073" w:rsidRPr="00001073">
        <w:t>.</w:t>
      </w:r>
    </w:p>
    <w:p w14:paraId="6EFD5BDE" w14:textId="77777777" w:rsidR="00001073" w:rsidRPr="00001073" w:rsidRDefault="00001073" w:rsidP="00001073">
      <w:pPr>
        <w:pStyle w:val="Bibliografie"/>
      </w:pPr>
      <w:proofErr w:type="spellStart"/>
      <w:r w:rsidRPr="00001073">
        <w:t>Bray</w:t>
      </w:r>
      <w:proofErr w:type="spellEnd"/>
      <w:r w:rsidRPr="00001073">
        <w:t xml:space="preserve">, J. R., &amp; </w:t>
      </w:r>
      <w:proofErr w:type="spellStart"/>
      <w:r w:rsidRPr="00001073">
        <w:t>Curtis</w:t>
      </w:r>
      <w:proofErr w:type="spellEnd"/>
      <w:r w:rsidRPr="00001073">
        <w:t xml:space="preserve">, J. T. (1957). An </w:t>
      </w:r>
      <w:proofErr w:type="spellStart"/>
      <w:r w:rsidRPr="00001073">
        <w:t>Ordination</w:t>
      </w:r>
      <w:proofErr w:type="spellEnd"/>
      <w:r w:rsidRPr="00001073">
        <w:t xml:space="preserve"> </w:t>
      </w:r>
      <w:proofErr w:type="spellStart"/>
      <w:r w:rsidRPr="00001073">
        <w:t>of</w:t>
      </w:r>
      <w:proofErr w:type="spellEnd"/>
      <w:r w:rsidRPr="00001073">
        <w:t xml:space="preserve"> </w:t>
      </w:r>
      <w:proofErr w:type="spellStart"/>
      <w:r w:rsidRPr="00001073">
        <w:t>the</w:t>
      </w:r>
      <w:proofErr w:type="spellEnd"/>
      <w:r w:rsidRPr="00001073">
        <w:t xml:space="preserve"> </w:t>
      </w:r>
      <w:proofErr w:type="spellStart"/>
      <w:r w:rsidRPr="00001073">
        <w:t>Upland</w:t>
      </w:r>
      <w:proofErr w:type="spellEnd"/>
      <w:r w:rsidRPr="00001073">
        <w:t xml:space="preserve"> </w:t>
      </w:r>
      <w:proofErr w:type="spellStart"/>
      <w:r w:rsidRPr="00001073">
        <w:t>Forest</w:t>
      </w:r>
      <w:proofErr w:type="spellEnd"/>
      <w:r w:rsidRPr="00001073">
        <w:t xml:space="preserve"> </w:t>
      </w:r>
      <w:proofErr w:type="spellStart"/>
      <w:r w:rsidRPr="00001073">
        <w:t>Communities</w:t>
      </w:r>
      <w:proofErr w:type="spellEnd"/>
      <w:r w:rsidRPr="00001073">
        <w:t xml:space="preserve"> </w:t>
      </w:r>
      <w:proofErr w:type="spellStart"/>
      <w:r w:rsidRPr="00001073">
        <w:t>of</w:t>
      </w:r>
      <w:proofErr w:type="spellEnd"/>
      <w:r w:rsidRPr="00001073">
        <w:t xml:space="preserve"> </w:t>
      </w:r>
      <w:proofErr w:type="spellStart"/>
      <w:r w:rsidRPr="00001073">
        <w:t>Southern</w:t>
      </w:r>
      <w:proofErr w:type="spellEnd"/>
      <w:r w:rsidRPr="00001073">
        <w:t xml:space="preserve"> Wisconsin. </w:t>
      </w:r>
      <w:proofErr w:type="spellStart"/>
      <w:r w:rsidRPr="00001073">
        <w:rPr>
          <w:i/>
          <w:iCs/>
        </w:rPr>
        <w:t>Ecological</w:t>
      </w:r>
      <w:proofErr w:type="spellEnd"/>
      <w:r w:rsidRPr="00001073">
        <w:rPr>
          <w:i/>
          <w:iCs/>
        </w:rPr>
        <w:t xml:space="preserve"> </w:t>
      </w:r>
      <w:proofErr w:type="spellStart"/>
      <w:r w:rsidRPr="00001073">
        <w:rPr>
          <w:i/>
          <w:iCs/>
        </w:rPr>
        <w:t>Monographs</w:t>
      </w:r>
      <w:proofErr w:type="spellEnd"/>
      <w:r w:rsidRPr="00001073">
        <w:t xml:space="preserve">, </w:t>
      </w:r>
      <w:r w:rsidRPr="00001073">
        <w:rPr>
          <w:i/>
          <w:iCs/>
        </w:rPr>
        <w:t>27</w:t>
      </w:r>
      <w:r w:rsidRPr="00001073">
        <w:t>(4), 325–349. https://doi.org/10.2307/1942268</w:t>
      </w:r>
    </w:p>
    <w:p w14:paraId="08BA4C70" w14:textId="77777777" w:rsidR="00001073" w:rsidRPr="00001073" w:rsidRDefault="00001073" w:rsidP="00001073">
      <w:pPr>
        <w:pStyle w:val="Bibliografie"/>
      </w:pPr>
      <w:proofErr w:type="spellStart"/>
      <w:r w:rsidRPr="00001073">
        <w:t>Bryant</w:t>
      </w:r>
      <w:proofErr w:type="spellEnd"/>
      <w:r w:rsidRPr="00001073">
        <w:t xml:space="preserve">, D. M. (1997). </w:t>
      </w:r>
      <w:proofErr w:type="spellStart"/>
      <w:r w:rsidRPr="00001073">
        <w:t>Energy</w:t>
      </w:r>
      <w:proofErr w:type="spellEnd"/>
      <w:r w:rsidRPr="00001073">
        <w:t xml:space="preserve"> </w:t>
      </w:r>
      <w:proofErr w:type="spellStart"/>
      <w:r w:rsidRPr="00001073">
        <w:t>expenditure</w:t>
      </w:r>
      <w:proofErr w:type="spellEnd"/>
      <w:r w:rsidRPr="00001073">
        <w:t xml:space="preserve"> in </w:t>
      </w:r>
      <w:proofErr w:type="spellStart"/>
      <w:r w:rsidRPr="00001073">
        <w:t>wild</w:t>
      </w:r>
      <w:proofErr w:type="spellEnd"/>
      <w:r w:rsidRPr="00001073">
        <w:t xml:space="preserve"> </w:t>
      </w:r>
      <w:proofErr w:type="spellStart"/>
      <w:r w:rsidRPr="00001073">
        <w:t>birds</w:t>
      </w:r>
      <w:proofErr w:type="spellEnd"/>
      <w:r w:rsidRPr="00001073">
        <w:t xml:space="preserve">. </w:t>
      </w:r>
      <w:proofErr w:type="spellStart"/>
      <w:r w:rsidRPr="00001073">
        <w:rPr>
          <w:i/>
          <w:iCs/>
        </w:rPr>
        <w:t>Proceedings</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the</w:t>
      </w:r>
      <w:proofErr w:type="spellEnd"/>
      <w:r w:rsidRPr="00001073">
        <w:rPr>
          <w:i/>
          <w:iCs/>
        </w:rPr>
        <w:t xml:space="preserve"> </w:t>
      </w:r>
      <w:proofErr w:type="spellStart"/>
      <w:r w:rsidRPr="00001073">
        <w:rPr>
          <w:i/>
          <w:iCs/>
        </w:rPr>
        <w:t>Nutrition</w:t>
      </w:r>
      <w:proofErr w:type="spellEnd"/>
      <w:r w:rsidRPr="00001073">
        <w:rPr>
          <w:i/>
          <w:iCs/>
        </w:rPr>
        <w:t xml:space="preserve"> Society</w:t>
      </w:r>
      <w:r w:rsidRPr="00001073">
        <w:t xml:space="preserve">, </w:t>
      </w:r>
      <w:r w:rsidRPr="00001073">
        <w:rPr>
          <w:i/>
          <w:iCs/>
        </w:rPr>
        <w:t>56</w:t>
      </w:r>
      <w:r w:rsidRPr="00001073">
        <w:t>(3), 1025–1039. https://doi.org/10.1079/PNS19970107</w:t>
      </w:r>
    </w:p>
    <w:p w14:paraId="6E1310AB" w14:textId="77777777" w:rsidR="00001073" w:rsidRPr="00001073" w:rsidRDefault="00001073" w:rsidP="00001073">
      <w:pPr>
        <w:pStyle w:val="Bibliografie"/>
      </w:pPr>
      <w:proofErr w:type="spellStart"/>
      <w:r w:rsidRPr="00001073">
        <w:t>Carrascal</w:t>
      </w:r>
      <w:proofErr w:type="spellEnd"/>
      <w:r w:rsidRPr="00001073">
        <w:t xml:space="preserve">, L. M., </w:t>
      </w:r>
      <w:proofErr w:type="spellStart"/>
      <w:r w:rsidRPr="00001073">
        <w:t>Potti</w:t>
      </w:r>
      <w:proofErr w:type="spellEnd"/>
      <w:r w:rsidRPr="00001073">
        <w:t>, J., &amp; Sanchez‐</w:t>
      </w:r>
      <w:proofErr w:type="spellStart"/>
      <w:r w:rsidRPr="00001073">
        <w:t>Aguado</w:t>
      </w:r>
      <w:proofErr w:type="spellEnd"/>
      <w:r w:rsidRPr="00001073">
        <w:t xml:space="preserve">, F. J. (1987). </w:t>
      </w:r>
      <w:proofErr w:type="spellStart"/>
      <w:r w:rsidRPr="00001073">
        <w:t>Spatio‐temporal</w:t>
      </w:r>
      <w:proofErr w:type="spellEnd"/>
      <w:r w:rsidRPr="00001073">
        <w:t xml:space="preserve"> </w:t>
      </w:r>
      <w:proofErr w:type="spellStart"/>
      <w:r w:rsidRPr="00001073">
        <w:t>organization</w:t>
      </w:r>
      <w:proofErr w:type="spellEnd"/>
      <w:r w:rsidRPr="00001073">
        <w:t xml:space="preserve"> </w:t>
      </w:r>
      <w:proofErr w:type="spellStart"/>
      <w:r w:rsidRPr="00001073">
        <w:t>of</w:t>
      </w:r>
      <w:proofErr w:type="spellEnd"/>
      <w:r w:rsidRPr="00001073">
        <w:t xml:space="preserve"> </w:t>
      </w:r>
      <w:proofErr w:type="spellStart"/>
      <w:r w:rsidRPr="00001073">
        <w:t>the</w:t>
      </w:r>
      <w:proofErr w:type="spellEnd"/>
      <w:r w:rsidRPr="00001073">
        <w:t xml:space="preserve"> </w:t>
      </w:r>
      <w:proofErr w:type="spellStart"/>
      <w:r w:rsidRPr="00001073">
        <w:t>bird</w:t>
      </w:r>
      <w:proofErr w:type="spellEnd"/>
      <w:r w:rsidRPr="00001073">
        <w:t xml:space="preserve"> </w:t>
      </w:r>
      <w:proofErr w:type="spellStart"/>
      <w:r w:rsidRPr="00001073">
        <w:t>communities</w:t>
      </w:r>
      <w:proofErr w:type="spellEnd"/>
      <w:r w:rsidRPr="00001073">
        <w:t xml:space="preserve"> in </w:t>
      </w:r>
      <w:proofErr w:type="spellStart"/>
      <w:r w:rsidRPr="00001073">
        <w:t>two</w:t>
      </w:r>
      <w:proofErr w:type="spellEnd"/>
      <w:r w:rsidRPr="00001073">
        <w:t xml:space="preserve"> </w:t>
      </w:r>
      <w:proofErr w:type="spellStart"/>
      <w:r w:rsidRPr="00001073">
        <w:t>Mediterranean</w:t>
      </w:r>
      <w:proofErr w:type="spellEnd"/>
      <w:r w:rsidRPr="00001073">
        <w:t xml:space="preserve"> </w:t>
      </w:r>
      <w:proofErr w:type="spellStart"/>
      <w:r w:rsidRPr="00001073">
        <w:t>montane</w:t>
      </w:r>
      <w:proofErr w:type="spellEnd"/>
      <w:r w:rsidRPr="00001073">
        <w:t xml:space="preserve"> </w:t>
      </w:r>
      <w:proofErr w:type="spellStart"/>
      <w:r w:rsidRPr="00001073">
        <w:t>forests</w:t>
      </w:r>
      <w:proofErr w:type="spellEnd"/>
      <w:r w:rsidRPr="00001073">
        <w:t xml:space="preserve">. </w:t>
      </w:r>
      <w:proofErr w:type="spellStart"/>
      <w:r w:rsidRPr="00001073">
        <w:rPr>
          <w:i/>
          <w:iCs/>
        </w:rPr>
        <w:t>Ecography</w:t>
      </w:r>
      <w:proofErr w:type="spellEnd"/>
      <w:r w:rsidRPr="00001073">
        <w:t xml:space="preserve">, </w:t>
      </w:r>
      <w:r w:rsidRPr="00001073">
        <w:rPr>
          <w:i/>
          <w:iCs/>
        </w:rPr>
        <w:t>10</w:t>
      </w:r>
      <w:r w:rsidRPr="00001073">
        <w:t>(3), 185–192. https://doi.org/10.1111/j.1600-0587.1987.tb00757.x</w:t>
      </w:r>
    </w:p>
    <w:p w14:paraId="6C7361DC" w14:textId="77777777" w:rsidR="00001073" w:rsidRPr="00001073" w:rsidRDefault="00001073" w:rsidP="00001073">
      <w:pPr>
        <w:pStyle w:val="Bibliografie"/>
      </w:pPr>
      <w:proofErr w:type="spellStart"/>
      <w:r w:rsidRPr="00001073">
        <w:t>Claramunt</w:t>
      </w:r>
      <w:proofErr w:type="spellEnd"/>
      <w:r w:rsidRPr="00001073">
        <w:t xml:space="preserve">, S. (2021). </w:t>
      </w:r>
      <w:proofErr w:type="spellStart"/>
      <w:r w:rsidRPr="00001073">
        <w:t>Flight</w:t>
      </w:r>
      <w:proofErr w:type="spellEnd"/>
      <w:r w:rsidRPr="00001073">
        <w:t xml:space="preserve"> </w:t>
      </w:r>
      <w:proofErr w:type="spellStart"/>
      <w:r w:rsidRPr="00001073">
        <w:t>efficiency</w:t>
      </w:r>
      <w:proofErr w:type="spellEnd"/>
      <w:r w:rsidRPr="00001073">
        <w:t xml:space="preserve"> </w:t>
      </w:r>
      <w:proofErr w:type="spellStart"/>
      <w:r w:rsidRPr="00001073">
        <w:t>explains</w:t>
      </w:r>
      <w:proofErr w:type="spellEnd"/>
      <w:r w:rsidRPr="00001073">
        <w:t xml:space="preserve"> </w:t>
      </w:r>
      <w:proofErr w:type="spellStart"/>
      <w:r w:rsidRPr="00001073">
        <w:t>differences</w:t>
      </w:r>
      <w:proofErr w:type="spellEnd"/>
      <w:r w:rsidRPr="00001073">
        <w:t xml:space="preserve"> in </w:t>
      </w:r>
      <w:proofErr w:type="spellStart"/>
      <w:r w:rsidRPr="00001073">
        <w:t>natal</w:t>
      </w:r>
      <w:proofErr w:type="spellEnd"/>
      <w:r w:rsidRPr="00001073">
        <w:t xml:space="preserve"> </w:t>
      </w:r>
      <w:proofErr w:type="spellStart"/>
      <w:r w:rsidRPr="00001073">
        <w:t>dispersal</w:t>
      </w:r>
      <w:proofErr w:type="spellEnd"/>
      <w:r w:rsidRPr="00001073">
        <w:t xml:space="preserve"> </w:t>
      </w:r>
      <w:proofErr w:type="spellStart"/>
      <w:r w:rsidRPr="00001073">
        <w:t>distances</w:t>
      </w:r>
      <w:proofErr w:type="spellEnd"/>
      <w:r w:rsidRPr="00001073">
        <w:t xml:space="preserve"> in </w:t>
      </w:r>
      <w:proofErr w:type="spellStart"/>
      <w:r w:rsidRPr="00001073">
        <w:t>birds</w:t>
      </w:r>
      <w:proofErr w:type="spellEnd"/>
      <w:r w:rsidRPr="00001073">
        <w:t xml:space="preserve">. </w:t>
      </w:r>
      <w:proofErr w:type="spellStart"/>
      <w:r w:rsidRPr="00001073">
        <w:rPr>
          <w:i/>
          <w:iCs/>
        </w:rPr>
        <w:t>Ecology</w:t>
      </w:r>
      <w:proofErr w:type="spellEnd"/>
      <w:r w:rsidRPr="00001073">
        <w:t xml:space="preserve">, </w:t>
      </w:r>
      <w:r w:rsidRPr="00001073">
        <w:rPr>
          <w:i/>
          <w:iCs/>
        </w:rPr>
        <w:t>102</w:t>
      </w:r>
      <w:r w:rsidRPr="00001073">
        <w:t>(9), e03442. https://doi.org/10.1002/ecy.3442</w:t>
      </w:r>
    </w:p>
    <w:p w14:paraId="217E2AF0" w14:textId="77777777" w:rsidR="00001073" w:rsidRPr="00001073" w:rsidRDefault="00001073" w:rsidP="00001073">
      <w:pPr>
        <w:pStyle w:val="Bibliografie"/>
      </w:pPr>
      <w:proofErr w:type="spellStart"/>
      <w:r w:rsidRPr="00001073">
        <w:t>del</w:t>
      </w:r>
      <w:proofErr w:type="spellEnd"/>
      <w:r w:rsidRPr="00001073">
        <w:t> </w:t>
      </w:r>
      <w:proofErr w:type="spellStart"/>
      <w:r w:rsidRPr="00001073">
        <w:t>Hoyo</w:t>
      </w:r>
      <w:proofErr w:type="spellEnd"/>
      <w:r w:rsidRPr="00001073">
        <w:t xml:space="preserve">, J., </w:t>
      </w:r>
      <w:proofErr w:type="spellStart"/>
      <w:r w:rsidRPr="00001073">
        <w:t>Elliott</w:t>
      </w:r>
      <w:proofErr w:type="spellEnd"/>
      <w:r w:rsidRPr="00001073">
        <w:t xml:space="preserve">, A., &amp; </w:t>
      </w:r>
      <w:proofErr w:type="spellStart"/>
      <w:r w:rsidRPr="00001073">
        <w:t>Sargatal</w:t>
      </w:r>
      <w:proofErr w:type="spellEnd"/>
      <w:r w:rsidRPr="00001073">
        <w:t xml:space="preserve">, J. (1992). </w:t>
      </w:r>
      <w:r w:rsidRPr="00001073">
        <w:rPr>
          <w:i/>
          <w:iCs/>
        </w:rPr>
        <w:t xml:space="preserve">Handbook </w:t>
      </w:r>
      <w:proofErr w:type="spellStart"/>
      <w:r w:rsidRPr="00001073">
        <w:rPr>
          <w:i/>
          <w:iCs/>
        </w:rPr>
        <w:t>of</w:t>
      </w:r>
      <w:proofErr w:type="spellEnd"/>
      <w:r w:rsidRPr="00001073">
        <w:rPr>
          <w:i/>
          <w:iCs/>
        </w:rPr>
        <w:t xml:space="preserve"> </w:t>
      </w:r>
      <w:proofErr w:type="spellStart"/>
      <w:r w:rsidRPr="00001073">
        <w:rPr>
          <w:i/>
          <w:iCs/>
        </w:rPr>
        <w:t>the</w:t>
      </w:r>
      <w:proofErr w:type="spellEnd"/>
      <w:r w:rsidRPr="00001073">
        <w:rPr>
          <w:i/>
          <w:iCs/>
        </w:rPr>
        <w:t xml:space="preserve"> </w:t>
      </w:r>
      <w:proofErr w:type="spellStart"/>
      <w:r w:rsidRPr="00001073">
        <w:rPr>
          <w:i/>
          <w:iCs/>
        </w:rPr>
        <w:t>Birds</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the</w:t>
      </w:r>
      <w:proofErr w:type="spellEnd"/>
      <w:r w:rsidRPr="00001073">
        <w:rPr>
          <w:i/>
          <w:iCs/>
        </w:rPr>
        <w:t xml:space="preserve"> </w:t>
      </w:r>
      <w:proofErr w:type="spellStart"/>
      <w:r w:rsidRPr="00001073">
        <w:rPr>
          <w:i/>
          <w:iCs/>
        </w:rPr>
        <w:t>World</w:t>
      </w:r>
      <w:proofErr w:type="spellEnd"/>
      <w:r w:rsidRPr="00001073">
        <w:t xml:space="preserve"> (1992.–2013. vyd.). </w:t>
      </w:r>
      <w:proofErr w:type="spellStart"/>
      <w:r w:rsidRPr="00001073">
        <w:t>Lynx</w:t>
      </w:r>
      <w:proofErr w:type="spellEnd"/>
      <w:r w:rsidRPr="00001073">
        <w:t xml:space="preserve"> </w:t>
      </w:r>
      <w:proofErr w:type="spellStart"/>
      <w:r w:rsidRPr="00001073">
        <w:t>Edicions</w:t>
      </w:r>
      <w:proofErr w:type="spellEnd"/>
      <w:r w:rsidRPr="00001073">
        <w:t>. https://birdsoftheworld.org/bow/home</w:t>
      </w:r>
    </w:p>
    <w:p w14:paraId="0041EFF7" w14:textId="77777777" w:rsidR="00001073" w:rsidRPr="00001073" w:rsidRDefault="00001073" w:rsidP="00001073">
      <w:pPr>
        <w:pStyle w:val="Bibliografie"/>
      </w:pPr>
      <w:proofErr w:type="spellStart"/>
      <w:r w:rsidRPr="00001073">
        <w:t>Dismukes</w:t>
      </w:r>
      <w:proofErr w:type="spellEnd"/>
      <w:r w:rsidRPr="00001073">
        <w:t xml:space="preserve">, W., </w:t>
      </w:r>
      <w:proofErr w:type="spellStart"/>
      <w:r w:rsidRPr="00001073">
        <w:t>Braga</w:t>
      </w:r>
      <w:proofErr w:type="spellEnd"/>
      <w:r w:rsidRPr="00001073">
        <w:t xml:space="preserve">, M. P., </w:t>
      </w:r>
      <w:proofErr w:type="spellStart"/>
      <w:r w:rsidRPr="00001073">
        <w:t>Hembry</w:t>
      </w:r>
      <w:proofErr w:type="spellEnd"/>
      <w:r w:rsidRPr="00001073">
        <w:t xml:space="preserve">, D. H., </w:t>
      </w:r>
      <w:proofErr w:type="spellStart"/>
      <w:r w:rsidRPr="00001073">
        <w:t>Heath</w:t>
      </w:r>
      <w:proofErr w:type="spellEnd"/>
      <w:r w:rsidRPr="00001073">
        <w:t xml:space="preserve">, T. A., &amp; </w:t>
      </w:r>
      <w:proofErr w:type="spellStart"/>
      <w:r w:rsidRPr="00001073">
        <w:t>Landis</w:t>
      </w:r>
      <w:proofErr w:type="spellEnd"/>
      <w:r w:rsidRPr="00001073">
        <w:t xml:space="preserve">, M. J. (2022). </w:t>
      </w:r>
      <w:proofErr w:type="spellStart"/>
      <w:r w:rsidRPr="00001073">
        <w:t>Cophylogenetic</w:t>
      </w:r>
      <w:proofErr w:type="spellEnd"/>
      <w:r w:rsidRPr="00001073">
        <w:t xml:space="preserve"> </w:t>
      </w:r>
      <w:proofErr w:type="spellStart"/>
      <w:r w:rsidRPr="00001073">
        <w:t>Methods</w:t>
      </w:r>
      <w:proofErr w:type="spellEnd"/>
      <w:r w:rsidRPr="00001073">
        <w:t xml:space="preserve"> to </w:t>
      </w:r>
      <w:proofErr w:type="spellStart"/>
      <w:r w:rsidRPr="00001073">
        <w:t>Untangle</w:t>
      </w:r>
      <w:proofErr w:type="spellEnd"/>
      <w:r w:rsidRPr="00001073">
        <w:t xml:space="preserve"> </w:t>
      </w:r>
      <w:proofErr w:type="spellStart"/>
      <w:r w:rsidRPr="00001073">
        <w:t>the</w:t>
      </w:r>
      <w:proofErr w:type="spellEnd"/>
      <w:r w:rsidRPr="00001073">
        <w:t xml:space="preserve"> </w:t>
      </w:r>
      <w:proofErr w:type="spellStart"/>
      <w:r w:rsidRPr="00001073">
        <w:t>Evolutionary</w:t>
      </w:r>
      <w:proofErr w:type="spellEnd"/>
      <w:r w:rsidRPr="00001073">
        <w:t xml:space="preserve"> </w:t>
      </w:r>
      <w:proofErr w:type="spellStart"/>
      <w:r w:rsidRPr="00001073">
        <w:t>History</w:t>
      </w:r>
      <w:proofErr w:type="spellEnd"/>
      <w:r w:rsidRPr="00001073">
        <w:t xml:space="preserve"> </w:t>
      </w:r>
      <w:proofErr w:type="spellStart"/>
      <w:r w:rsidRPr="00001073">
        <w:t>of</w:t>
      </w:r>
      <w:proofErr w:type="spellEnd"/>
      <w:r w:rsidRPr="00001073">
        <w:t xml:space="preserve"> </w:t>
      </w:r>
      <w:proofErr w:type="spellStart"/>
      <w:r w:rsidRPr="00001073">
        <w:t>Ecological</w:t>
      </w:r>
      <w:proofErr w:type="spellEnd"/>
      <w:r w:rsidRPr="00001073">
        <w:t xml:space="preserve"> </w:t>
      </w:r>
      <w:proofErr w:type="spellStart"/>
      <w:r w:rsidRPr="00001073">
        <w:t>Interactions</w:t>
      </w:r>
      <w:proofErr w:type="spellEnd"/>
      <w:r w:rsidRPr="00001073">
        <w:t xml:space="preserve">. </w:t>
      </w:r>
      <w:proofErr w:type="spellStart"/>
      <w:r w:rsidRPr="00001073">
        <w:rPr>
          <w:i/>
          <w:iCs/>
        </w:rPr>
        <w:t>Annual</w:t>
      </w:r>
      <w:proofErr w:type="spellEnd"/>
      <w:r w:rsidRPr="00001073">
        <w:rPr>
          <w:i/>
          <w:iCs/>
        </w:rPr>
        <w:t xml:space="preserve"> </w:t>
      </w:r>
      <w:proofErr w:type="spellStart"/>
      <w:r w:rsidRPr="00001073">
        <w:rPr>
          <w:i/>
          <w:iCs/>
        </w:rPr>
        <w:t>Review</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Ecology</w:t>
      </w:r>
      <w:proofErr w:type="spellEnd"/>
      <w:r w:rsidRPr="00001073">
        <w:rPr>
          <w:i/>
          <w:iCs/>
        </w:rPr>
        <w:t xml:space="preserve">, </w:t>
      </w:r>
      <w:proofErr w:type="spellStart"/>
      <w:r w:rsidRPr="00001073">
        <w:rPr>
          <w:i/>
          <w:iCs/>
        </w:rPr>
        <w:t>Evolution</w:t>
      </w:r>
      <w:proofErr w:type="spellEnd"/>
      <w:r w:rsidRPr="00001073">
        <w:rPr>
          <w:i/>
          <w:iCs/>
        </w:rPr>
        <w:t xml:space="preserve">, and </w:t>
      </w:r>
      <w:proofErr w:type="spellStart"/>
      <w:r w:rsidRPr="00001073">
        <w:rPr>
          <w:i/>
          <w:iCs/>
        </w:rPr>
        <w:t>Systematics</w:t>
      </w:r>
      <w:proofErr w:type="spellEnd"/>
      <w:r w:rsidRPr="00001073">
        <w:t xml:space="preserve">, </w:t>
      </w:r>
      <w:r w:rsidRPr="00001073">
        <w:rPr>
          <w:i/>
          <w:iCs/>
        </w:rPr>
        <w:t>53</w:t>
      </w:r>
      <w:r w:rsidRPr="00001073">
        <w:t>(1), 275–298. https://doi.org/10.1146/annurev-ecolsys-102320-112823</w:t>
      </w:r>
    </w:p>
    <w:p w14:paraId="7C9F81BC" w14:textId="77777777" w:rsidR="00001073" w:rsidRPr="00001073" w:rsidRDefault="00001073" w:rsidP="00001073">
      <w:pPr>
        <w:pStyle w:val="Bibliografie"/>
      </w:pPr>
      <w:proofErr w:type="spellStart"/>
      <w:r w:rsidRPr="00001073">
        <w:t>Dray</w:t>
      </w:r>
      <w:proofErr w:type="spellEnd"/>
      <w:r w:rsidRPr="00001073">
        <w:t xml:space="preserve">, S., &amp; </w:t>
      </w:r>
      <w:proofErr w:type="spellStart"/>
      <w:r w:rsidRPr="00001073">
        <w:t>Jombart</w:t>
      </w:r>
      <w:proofErr w:type="spellEnd"/>
      <w:r w:rsidRPr="00001073">
        <w:t xml:space="preserve">, T. (2025). </w:t>
      </w:r>
      <w:proofErr w:type="spellStart"/>
      <w:r w:rsidRPr="00001073">
        <w:rPr>
          <w:i/>
          <w:iCs/>
        </w:rPr>
        <w:t>adephylo</w:t>
      </w:r>
      <w:proofErr w:type="spellEnd"/>
      <w:r w:rsidRPr="00001073">
        <w:rPr>
          <w:i/>
          <w:iCs/>
        </w:rPr>
        <w:t xml:space="preserve">: </w:t>
      </w:r>
      <w:proofErr w:type="spellStart"/>
      <w:r w:rsidRPr="00001073">
        <w:rPr>
          <w:i/>
          <w:iCs/>
        </w:rPr>
        <w:t>Exploratory</w:t>
      </w:r>
      <w:proofErr w:type="spellEnd"/>
      <w:r w:rsidRPr="00001073">
        <w:rPr>
          <w:i/>
          <w:iCs/>
        </w:rPr>
        <w:t xml:space="preserve"> </w:t>
      </w:r>
      <w:proofErr w:type="spellStart"/>
      <w:r w:rsidRPr="00001073">
        <w:rPr>
          <w:i/>
          <w:iCs/>
        </w:rPr>
        <w:t>Analyses</w:t>
      </w:r>
      <w:proofErr w:type="spellEnd"/>
      <w:r w:rsidRPr="00001073">
        <w:rPr>
          <w:i/>
          <w:iCs/>
        </w:rPr>
        <w:t xml:space="preserve"> </w:t>
      </w:r>
      <w:proofErr w:type="spellStart"/>
      <w:r w:rsidRPr="00001073">
        <w:rPr>
          <w:i/>
          <w:iCs/>
        </w:rPr>
        <w:t>for</w:t>
      </w:r>
      <w:proofErr w:type="spellEnd"/>
      <w:r w:rsidRPr="00001073">
        <w:rPr>
          <w:i/>
          <w:iCs/>
        </w:rPr>
        <w:t xml:space="preserve"> </w:t>
      </w:r>
      <w:proofErr w:type="spellStart"/>
      <w:r w:rsidRPr="00001073">
        <w:rPr>
          <w:i/>
          <w:iCs/>
        </w:rPr>
        <w:t>the</w:t>
      </w:r>
      <w:proofErr w:type="spellEnd"/>
      <w:r w:rsidRPr="00001073">
        <w:rPr>
          <w:i/>
          <w:iCs/>
        </w:rPr>
        <w:t xml:space="preserve"> </w:t>
      </w:r>
      <w:proofErr w:type="spellStart"/>
      <w:r w:rsidRPr="00001073">
        <w:rPr>
          <w:i/>
          <w:iCs/>
        </w:rPr>
        <w:t>Phylogenetic</w:t>
      </w:r>
      <w:proofErr w:type="spellEnd"/>
      <w:r w:rsidRPr="00001073">
        <w:rPr>
          <w:i/>
          <w:iCs/>
        </w:rPr>
        <w:t xml:space="preserve"> </w:t>
      </w:r>
      <w:proofErr w:type="spellStart"/>
      <w:r w:rsidRPr="00001073">
        <w:rPr>
          <w:i/>
          <w:iCs/>
        </w:rPr>
        <w:t>Comparative</w:t>
      </w:r>
      <w:proofErr w:type="spellEnd"/>
      <w:r w:rsidRPr="00001073">
        <w:rPr>
          <w:i/>
          <w:iCs/>
        </w:rPr>
        <w:t xml:space="preserve"> </w:t>
      </w:r>
      <w:proofErr w:type="spellStart"/>
      <w:r w:rsidRPr="00001073">
        <w:rPr>
          <w:i/>
          <w:iCs/>
        </w:rPr>
        <w:t>Method</w:t>
      </w:r>
      <w:proofErr w:type="spellEnd"/>
      <w:r w:rsidRPr="00001073">
        <w:t>. https://github.com/adeverse/adephylo</w:t>
      </w:r>
    </w:p>
    <w:p w14:paraId="0E41138B" w14:textId="77777777" w:rsidR="00001073" w:rsidRPr="00001073" w:rsidRDefault="00001073" w:rsidP="00001073">
      <w:pPr>
        <w:pStyle w:val="Bibliografie"/>
      </w:pPr>
      <w:proofErr w:type="spellStart"/>
      <w:r w:rsidRPr="00001073">
        <w:t>Dunning</w:t>
      </w:r>
      <w:proofErr w:type="spellEnd"/>
      <w:r w:rsidRPr="00001073">
        <w:t xml:space="preserve">, J. B. (2008). </w:t>
      </w:r>
      <w:r w:rsidRPr="00001073">
        <w:rPr>
          <w:i/>
          <w:iCs/>
        </w:rPr>
        <w:t xml:space="preserve">CRC Handbook </w:t>
      </w:r>
      <w:proofErr w:type="spellStart"/>
      <w:r w:rsidRPr="00001073">
        <w:rPr>
          <w:i/>
          <w:iCs/>
        </w:rPr>
        <w:t>of</w:t>
      </w:r>
      <w:proofErr w:type="spellEnd"/>
      <w:r w:rsidRPr="00001073">
        <w:rPr>
          <w:i/>
          <w:iCs/>
        </w:rPr>
        <w:t xml:space="preserve"> </w:t>
      </w:r>
      <w:proofErr w:type="spellStart"/>
      <w:r w:rsidRPr="00001073">
        <w:rPr>
          <w:i/>
          <w:iCs/>
        </w:rPr>
        <w:t>Avian</w:t>
      </w:r>
      <w:proofErr w:type="spellEnd"/>
      <w:r w:rsidRPr="00001073">
        <w:rPr>
          <w:i/>
          <w:iCs/>
        </w:rPr>
        <w:t xml:space="preserve"> Body </w:t>
      </w:r>
      <w:proofErr w:type="spellStart"/>
      <w:r w:rsidRPr="00001073">
        <w:rPr>
          <w:i/>
          <w:iCs/>
        </w:rPr>
        <w:t>Masses</w:t>
      </w:r>
      <w:proofErr w:type="spellEnd"/>
      <w:r w:rsidRPr="00001073">
        <w:rPr>
          <w:i/>
          <w:iCs/>
        </w:rPr>
        <w:t xml:space="preserve">, Second </w:t>
      </w:r>
      <w:proofErr w:type="spellStart"/>
      <w:r w:rsidRPr="00001073">
        <w:rPr>
          <w:i/>
          <w:iCs/>
        </w:rPr>
        <w:t>Edition</w:t>
      </w:r>
      <w:proofErr w:type="spellEnd"/>
      <w:r w:rsidRPr="00001073">
        <w:t>. Taylor &amp; Francis.</w:t>
      </w:r>
    </w:p>
    <w:p w14:paraId="7197824D" w14:textId="77777777" w:rsidR="00001073" w:rsidRPr="00001073" w:rsidRDefault="00001073" w:rsidP="00001073">
      <w:pPr>
        <w:pStyle w:val="Bibliografie"/>
      </w:pPr>
      <w:proofErr w:type="spellStart"/>
      <w:r w:rsidRPr="00001073">
        <w:lastRenderedPageBreak/>
        <w:t>Felice</w:t>
      </w:r>
      <w:proofErr w:type="spellEnd"/>
      <w:r w:rsidRPr="00001073">
        <w:t xml:space="preserve">, R. N., Tobias, J. A., </w:t>
      </w:r>
      <w:proofErr w:type="spellStart"/>
      <w:r w:rsidRPr="00001073">
        <w:t>Pigot</w:t>
      </w:r>
      <w:proofErr w:type="spellEnd"/>
      <w:r w:rsidRPr="00001073">
        <w:t xml:space="preserve">, A. L., &amp; </w:t>
      </w:r>
      <w:proofErr w:type="spellStart"/>
      <w:r w:rsidRPr="00001073">
        <w:t>Goswami</w:t>
      </w:r>
      <w:proofErr w:type="spellEnd"/>
      <w:r w:rsidRPr="00001073">
        <w:t xml:space="preserve">, A. (2019). </w:t>
      </w:r>
      <w:proofErr w:type="spellStart"/>
      <w:r w:rsidRPr="00001073">
        <w:t>Dietary</w:t>
      </w:r>
      <w:proofErr w:type="spellEnd"/>
      <w:r w:rsidRPr="00001073">
        <w:t xml:space="preserve"> </w:t>
      </w:r>
      <w:proofErr w:type="spellStart"/>
      <w:r w:rsidRPr="00001073">
        <w:t>niche</w:t>
      </w:r>
      <w:proofErr w:type="spellEnd"/>
      <w:r w:rsidRPr="00001073">
        <w:t xml:space="preserve"> and </w:t>
      </w:r>
      <w:proofErr w:type="spellStart"/>
      <w:r w:rsidRPr="00001073">
        <w:t>the</w:t>
      </w:r>
      <w:proofErr w:type="spellEnd"/>
      <w:r w:rsidRPr="00001073">
        <w:t xml:space="preserve"> </w:t>
      </w:r>
      <w:proofErr w:type="spellStart"/>
      <w:r w:rsidRPr="00001073">
        <w:t>evolution</w:t>
      </w:r>
      <w:proofErr w:type="spellEnd"/>
      <w:r w:rsidRPr="00001073">
        <w:t xml:space="preserve"> </w:t>
      </w:r>
      <w:proofErr w:type="spellStart"/>
      <w:r w:rsidRPr="00001073">
        <w:t>of</w:t>
      </w:r>
      <w:proofErr w:type="spellEnd"/>
      <w:r w:rsidRPr="00001073">
        <w:t xml:space="preserve"> </w:t>
      </w:r>
      <w:proofErr w:type="spellStart"/>
      <w:r w:rsidRPr="00001073">
        <w:t>cranial</w:t>
      </w:r>
      <w:proofErr w:type="spellEnd"/>
      <w:r w:rsidRPr="00001073">
        <w:t xml:space="preserve"> </w:t>
      </w:r>
      <w:proofErr w:type="spellStart"/>
      <w:r w:rsidRPr="00001073">
        <w:t>morphology</w:t>
      </w:r>
      <w:proofErr w:type="spellEnd"/>
      <w:r w:rsidRPr="00001073">
        <w:t xml:space="preserve"> in </w:t>
      </w:r>
      <w:proofErr w:type="spellStart"/>
      <w:r w:rsidRPr="00001073">
        <w:t>birds</w:t>
      </w:r>
      <w:proofErr w:type="spellEnd"/>
      <w:r w:rsidRPr="00001073">
        <w:t xml:space="preserve">. </w:t>
      </w:r>
      <w:proofErr w:type="spellStart"/>
      <w:r w:rsidRPr="00001073">
        <w:rPr>
          <w:i/>
          <w:iCs/>
        </w:rPr>
        <w:t>Proceedings</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the</w:t>
      </w:r>
      <w:proofErr w:type="spellEnd"/>
      <w:r w:rsidRPr="00001073">
        <w:rPr>
          <w:i/>
          <w:iCs/>
        </w:rPr>
        <w:t xml:space="preserve"> </w:t>
      </w:r>
      <w:proofErr w:type="spellStart"/>
      <w:r w:rsidRPr="00001073">
        <w:rPr>
          <w:i/>
          <w:iCs/>
        </w:rPr>
        <w:t>Royal</w:t>
      </w:r>
      <w:proofErr w:type="spellEnd"/>
      <w:r w:rsidRPr="00001073">
        <w:rPr>
          <w:i/>
          <w:iCs/>
        </w:rPr>
        <w:t xml:space="preserve"> Society B: </w:t>
      </w:r>
      <w:proofErr w:type="spellStart"/>
      <w:r w:rsidRPr="00001073">
        <w:rPr>
          <w:i/>
          <w:iCs/>
        </w:rPr>
        <w:t>Biological</w:t>
      </w:r>
      <w:proofErr w:type="spellEnd"/>
      <w:r w:rsidRPr="00001073">
        <w:rPr>
          <w:i/>
          <w:iCs/>
        </w:rPr>
        <w:t xml:space="preserve"> </w:t>
      </w:r>
      <w:proofErr w:type="spellStart"/>
      <w:r w:rsidRPr="00001073">
        <w:rPr>
          <w:i/>
          <w:iCs/>
        </w:rPr>
        <w:t>Sciences</w:t>
      </w:r>
      <w:proofErr w:type="spellEnd"/>
      <w:r w:rsidRPr="00001073">
        <w:t xml:space="preserve">, </w:t>
      </w:r>
      <w:r w:rsidRPr="00001073">
        <w:rPr>
          <w:i/>
          <w:iCs/>
        </w:rPr>
        <w:t>286</w:t>
      </w:r>
      <w:r w:rsidRPr="00001073">
        <w:t>(1897), 20182677. https://doi.org/10.1098/rspb.2018.2677</w:t>
      </w:r>
    </w:p>
    <w:p w14:paraId="5C6EB6C3" w14:textId="77777777" w:rsidR="00001073" w:rsidRPr="00001073" w:rsidRDefault="00001073" w:rsidP="00001073">
      <w:pPr>
        <w:pStyle w:val="Bibliografie"/>
      </w:pPr>
      <w:proofErr w:type="spellStart"/>
      <w:r w:rsidRPr="00001073">
        <w:t>Galili</w:t>
      </w:r>
      <w:proofErr w:type="spellEnd"/>
      <w:r w:rsidRPr="00001073">
        <w:t xml:space="preserve">, T. (2015). </w:t>
      </w:r>
      <w:proofErr w:type="spellStart"/>
      <w:r w:rsidRPr="00001073">
        <w:t>dendextend</w:t>
      </w:r>
      <w:proofErr w:type="spellEnd"/>
      <w:r w:rsidRPr="00001073">
        <w:t xml:space="preserve">: An R </w:t>
      </w:r>
      <w:proofErr w:type="spellStart"/>
      <w:r w:rsidRPr="00001073">
        <w:t>package</w:t>
      </w:r>
      <w:proofErr w:type="spellEnd"/>
      <w:r w:rsidRPr="00001073">
        <w:t xml:space="preserve"> </w:t>
      </w:r>
      <w:proofErr w:type="spellStart"/>
      <w:r w:rsidRPr="00001073">
        <w:t>for</w:t>
      </w:r>
      <w:proofErr w:type="spellEnd"/>
      <w:r w:rsidRPr="00001073">
        <w:t xml:space="preserve"> </w:t>
      </w:r>
      <w:proofErr w:type="spellStart"/>
      <w:r w:rsidRPr="00001073">
        <w:t>visualizing</w:t>
      </w:r>
      <w:proofErr w:type="spellEnd"/>
      <w:r w:rsidRPr="00001073">
        <w:t xml:space="preserve">, </w:t>
      </w:r>
      <w:proofErr w:type="spellStart"/>
      <w:r w:rsidRPr="00001073">
        <w:t>adjusting</w:t>
      </w:r>
      <w:proofErr w:type="spellEnd"/>
      <w:r w:rsidRPr="00001073">
        <w:t xml:space="preserve">, and </w:t>
      </w:r>
      <w:proofErr w:type="spellStart"/>
      <w:r w:rsidRPr="00001073">
        <w:t>comparing</w:t>
      </w:r>
      <w:proofErr w:type="spellEnd"/>
      <w:r w:rsidRPr="00001073">
        <w:t xml:space="preserve"> </w:t>
      </w:r>
      <w:proofErr w:type="spellStart"/>
      <w:r w:rsidRPr="00001073">
        <w:t>trees</w:t>
      </w:r>
      <w:proofErr w:type="spellEnd"/>
      <w:r w:rsidRPr="00001073">
        <w:t xml:space="preserve"> </w:t>
      </w:r>
      <w:proofErr w:type="spellStart"/>
      <w:r w:rsidRPr="00001073">
        <w:t>of</w:t>
      </w:r>
      <w:proofErr w:type="spellEnd"/>
      <w:r w:rsidRPr="00001073">
        <w:t xml:space="preserve"> </w:t>
      </w:r>
      <w:proofErr w:type="spellStart"/>
      <w:r w:rsidRPr="00001073">
        <w:t>hierarchical</w:t>
      </w:r>
      <w:proofErr w:type="spellEnd"/>
      <w:r w:rsidRPr="00001073">
        <w:t xml:space="preserve"> </w:t>
      </w:r>
      <w:proofErr w:type="spellStart"/>
      <w:r w:rsidRPr="00001073">
        <w:t>clustering</w:t>
      </w:r>
      <w:proofErr w:type="spellEnd"/>
      <w:r w:rsidRPr="00001073">
        <w:t xml:space="preserve">. </w:t>
      </w:r>
      <w:proofErr w:type="spellStart"/>
      <w:r w:rsidRPr="00001073">
        <w:rPr>
          <w:i/>
          <w:iCs/>
        </w:rPr>
        <w:t>Bioinformatics</w:t>
      </w:r>
      <w:proofErr w:type="spellEnd"/>
      <w:r w:rsidRPr="00001073">
        <w:t>. https://doi.org/10.1093/bioinformatics/btv428</w:t>
      </w:r>
    </w:p>
    <w:p w14:paraId="1E663B2C" w14:textId="77777777" w:rsidR="00001073" w:rsidRPr="00001073" w:rsidRDefault="00001073" w:rsidP="00001073">
      <w:pPr>
        <w:pStyle w:val="Bibliografie"/>
      </w:pPr>
      <w:proofErr w:type="spellStart"/>
      <w:r w:rsidRPr="00001073">
        <w:t>Glazier</w:t>
      </w:r>
      <w:proofErr w:type="spellEnd"/>
      <w:r w:rsidRPr="00001073">
        <w:t xml:space="preserve">, D. S. (2021). </w:t>
      </w:r>
      <w:proofErr w:type="spellStart"/>
      <w:r w:rsidRPr="00001073">
        <w:t>Biological</w:t>
      </w:r>
      <w:proofErr w:type="spellEnd"/>
      <w:r w:rsidRPr="00001073">
        <w:t xml:space="preserve"> </w:t>
      </w:r>
      <w:proofErr w:type="spellStart"/>
      <w:r w:rsidRPr="00001073">
        <w:t>scaling</w:t>
      </w:r>
      <w:proofErr w:type="spellEnd"/>
      <w:r w:rsidRPr="00001073">
        <w:t xml:space="preserve"> </w:t>
      </w:r>
      <w:proofErr w:type="spellStart"/>
      <w:r w:rsidRPr="00001073">
        <w:t>analyses</w:t>
      </w:r>
      <w:proofErr w:type="spellEnd"/>
      <w:r w:rsidRPr="00001073">
        <w:t xml:space="preserve"> are more </w:t>
      </w:r>
      <w:proofErr w:type="spellStart"/>
      <w:r w:rsidRPr="00001073">
        <w:t>than</w:t>
      </w:r>
      <w:proofErr w:type="spellEnd"/>
      <w:r w:rsidRPr="00001073">
        <w:t xml:space="preserve"> </w:t>
      </w:r>
      <w:proofErr w:type="spellStart"/>
      <w:r w:rsidRPr="00001073">
        <w:t>statistical</w:t>
      </w:r>
      <w:proofErr w:type="spellEnd"/>
      <w:r w:rsidRPr="00001073">
        <w:t xml:space="preserve"> line </w:t>
      </w:r>
      <w:proofErr w:type="spellStart"/>
      <w:r w:rsidRPr="00001073">
        <w:t>fitting</w:t>
      </w:r>
      <w:proofErr w:type="spellEnd"/>
      <w:r w:rsidRPr="00001073">
        <w:t xml:space="preserve">. </w:t>
      </w:r>
      <w:proofErr w:type="spellStart"/>
      <w:r w:rsidRPr="00001073">
        <w:rPr>
          <w:i/>
          <w:iCs/>
        </w:rPr>
        <w:t>Journal</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Experimental</w:t>
      </w:r>
      <w:proofErr w:type="spellEnd"/>
      <w:r w:rsidRPr="00001073">
        <w:rPr>
          <w:i/>
          <w:iCs/>
        </w:rPr>
        <w:t xml:space="preserve"> Biology</w:t>
      </w:r>
      <w:r w:rsidRPr="00001073">
        <w:t xml:space="preserve">, </w:t>
      </w:r>
      <w:r w:rsidRPr="00001073">
        <w:rPr>
          <w:i/>
          <w:iCs/>
        </w:rPr>
        <w:t>224</w:t>
      </w:r>
      <w:r w:rsidRPr="00001073">
        <w:t>(11), jeb241059. https://doi.org/10.1242/jeb.241059</w:t>
      </w:r>
    </w:p>
    <w:p w14:paraId="52F8C2C7" w14:textId="77777777" w:rsidR="00001073" w:rsidRPr="00001073" w:rsidRDefault="00001073" w:rsidP="00001073">
      <w:pPr>
        <w:pStyle w:val="Bibliografie"/>
      </w:pPr>
      <w:proofErr w:type="spellStart"/>
      <w:r w:rsidRPr="00001073">
        <w:t>Hackathon</w:t>
      </w:r>
      <w:proofErr w:type="spellEnd"/>
      <w:r w:rsidRPr="00001073">
        <w:t xml:space="preserve">, R., </w:t>
      </w:r>
      <w:proofErr w:type="spellStart"/>
      <w:r w:rsidRPr="00001073">
        <w:t>Bolker</w:t>
      </w:r>
      <w:proofErr w:type="spellEnd"/>
      <w:r w:rsidRPr="00001073">
        <w:t xml:space="preserve">, B., &amp; </w:t>
      </w:r>
      <w:proofErr w:type="spellStart"/>
      <w:r w:rsidRPr="00001073">
        <w:t>Butler</w:t>
      </w:r>
      <w:proofErr w:type="spellEnd"/>
      <w:r w:rsidRPr="00001073">
        <w:t xml:space="preserve">, M. (2024). </w:t>
      </w:r>
      <w:proofErr w:type="spellStart"/>
      <w:r w:rsidRPr="00001073">
        <w:rPr>
          <w:i/>
          <w:iCs/>
        </w:rPr>
        <w:t>phylobase</w:t>
      </w:r>
      <w:proofErr w:type="spellEnd"/>
      <w:r w:rsidRPr="00001073">
        <w:rPr>
          <w:i/>
          <w:iCs/>
        </w:rPr>
        <w:t xml:space="preserve">: Base </w:t>
      </w:r>
      <w:proofErr w:type="spellStart"/>
      <w:r w:rsidRPr="00001073">
        <w:rPr>
          <w:i/>
          <w:iCs/>
        </w:rPr>
        <w:t>Package</w:t>
      </w:r>
      <w:proofErr w:type="spellEnd"/>
      <w:r w:rsidRPr="00001073">
        <w:rPr>
          <w:i/>
          <w:iCs/>
        </w:rPr>
        <w:t xml:space="preserve"> </w:t>
      </w:r>
      <w:proofErr w:type="spellStart"/>
      <w:r w:rsidRPr="00001073">
        <w:rPr>
          <w:i/>
          <w:iCs/>
        </w:rPr>
        <w:t>for</w:t>
      </w:r>
      <w:proofErr w:type="spellEnd"/>
      <w:r w:rsidRPr="00001073">
        <w:rPr>
          <w:i/>
          <w:iCs/>
        </w:rPr>
        <w:t xml:space="preserve"> </w:t>
      </w:r>
      <w:proofErr w:type="spellStart"/>
      <w:r w:rsidRPr="00001073">
        <w:rPr>
          <w:i/>
          <w:iCs/>
        </w:rPr>
        <w:t>Phylogenetic</w:t>
      </w:r>
      <w:proofErr w:type="spellEnd"/>
      <w:r w:rsidRPr="00001073">
        <w:rPr>
          <w:i/>
          <w:iCs/>
        </w:rPr>
        <w:t xml:space="preserve"> </w:t>
      </w:r>
      <w:proofErr w:type="spellStart"/>
      <w:r w:rsidRPr="00001073">
        <w:rPr>
          <w:i/>
          <w:iCs/>
        </w:rPr>
        <w:t>Structures</w:t>
      </w:r>
      <w:proofErr w:type="spellEnd"/>
      <w:r w:rsidRPr="00001073">
        <w:rPr>
          <w:i/>
          <w:iCs/>
        </w:rPr>
        <w:t xml:space="preserve"> and </w:t>
      </w:r>
      <w:proofErr w:type="spellStart"/>
      <w:r w:rsidRPr="00001073">
        <w:rPr>
          <w:i/>
          <w:iCs/>
        </w:rPr>
        <w:t>Comparative</w:t>
      </w:r>
      <w:proofErr w:type="spellEnd"/>
      <w:r w:rsidRPr="00001073">
        <w:rPr>
          <w:i/>
          <w:iCs/>
        </w:rPr>
        <w:t xml:space="preserve"> Data</w:t>
      </w:r>
      <w:r w:rsidRPr="00001073">
        <w:t>. https://github.com/fmichonneau/phylobase</w:t>
      </w:r>
    </w:p>
    <w:p w14:paraId="2C55242F" w14:textId="77777777" w:rsidR="00001073" w:rsidRPr="00001073" w:rsidRDefault="00001073" w:rsidP="00001073">
      <w:pPr>
        <w:pStyle w:val="Bibliografie"/>
      </w:pPr>
      <w:proofErr w:type="spellStart"/>
      <w:r w:rsidRPr="00001073">
        <w:t>Harmon</w:t>
      </w:r>
      <w:proofErr w:type="spellEnd"/>
      <w:r w:rsidRPr="00001073">
        <w:t xml:space="preserve">, L. J., &amp; </w:t>
      </w:r>
      <w:proofErr w:type="spellStart"/>
      <w:r w:rsidRPr="00001073">
        <w:t>Glor</w:t>
      </w:r>
      <w:proofErr w:type="spellEnd"/>
      <w:r w:rsidRPr="00001073">
        <w:t xml:space="preserve">, R. E. (2010). POOR STATISTICAL PERFORMANCE OF THE MANTEL TEST IN PHYLOGENETIC COMPARATIVE ANALYSES. </w:t>
      </w:r>
      <w:proofErr w:type="spellStart"/>
      <w:r w:rsidRPr="00001073">
        <w:rPr>
          <w:i/>
          <w:iCs/>
        </w:rPr>
        <w:t>Evolution</w:t>
      </w:r>
      <w:proofErr w:type="spellEnd"/>
      <w:r w:rsidRPr="00001073">
        <w:t>. https://doi.org/10.1111/j.1558-5646.2010.00973.x</w:t>
      </w:r>
    </w:p>
    <w:p w14:paraId="5959FB62" w14:textId="77777777" w:rsidR="00001073" w:rsidRPr="00001073" w:rsidRDefault="00001073" w:rsidP="00001073">
      <w:pPr>
        <w:pStyle w:val="Bibliografie"/>
      </w:pPr>
      <w:proofErr w:type="spellStart"/>
      <w:r w:rsidRPr="00001073">
        <w:t>Chan</w:t>
      </w:r>
      <w:proofErr w:type="spellEnd"/>
      <w:r w:rsidRPr="00001073">
        <w:t xml:space="preserve">, K. (2001). </w:t>
      </w:r>
      <w:proofErr w:type="spellStart"/>
      <w:r w:rsidRPr="00001073">
        <w:t>Partial</w:t>
      </w:r>
      <w:proofErr w:type="spellEnd"/>
      <w:r w:rsidRPr="00001073">
        <w:t xml:space="preserve"> </w:t>
      </w:r>
      <w:proofErr w:type="spellStart"/>
      <w:r w:rsidRPr="00001073">
        <w:t>migration</w:t>
      </w:r>
      <w:proofErr w:type="spellEnd"/>
      <w:r w:rsidRPr="00001073">
        <w:t xml:space="preserve"> in </w:t>
      </w:r>
      <w:proofErr w:type="spellStart"/>
      <w:r w:rsidRPr="00001073">
        <w:t>Australian</w:t>
      </w:r>
      <w:proofErr w:type="spellEnd"/>
      <w:r w:rsidRPr="00001073">
        <w:t xml:space="preserve"> </w:t>
      </w:r>
      <w:proofErr w:type="spellStart"/>
      <w:r w:rsidRPr="00001073">
        <w:t>landbirds</w:t>
      </w:r>
      <w:proofErr w:type="spellEnd"/>
      <w:r w:rsidRPr="00001073">
        <w:t xml:space="preserve">: A </w:t>
      </w:r>
      <w:proofErr w:type="spellStart"/>
      <w:r w:rsidRPr="00001073">
        <w:t>review</w:t>
      </w:r>
      <w:proofErr w:type="spellEnd"/>
      <w:r w:rsidRPr="00001073">
        <w:t xml:space="preserve">. </w:t>
      </w:r>
      <w:proofErr w:type="gramStart"/>
      <w:r w:rsidRPr="00001073">
        <w:rPr>
          <w:i/>
          <w:iCs/>
        </w:rPr>
        <w:t xml:space="preserve">Emu - </w:t>
      </w:r>
      <w:proofErr w:type="spellStart"/>
      <w:r w:rsidRPr="00001073">
        <w:rPr>
          <w:i/>
          <w:iCs/>
        </w:rPr>
        <w:t>Austral</w:t>
      </w:r>
      <w:proofErr w:type="spellEnd"/>
      <w:proofErr w:type="gramEnd"/>
      <w:r w:rsidRPr="00001073">
        <w:rPr>
          <w:i/>
          <w:iCs/>
        </w:rPr>
        <w:t xml:space="preserve"> </w:t>
      </w:r>
      <w:proofErr w:type="spellStart"/>
      <w:r w:rsidRPr="00001073">
        <w:rPr>
          <w:i/>
          <w:iCs/>
        </w:rPr>
        <w:t>Ornithology</w:t>
      </w:r>
      <w:proofErr w:type="spellEnd"/>
      <w:r w:rsidRPr="00001073">
        <w:t xml:space="preserve">, </w:t>
      </w:r>
      <w:r w:rsidRPr="00001073">
        <w:rPr>
          <w:i/>
          <w:iCs/>
        </w:rPr>
        <w:t>101</w:t>
      </w:r>
      <w:r w:rsidRPr="00001073">
        <w:t>(4), 281–292. https://doi.org/10.1071/MU00034</w:t>
      </w:r>
    </w:p>
    <w:p w14:paraId="6C0DD669" w14:textId="77777777" w:rsidR="00001073" w:rsidRPr="00001073" w:rsidRDefault="00001073" w:rsidP="00001073">
      <w:pPr>
        <w:pStyle w:val="Bibliografie"/>
      </w:pPr>
      <w:proofErr w:type="spellStart"/>
      <w:r w:rsidRPr="00001073">
        <w:t>Jetz</w:t>
      </w:r>
      <w:proofErr w:type="spellEnd"/>
      <w:r w:rsidRPr="00001073">
        <w:t xml:space="preserve">, W., Thomas, G. H., </w:t>
      </w:r>
      <w:proofErr w:type="spellStart"/>
      <w:r w:rsidRPr="00001073">
        <w:t>Joy</w:t>
      </w:r>
      <w:proofErr w:type="spellEnd"/>
      <w:r w:rsidRPr="00001073">
        <w:t xml:space="preserve">, J. B., Hartmann, K., &amp; </w:t>
      </w:r>
      <w:proofErr w:type="spellStart"/>
      <w:r w:rsidRPr="00001073">
        <w:t>Mooers</w:t>
      </w:r>
      <w:proofErr w:type="spellEnd"/>
      <w:r w:rsidRPr="00001073">
        <w:t xml:space="preserve">, A. O. (2012). </w:t>
      </w:r>
      <w:proofErr w:type="spellStart"/>
      <w:r w:rsidRPr="00001073">
        <w:t>The</w:t>
      </w:r>
      <w:proofErr w:type="spellEnd"/>
      <w:r w:rsidRPr="00001073">
        <w:t xml:space="preserve"> </w:t>
      </w:r>
      <w:proofErr w:type="spellStart"/>
      <w:r w:rsidRPr="00001073">
        <w:t>global</w:t>
      </w:r>
      <w:proofErr w:type="spellEnd"/>
      <w:r w:rsidRPr="00001073">
        <w:t xml:space="preserve"> </w:t>
      </w:r>
      <w:proofErr w:type="gramStart"/>
      <w:r w:rsidRPr="00001073">
        <w:t>diversity</w:t>
      </w:r>
      <w:proofErr w:type="gramEnd"/>
      <w:r w:rsidRPr="00001073">
        <w:t xml:space="preserve"> </w:t>
      </w:r>
      <w:proofErr w:type="spellStart"/>
      <w:r w:rsidRPr="00001073">
        <w:t>of</w:t>
      </w:r>
      <w:proofErr w:type="spellEnd"/>
      <w:r w:rsidRPr="00001073">
        <w:t xml:space="preserve"> </w:t>
      </w:r>
      <w:proofErr w:type="spellStart"/>
      <w:r w:rsidRPr="00001073">
        <w:t>birds</w:t>
      </w:r>
      <w:proofErr w:type="spellEnd"/>
      <w:r w:rsidRPr="00001073">
        <w:t xml:space="preserve"> in </w:t>
      </w:r>
      <w:proofErr w:type="spellStart"/>
      <w:r w:rsidRPr="00001073">
        <w:t>space</w:t>
      </w:r>
      <w:proofErr w:type="spellEnd"/>
      <w:r w:rsidRPr="00001073">
        <w:t xml:space="preserve"> and </w:t>
      </w:r>
      <w:proofErr w:type="spellStart"/>
      <w:r w:rsidRPr="00001073">
        <w:t>time</w:t>
      </w:r>
      <w:proofErr w:type="spellEnd"/>
      <w:r w:rsidRPr="00001073">
        <w:t xml:space="preserve">. </w:t>
      </w:r>
      <w:proofErr w:type="spellStart"/>
      <w:r w:rsidRPr="00001073">
        <w:rPr>
          <w:i/>
          <w:iCs/>
        </w:rPr>
        <w:t>Nature</w:t>
      </w:r>
      <w:proofErr w:type="spellEnd"/>
      <w:r w:rsidRPr="00001073">
        <w:t xml:space="preserve">, </w:t>
      </w:r>
      <w:r w:rsidRPr="00001073">
        <w:rPr>
          <w:i/>
          <w:iCs/>
        </w:rPr>
        <w:t>491</w:t>
      </w:r>
      <w:r w:rsidRPr="00001073">
        <w:t>(7424), 444–448. https://doi.org/10.1038/nature11631</w:t>
      </w:r>
    </w:p>
    <w:p w14:paraId="69E764FD" w14:textId="77777777" w:rsidR="00001073" w:rsidRPr="00001073" w:rsidRDefault="00001073" w:rsidP="00001073">
      <w:pPr>
        <w:pStyle w:val="Bibliografie"/>
      </w:pPr>
      <w:proofErr w:type="spellStart"/>
      <w:r w:rsidRPr="00001073">
        <w:t>Keck</w:t>
      </w:r>
      <w:proofErr w:type="spellEnd"/>
      <w:r w:rsidRPr="00001073">
        <w:t xml:space="preserve">, F. (2023). </w:t>
      </w:r>
      <w:proofErr w:type="spellStart"/>
      <w:r w:rsidRPr="00001073">
        <w:rPr>
          <w:i/>
          <w:iCs/>
        </w:rPr>
        <w:t>phylosignal</w:t>
      </w:r>
      <w:proofErr w:type="spellEnd"/>
      <w:r w:rsidRPr="00001073">
        <w:rPr>
          <w:i/>
          <w:iCs/>
        </w:rPr>
        <w:t xml:space="preserve">: </w:t>
      </w:r>
      <w:proofErr w:type="spellStart"/>
      <w:r w:rsidRPr="00001073">
        <w:rPr>
          <w:i/>
          <w:iCs/>
        </w:rPr>
        <w:t>Exploring</w:t>
      </w:r>
      <w:proofErr w:type="spellEnd"/>
      <w:r w:rsidRPr="00001073">
        <w:rPr>
          <w:i/>
          <w:iCs/>
        </w:rPr>
        <w:t xml:space="preserve"> </w:t>
      </w:r>
      <w:proofErr w:type="spellStart"/>
      <w:r w:rsidRPr="00001073">
        <w:rPr>
          <w:i/>
          <w:iCs/>
        </w:rPr>
        <w:t>the</w:t>
      </w:r>
      <w:proofErr w:type="spellEnd"/>
      <w:r w:rsidRPr="00001073">
        <w:rPr>
          <w:i/>
          <w:iCs/>
        </w:rPr>
        <w:t xml:space="preserve"> </w:t>
      </w:r>
      <w:proofErr w:type="spellStart"/>
      <w:r w:rsidRPr="00001073">
        <w:rPr>
          <w:i/>
          <w:iCs/>
        </w:rPr>
        <w:t>Phylogenetic</w:t>
      </w:r>
      <w:proofErr w:type="spellEnd"/>
      <w:r w:rsidRPr="00001073">
        <w:rPr>
          <w:i/>
          <w:iCs/>
        </w:rPr>
        <w:t xml:space="preserve"> </w:t>
      </w:r>
      <w:proofErr w:type="spellStart"/>
      <w:r w:rsidRPr="00001073">
        <w:rPr>
          <w:i/>
          <w:iCs/>
        </w:rPr>
        <w:t>Signal</w:t>
      </w:r>
      <w:proofErr w:type="spellEnd"/>
      <w:r w:rsidRPr="00001073">
        <w:rPr>
          <w:i/>
          <w:iCs/>
        </w:rPr>
        <w:t xml:space="preserve"> in </w:t>
      </w:r>
      <w:proofErr w:type="spellStart"/>
      <w:r w:rsidRPr="00001073">
        <w:rPr>
          <w:i/>
          <w:iCs/>
        </w:rPr>
        <w:t>Continuous</w:t>
      </w:r>
      <w:proofErr w:type="spellEnd"/>
      <w:r w:rsidRPr="00001073">
        <w:rPr>
          <w:i/>
          <w:iCs/>
        </w:rPr>
        <w:t xml:space="preserve"> </w:t>
      </w:r>
      <w:proofErr w:type="spellStart"/>
      <w:r w:rsidRPr="00001073">
        <w:rPr>
          <w:i/>
          <w:iCs/>
        </w:rPr>
        <w:t>Traits</w:t>
      </w:r>
      <w:proofErr w:type="spellEnd"/>
      <w:r w:rsidRPr="00001073">
        <w:t>. https://CRAN.R-project.org/package=phylosignal</w:t>
      </w:r>
    </w:p>
    <w:p w14:paraId="6D1A3F02" w14:textId="77777777" w:rsidR="00001073" w:rsidRPr="00001073" w:rsidRDefault="00001073" w:rsidP="00001073">
      <w:pPr>
        <w:pStyle w:val="Bibliografie"/>
      </w:pPr>
      <w:proofErr w:type="spellStart"/>
      <w:r w:rsidRPr="00001073">
        <w:t>Korňan</w:t>
      </w:r>
      <w:proofErr w:type="spellEnd"/>
      <w:r w:rsidRPr="00001073">
        <w:t xml:space="preserve">, M. (2000). </w:t>
      </w:r>
      <w:proofErr w:type="spellStart"/>
      <w:r w:rsidRPr="00001073">
        <w:t>Interspecific</w:t>
      </w:r>
      <w:proofErr w:type="spellEnd"/>
      <w:r w:rsidRPr="00001073">
        <w:t xml:space="preserve"> </w:t>
      </w:r>
      <w:proofErr w:type="spellStart"/>
      <w:r w:rsidRPr="00001073">
        <w:t>foraging</w:t>
      </w:r>
      <w:proofErr w:type="spellEnd"/>
      <w:r w:rsidRPr="00001073">
        <w:t xml:space="preserve"> </w:t>
      </w:r>
      <w:proofErr w:type="spellStart"/>
      <w:r w:rsidRPr="00001073">
        <w:t>substrate</w:t>
      </w:r>
      <w:proofErr w:type="spellEnd"/>
      <w:r w:rsidRPr="00001073">
        <w:t xml:space="preserve"> </w:t>
      </w:r>
      <w:proofErr w:type="spellStart"/>
      <w:r w:rsidRPr="00001073">
        <w:t>preferences</w:t>
      </w:r>
      <w:proofErr w:type="spellEnd"/>
      <w:r w:rsidRPr="00001073">
        <w:t xml:space="preserve"> </w:t>
      </w:r>
      <w:proofErr w:type="spellStart"/>
      <w:r w:rsidRPr="00001073">
        <w:t>among</w:t>
      </w:r>
      <w:proofErr w:type="spellEnd"/>
      <w:r w:rsidRPr="00001073">
        <w:t xml:space="preserve"> </w:t>
      </w:r>
      <w:proofErr w:type="spellStart"/>
      <w:r w:rsidRPr="00001073">
        <w:t>flycatchers</w:t>
      </w:r>
      <w:proofErr w:type="spellEnd"/>
      <w:r w:rsidRPr="00001073">
        <w:t xml:space="preserve"> in a </w:t>
      </w:r>
      <w:proofErr w:type="spellStart"/>
      <w:r w:rsidRPr="00001073">
        <w:t>primeval</w:t>
      </w:r>
      <w:proofErr w:type="spellEnd"/>
      <w:r w:rsidRPr="00001073">
        <w:t xml:space="preserve"> </w:t>
      </w:r>
      <w:proofErr w:type="spellStart"/>
      <w:r w:rsidRPr="00001073">
        <w:t>mixed</w:t>
      </w:r>
      <w:proofErr w:type="spellEnd"/>
      <w:r w:rsidRPr="00001073">
        <w:t xml:space="preserve"> </w:t>
      </w:r>
      <w:proofErr w:type="spellStart"/>
      <w:r w:rsidRPr="00001073">
        <w:t>forest</w:t>
      </w:r>
      <w:proofErr w:type="spellEnd"/>
      <w:r w:rsidRPr="00001073">
        <w:t xml:space="preserve"> (Šrámková </w:t>
      </w:r>
      <w:proofErr w:type="spellStart"/>
      <w:r w:rsidRPr="00001073">
        <w:t>National</w:t>
      </w:r>
      <w:proofErr w:type="spellEnd"/>
      <w:r w:rsidRPr="00001073">
        <w:t xml:space="preserve"> </w:t>
      </w:r>
      <w:proofErr w:type="spellStart"/>
      <w:r w:rsidRPr="00001073">
        <w:t>Nature</w:t>
      </w:r>
      <w:proofErr w:type="spellEnd"/>
      <w:r w:rsidRPr="00001073">
        <w:t xml:space="preserve"> </w:t>
      </w:r>
      <w:proofErr w:type="spellStart"/>
      <w:r w:rsidRPr="00001073">
        <w:t>Reserve</w:t>
      </w:r>
      <w:proofErr w:type="spellEnd"/>
      <w:r w:rsidRPr="00001073">
        <w:t xml:space="preserve">). </w:t>
      </w:r>
      <w:proofErr w:type="spellStart"/>
      <w:r w:rsidRPr="00001073">
        <w:rPr>
          <w:i/>
          <w:iCs/>
        </w:rPr>
        <w:t>Oecologia</w:t>
      </w:r>
      <w:proofErr w:type="spellEnd"/>
      <w:r w:rsidRPr="00001073">
        <w:rPr>
          <w:i/>
          <w:iCs/>
        </w:rPr>
        <w:t xml:space="preserve"> Montana</w:t>
      </w:r>
      <w:r w:rsidRPr="00001073">
        <w:t xml:space="preserve">, </w:t>
      </w:r>
      <w:r w:rsidRPr="00001073">
        <w:rPr>
          <w:i/>
          <w:iCs/>
        </w:rPr>
        <w:t>9</w:t>
      </w:r>
      <w:r w:rsidRPr="00001073">
        <w:t xml:space="preserve">(1–2), </w:t>
      </w:r>
      <w:proofErr w:type="spellStart"/>
      <w:r w:rsidRPr="00001073">
        <w:t>Article</w:t>
      </w:r>
      <w:proofErr w:type="spellEnd"/>
      <w:r w:rsidRPr="00001073">
        <w:t xml:space="preserve"> 1–2.</w:t>
      </w:r>
    </w:p>
    <w:p w14:paraId="22F02EA8" w14:textId="77777777" w:rsidR="00001073" w:rsidRPr="00001073" w:rsidRDefault="00001073" w:rsidP="00001073">
      <w:pPr>
        <w:pStyle w:val="Bibliografie"/>
      </w:pPr>
      <w:proofErr w:type="spellStart"/>
      <w:r w:rsidRPr="00001073">
        <w:t>Korňan</w:t>
      </w:r>
      <w:proofErr w:type="spellEnd"/>
      <w:r w:rsidRPr="00001073">
        <w:t xml:space="preserve">, M., &amp; Adamík, P. (2007). </w:t>
      </w:r>
      <w:proofErr w:type="spellStart"/>
      <w:r w:rsidRPr="00001073">
        <w:t>Foraging</w:t>
      </w:r>
      <w:proofErr w:type="spellEnd"/>
      <w:r w:rsidRPr="00001073">
        <w:t xml:space="preserve"> </w:t>
      </w:r>
      <w:proofErr w:type="spellStart"/>
      <w:r w:rsidRPr="00001073">
        <w:t>guild</w:t>
      </w:r>
      <w:proofErr w:type="spellEnd"/>
      <w:r w:rsidRPr="00001073">
        <w:t xml:space="preserve"> </w:t>
      </w:r>
      <w:proofErr w:type="spellStart"/>
      <w:r w:rsidRPr="00001073">
        <w:t>structure</w:t>
      </w:r>
      <w:proofErr w:type="spellEnd"/>
      <w:r w:rsidRPr="00001073">
        <w:t xml:space="preserve"> </w:t>
      </w:r>
      <w:proofErr w:type="spellStart"/>
      <w:r w:rsidRPr="00001073">
        <w:t>within</w:t>
      </w:r>
      <w:proofErr w:type="spellEnd"/>
      <w:r w:rsidRPr="00001073">
        <w:t xml:space="preserve"> a </w:t>
      </w:r>
      <w:proofErr w:type="spellStart"/>
      <w:r w:rsidRPr="00001073">
        <w:t>primaeval</w:t>
      </w:r>
      <w:proofErr w:type="spellEnd"/>
      <w:r w:rsidRPr="00001073">
        <w:t xml:space="preserve"> </w:t>
      </w:r>
      <w:proofErr w:type="spellStart"/>
      <w:r w:rsidRPr="00001073">
        <w:t>mixed</w:t>
      </w:r>
      <w:proofErr w:type="spellEnd"/>
      <w:r w:rsidRPr="00001073">
        <w:t xml:space="preserve"> </w:t>
      </w:r>
      <w:proofErr w:type="spellStart"/>
      <w:r w:rsidRPr="00001073">
        <w:t>forest</w:t>
      </w:r>
      <w:proofErr w:type="spellEnd"/>
      <w:r w:rsidRPr="00001073">
        <w:t xml:space="preserve"> </w:t>
      </w:r>
      <w:proofErr w:type="spellStart"/>
      <w:r w:rsidRPr="00001073">
        <w:t>bird</w:t>
      </w:r>
      <w:proofErr w:type="spellEnd"/>
      <w:r w:rsidRPr="00001073">
        <w:t xml:space="preserve"> </w:t>
      </w:r>
      <w:proofErr w:type="spellStart"/>
      <w:r w:rsidRPr="00001073">
        <w:t>assemblage</w:t>
      </w:r>
      <w:proofErr w:type="spellEnd"/>
      <w:r w:rsidRPr="00001073">
        <w:t xml:space="preserve">: A </w:t>
      </w:r>
      <w:proofErr w:type="spellStart"/>
      <w:r w:rsidRPr="00001073">
        <w:t>comparison</w:t>
      </w:r>
      <w:proofErr w:type="spellEnd"/>
      <w:r w:rsidRPr="00001073">
        <w:t xml:space="preserve"> </w:t>
      </w:r>
      <w:proofErr w:type="spellStart"/>
      <w:r w:rsidRPr="00001073">
        <w:t>of</w:t>
      </w:r>
      <w:proofErr w:type="spellEnd"/>
      <w:r w:rsidRPr="00001073">
        <w:t xml:space="preserve"> </w:t>
      </w:r>
      <w:proofErr w:type="spellStart"/>
      <w:r w:rsidRPr="00001073">
        <w:t>two</w:t>
      </w:r>
      <w:proofErr w:type="spellEnd"/>
      <w:r w:rsidRPr="00001073">
        <w:t xml:space="preserve"> </w:t>
      </w:r>
      <w:proofErr w:type="spellStart"/>
      <w:r w:rsidRPr="00001073">
        <w:t>concepts</w:t>
      </w:r>
      <w:proofErr w:type="spellEnd"/>
      <w:r w:rsidRPr="00001073">
        <w:t xml:space="preserve">. </w:t>
      </w:r>
      <w:proofErr w:type="spellStart"/>
      <w:r w:rsidRPr="00001073">
        <w:rPr>
          <w:i/>
          <w:iCs/>
        </w:rPr>
        <w:t>Community</w:t>
      </w:r>
      <w:proofErr w:type="spellEnd"/>
      <w:r w:rsidRPr="00001073">
        <w:rPr>
          <w:i/>
          <w:iCs/>
        </w:rPr>
        <w:t xml:space="preserve"> </w:t>
      </w:r>
      <w:proofErr w:type="spellStart"/>
      <w:r w:rsidRPr="00001073">
        <w:rPr>
          <w:i/>
          <w:iCs/>
        </w:rPr>
        <w:t>Ecology</w:t>
      </w:r>
      <w:proofErr w:type="spellEnd"/>
      <w:r w:rsidRPr="00001073">
        <w:t xml:space="preserve">, </w:t>
      </w:r>
      <w:r w:rsidRPr="00001073">
        <w:rPr>
          <w:i/>
          <w:iCs/>
        </w:rPr>
        <w:t>8</w:t>
      </w:r>
      <w:r w:rsidRPr="00001073">
        <w:t>(2), 133–149. https://doi.org/10.1556/ComEc.8.2007.2.1</w:t>
      </w:r>
    </w:p>
    <w:p w14:paraId="733AB17A" w14:textId="77777777" w:rsidR="00001073" w:rsidRPr="00001073" w:rsidRDefault="00001073" w:rsidP="00001073">
      <w:pPr>
        <w:pStyle w:val="Bibliografie"/>
      </w:pPr>
      <w:proofErr w:type="spellStart"/>
      <w:r w:rsidRPr="00001073">
        <w:lastRenderedPageBreak/>
        <w:t>Korňan</w:t>
      </w:r>
      <w:proofErr w:type="spellEnd"/>
      <w:r w:rsidRPr="00001073">
        <w:t xml:space="preserve">, M., Holmes, R., </w:t>
      </w:r>
      <w:proofErr w:type="spellStart"/>
      <w:r w:rsidRPr="00001073">
        <w:t>Recher</w:t>
      </w:r>
      <w:proofErr w:type="spellEnd"/>
      <w:r w:rsidRPr="00001073">
        <w:t xml:space="preserve">, H., Adamík, P., &amp; Kropil, R. (2013). </w:t>
      </w:r>
      <w:proofErr w:type="spellStart"/>
      <w:r w:rsidRPr="00001073">
        <w:t>Convergence</w:t>
      </w:r>
      <w:proofErr w:type="spellEnd"/>
      <w:r w:rsidRPr="00001073">
        <w:t xml:space="preserve"> in </w:t>
      </w:r>
      <w:proofErr w:type="spellStart"/>
      <w:r w:rsidRPr="00001073">
        <w:t>foraging</w:t>
      </w:r>
      <w:proofErr w:type="spellEnd"/>
      <w:r w:rsidRPr="00001073">
        <w:t xml:space="preserve"> </w:t>
      </w:r>
      <w:proofErr w:type="spellStart"/>
      <w:r w:rsidRPr="00001073">
        <w:t>guild</w:t>
      </w:r>
      <w:proofErr w:type="spellEnd"/>
      <w:r w:rsidRPr="00001073">
        <w:t xml:space="preserve"> </w:t>
      </w:r>
      <w:proofErr w:type="spellStart"/>
      <w:r w:rsidRPr="00001073">
        <w:t>structure</w:t>
      </w:r>
      <w:proofErr w:type="spellEnd"/>
      <w:r w:rsidRPr="00001073">
        <w:t xml:space="preserve"> </w:t>
      </w:r>
      <w:proofErr w:type="spellStart"/>
      <w:r w:rsidRPr="00001073">
        <w:t>of</w:t>
      </w:r>
      <w:proofErr w:type="spellEnd"/>
      <w:r w:rsidRPr="00001073">
        <w:t xml:space="preserve"> </w:t>
      </w:r>
      <w:proofErr w:type="spellStart"/>
      <w:r w:rsidRPr="00001073">
        <w:t>forest</w:t>
      </w:r>
      <w:proofErr w:type="spellEnd"/>
      <w:r w:rsidRPr="00001073">
        <w:t xml:space="preserve"> </w:t>
      </w:r>
      <w:proofErr w:type="spellStart"/>
      <w:r w:rsidRPr="00001073">
        <w:t>breeding</w:t>
      </w:r>
      <w:proofErr w:type="spellEnd"/>
      <w:r w:rsidRPr="00001073">
        <w:t xml:space="preserve"> </w:t>
      </w:r>
      <w:proofErr w:type="spellStart"/>
      <w:r w:rsidRPr="00001073">
        <w:t>bird</w:t>
      </w:r>
      <w:proofErr w:type="spellEnd"/>
      <w:r w:rsidRPr="00001073">
        <w:t xml:space="preserve"> </w:t>
      </w:r>
      <w:proofErr w:type="spellStart"/>
      <w:r w:rsidRPr="00001073">
        <w:t>assemblages</w:t>
      </w:r>
      <w:proofErr w:type="spellEnd"/>
      <w:r w:rsidRPr="00001073">
        <w:t xml:space="preserve"> </w:t>
      </w:r>
      <w:proofErr w:type="spellStart"/>
      <w:r w:rsidRPr="00001073">
        <w:t>across</w:t>
      </w:r>
      <w:proofErr w:type="spellEnd"/>
      <w:r w:rsidRPr="00001073">
        <w:t xml:space="preserve"> </w:t>
      </w:r>
      <w:proofErr w:type="spellStart"/>
      <w:r w:rsidRPr="00001073">
        <w:t>three</w:t>
      </w:r>
      <w:proofErr w:type="spellEnd"/>
      <w:r w:rsidRPr="00001073">
        <w:t xml:space="preserve"> </w:t>
      </w:r>
      <w:proofErr w:type="spellStart"/>
      <w:r w:rsidRPr="00001073">
        <w:t>continents</w:t>
      </w:r>
      <w:proofErr w:type="spellEnd"/>
      <w:r w:rsidRPr="00001073">
        <w:t xml:space="preserve"> </w:t>
      </w:r>
      <w:proofErr w:type="spellStart"/>
      <w:r w:rsidRPr="00001073">
        <w:t>is</w:t>
      </w:r>
      <w:proofErr w:type="spellEnd"/>
      <w:r w:rsidRPr="00001073">
        <w:t xml:space="preserve"> </w:t>
      </w:r>
      <w:proofErr w:type="spellStart"/>
      <w:r w:rsidRPr="00001073">
        <w:t>related</w:t>
      </w:r>
      <w:proofErr w:type="spellEnd"/>
      <w:r w:rsidRPr="00001073">
        <w:t xml:space="preserve"> to habitat </w:t>
      </w:r>
      <w:proofErr w:type="spellStart"/>
      <w:r w:rsidRPr="00001073">
        <w:t>structure</w:t>
      </w:r>
      <w:proofErr w:type="spellEnd"/>
      <w:r w:rsidRPr="00001073">
        <w:t xml:space="preserve"> and </w:t>
      </w:r>
      <w:proofErr w:type="spellStart"/>
      <w:r w:rsidRPr="00001073">
        <w:t>foraging</w:t>
      </w:r>
      <w:proofErr w:type="spellEnd"/>
      <w:r w:rsidRPr="00001073">
        <w:t xml:space="preserve"> </w:t>
      </w:r>
      <w:proofErr w:type="spellStart"/>
      <w:r w:rsidRPr="00001073">
        <w:t>opportunities</w:t>
      </w:r>
      <w:proofErr w:type="spellEnd"/>
      <w:r w:rsidRPr="00001073">
        <w:t xml:space="preserve">. </w:t>
      </w:r>
      <w:proofErr w:type="spellStart"/>
      <w:r w:rsidRPr="00001073">
        <w:rPr>
          <w:i/>
          <w:iCs/>
        </w:rPr>
        <w:t>Community</w:t>
      </w:r>
      <w:proofErr w:type="spellEnd"/>
      <w:r w:rsidRPr="00001073">
        <w:rPr>
          <w:i/>
          <w:iCs/>
        </w:rPr>
        <w:t xml:space="preserve"> </w:t>
      </w:r>
      <w:proofErr w:type="spellStart"/>
      <w:r w:rsidRPr="00001073">
        <w:rPr>
          <w:i/>
          <w:iCs/>
        </w:rPr>
        <w:t>Ecology</w:t>
      </w:r>
      <w:proofErr w:type="spellEnd"/>
      <w:r w:rsidRPr="00001073">
        <w:t xml:space="preserve">, </w:t>
      </w:r>
      <w:r w:rsidRPr="00001073">
        <w:rPr>
          <w:i/>
          <w:iCs/>
        </w:rPr>
        <w:t>14</w:t>
      </w:r>
      <w:r w:rsidRPr="00001073">
        <w:t>(1), 89–100. https://doi.org/10.1556/ComEc.14.2013.1.10</w:t>
      </w:r>
    </w:p>
    <w:p w14:paraId="2DB79C58" w14:textId="77777777" w:rsidR="00001073" w:rsidRPr="00001073" w:rsidRDefault="00001073" w:rsidP="00001073">
      <w:pPr>
        <w:pStyle w:val="Bibliografie"/>
      </w:pPr>
      <w:proofErr w:type="spellStart"/>
      <w:r w:rsidRPr="00001073">
        <w:t>Landmann</w:t>
      </w:r>
      <w:proofErr w:type="spellEnd"/>
      <w:r w:rsidRPr="00001073">
        <w:t xml:space="preserve">, A., &amp; </w:t>
      </w:r>
      <w:proofErr w:type="spellStart"/>
      <w:r w:rsidRPr="00001073">
        <w:t>Winding</w:t>
      </w:r>
      <w:proofErr w:type="spellEnd"/>
      <w:r w:rsidRPr="00001073">
        <w:t xml:space="preserve">, N. (1995). </w:t>
      </w:r>
      <w:proofErr w:type="spellStart"/>
      <w:r w:rsidRPr="00001073">
        <w:t>Guild</w:t>
      </w:r>
      <w:proofErr w:type="spellEnd"/>
      <w:r w:rsidRPr="00001073">
        <w:t xml:space="preserve"> </w:t>
      </w:r>
      <w:proofErr w:type="spellStart"/>
      <w:r w:rsidRPr="00001073">
        <w:t>Organisation</w:t>
      </w:r>
      <w:proofErr w:type="spellEnd"/>
      <w:r w:rsidRPr="00001073">
        <w:t xml:space="preserve"> and </w:t>
      </w:r>
      <w:proofErr w:type="spellStart"/>
      <w:r w:rsidRPr="00001073">
        <w:t>Morphology</w:t>
      </w:r>
      <w:proofErr w:type="spellEnd"/>
      <w:r w:rsidRPr="00001073">
        <w:t xml:space="preserve"> </w:t>
      </w:r>
      <w:proofErr w:type="spellStart"/>
      <w:r w:rsidRPr="00001073">
        <w:t>of</w:t>
      </w:r>
      <w:proofErr w:type="spellEnd"/>
      <w:r w:rsidRPr="00001073">
        <w:t xml:space="preserve"> </w:t>
      </w:r>
      <w:proofErr w:type="spellStart"/>
      <w:r w:rsidRPr="00001073">
        <w:t>High-Altitude</w:t>
      </w:r>
      <w:proofErr w:type="spellEnd"/>
      <w:r w:rsidRPr="00001073">
        <w:t xml:space="preserve"> </w:t>
      </w:r>
      <w:proofErr w:type="spellStart"/>
      <w:r w:rsidRPr="00001073">
        <w:t>Granivorous</w:t>
      </w:r>
      <w:proofErr w:type="spellEnd"/>
      <w:r w:rsidRPr="00001073">
        <w:t xml:space="preserve"> and </w:t>
      </w:r>
      <w:proofErr w:type="spellStart"/>
      <w:r w:rsidRPr="00001073">
        <w:t>Insectivorous</w:t>
      </w:r>
      <w:proofErr w:type="spellEnd"/>
      <w:r w:rsidRPr="00001073">
        <w:t xml:space="preserve"> </w:t>
      </w:r>
      <w:proofErr w:type="spellStart"/>
      <w:r w:rsidRPr="00001073">
        <w:t>Birds</w:t>
      </w:r>
      <w:proofErr w:type="spellEnd"/>
      <w:r w:rsidRPr="00001073">
        <w:t xml:space="preserve">: </w:t>
      </w:r>
      <w:proofErr w:type="spellStart"/>
      <w:r w:rsidRPr="00001073">
        <w:t>Convergent</w:t>
      </w:r>
      <w:proofErr w:type="spellEnd"/>
      <w:r w:rsidRPr="00001073">
        <w:t xml:space="preserve"> </w:t>
      </w:r>
      <w:proofErr w:type="spellStart"/>
      <w:r w:rsidRPr="00001073">
        <w:t>Evolution</w:t>
      </w:r>
      <w:proofErr w:type="spellEnd"/>
      <w:r w:rsidRPr="00001073">
        <w:t xml:space="preserve"> in </w:t>
      </w:r>
      <w:proofErr w:type="spellStart"/>
      <w:r w:rsidRPr="00001073">
        <w:t>an</w:t>
      </w:r>
      <w:proofErr w:type="spellEnd"/>
      <w:r w:rsidRPr="00001073">
        <w:t xml:space="preserve"> </w:t>
      </w:r>
      <w:proofErr w:type="spellStart"/>
      <w:r w:rsidRPr="00001073">
        <w:t>Extreme</w:t>
      </w:r>
      <w:proofErr w:type="spellEnd"/>
      <w:r w:rsidRPr="00001073">
        <w:t xml:space="preserve"> Environment. </w:t>
      </w:r>
      <w:proofErr w:type="spellStart"/>
      <w:r w:rsidRPr="00001073">
        <w:rPr>
          <w:i/>
          <w:iCs/>
        </w:rPr>
        <w:t>Oikos</w:t>
      </w:r>
      <w:proofErr w:type="spellEnd"/>
      <w:r w:rsidRPr="00001073">
        <w:t xml:space="preserve">, </w:t>
      </w:r>
      <w:r w:rsidRPr="00001073">
        <w:rPr>
          <w:i/>
          <w:iCs/>
        </w:rPr>
        <w:t>73</w:t>
      </w:r>
      <w:r w:rsidRPr="00001073">
        <w:t>(2), 237–250. https://doi.org/10.2307/3545914</w:t>
      </w:r>
    </w:p>
    <w:p w14:paraId="77F59BBB" w14:textId="77777777" w:rsidR="00001073" w:rsidRPr="00001073" w:rsidRDefault="00001073" w:rsidP="00001073">
      <w:pPr>
        <w:pStyle w:val="Bibliografie"/>
      </w:pPr>
      <w:proofErr w:type="spellStart"/>
      <w:r w:rsidRPr="00001073">
        <w:t>Levins</w:t>
      </w:r>
      <w:proofErr w:type="spellEnd"/>
      <w:r w:rsidRPr="00001073">
        <w:t xml:space="preserve">, R. (1968). </w:t>
      </w:r>
      <w:proofErr w:type="spellStart"/>
      <w:r w:rsidRPr="00001073">
        <w:rPr>
          <w:i/>
          <w:iCs/>
        </w:rPr>
        <w:t>Evolution</w:t>
      </w:r>
      <w:proofErr w:type="spellEnd"/>
      <w:r w:rsidRPr="00001073">
        <w:rPr>
          <w:i/>
          <w:iCs/>
        </w:rPr>
        <w:t xml:space="preserve"> in </w:t>
      </w:r>
      <w:proofErr w:type="spellStart"/>
      <w:r w:rsidRPr="00001073">
        <w:rPr>
          <w:i/>
          <w:iCs/>
        </w:rPr>
        <w:t>Changing</w:t>
      </w:r>
      <w:proofErr w:type="spellEnd"/>
      <w:r w:rsidRPr="00001073">
        <w:rPr>
          <w:i/>
          <w:iCs/>
        </w:rPr>
        <w:t xml:space="preserve"> </w:t>
      </w:r>
      <w:proofErr w:type="spellStart"/>
      <w:r w:rsidRPr="00001073">
        <w:rPr>
          <w:i/>
          <w:iCs/>
        </w:rPr>
        <w:t>Environments</w:t>
      </w:r>
      <w:proofErr w:type="spellEnd"/>
      <w:r w:rsidRPr="00001073">
        <w:rPr>
          <w:i/>
          <w:iCs/>
        </w:rPr>
        <w:t xml:space="preserve">: </w:t>
      </w:r>
      <w:proofErr w:type="spellStart"/>
      <w:r w:rsidRPr="00001073">
        <w:rPr>
          <w:i/>
          <w:iCs/>
        </w:rPr>
        <w:t>Some</w:t>
      </w:r>
      <w:proofErr w:type="spellEnd"/>
      <w:r w:rsidRPr="00001073">
        <w:rPr>
          <w:i/>
          <w:iCs/>
        </w:rPr>
        <w:t xml:space="preserve"> </w:t>
      </w:r>
      <w:proofErr w:type="spellStart"/>
      <w:r w:rsidRPr="00001073">
        <w:rPr>
          <w:i/>
          <w:iCs/>
        </w:rPr>
        <w:t>Theoretical</w:t>
      </w:r>
      <w:proofErr w:type="spellEnd"/>
      <w:r w:rsidRPr="00001073">
        <w:rPr>
          <w:i/>
          <w:iCs/>
        </w:rPr>
        <w:t xml:space="preserve"> </w:t>
      </w:r>
      <w:proofErr w:type="spellStart"/>
      <w:r w:rsidRPr="00001073">
        <w:rPr>
          <w:i/>
          <w:iCs/>
        </w:rPr>
        <w:t>Explorations</w:t>
      </w:r>
      <w:proofErr w:type="spellEnd"/>
      <w:r w:rsidRPr="00001073">
        <w:rPr>
          <w:i/>
          <w:iCs/>
        </w:rPr>
        <w:t>. (MPB-2)</w:t>
      </w:r>
      <w:r w:rsidRPr="00001073">
        <w:t xml:space="preserve">. </w:t>
      </w:r>
      <w:proofErr w:type="spellStart"/>
      <w:r w:rsidRPr="00001073">
        <w:t>Princeton</w:t>
      </w:r>
      <w:proofErr w:type="spellEnd"/>
      <w:r w:rsidRPr="00001073">
        <w:t xml:space="preserve"> University </w:t>
      </w:r>
      <w:proofErr w:type="spellStart"/>
      <w:r w:rsidRPr="00001073">
        <w:t>Press</w:t>
      </w:r>
      <w:proofErr w:type="spellEnd"/>
      <w:r w:rsidRPr="00001073">
        <w:t>. https://doi.org/10.2307/j.ctvx5wbbh</w:t>
      </w:r>
    </w:p>
    <w:p w14:paraId="246444E1" w14:textId="77777777" w:rsidR="00001073" w:rsidRPr="00001073" w:rsidRDefault="00001073" w:rsidP="00001073">
      <w:pPr>
        <w:pStyle w:val="Bibliografie"/>
      </w:pPr>
      <w:proofErr w:type="spellStart"/>
      <w:r w:rsidRPr="00001073">
        <w:t>Ložek</w:t>
      </w:r>
      <w:proofErr w:type="spellEnd"/>
      <w:r w:rsidRPr="00001073">
        <w:t xml:space="preserve">, V. (2014). Přírodní poměry národní přírodní rezervace </w:t>
      </w:r>
      <w:proofErr w:type="spellStart"/>
      <w:r w:rsidRPr="00001073">
        <w:t>Koda</w:t>
      </w:r>
      <w:proofErr w:type="spellEnd"/>
      <w:r w:rsidRPr="00001073">
        <w:t xml:space="preserve"> a nástin její krajinné historie od konce posledního glaciálu na základě svědectví </w:t>
      </w:r>
      <w:proofErr w:type="spellStart"/>
      <w:r w:rsidRPr="00001073">
        <w:t>malakofauny</w:t>
      </w:r>
      <w:proofErr w:type="spellEnd"/>
      <w:r w:rsidRPr="00001073">
        <w:t xml:space="preserve">. </w:t>
      </w:r>
      <w:r w:rsidRPr="00001073">
        <w:rPr>
          <w:i/>
          <w:iCs/>
        </w:rPr>
        <w:t xml:space="preserve">Bohemia </w:t>
      </w:r>
      <w:proofErr w:type="spellStart"/>
      <w:r w:rsidRPr="00001073">
        <w:rPr>
          <w:i/>
          <w:iCs/>
        </w:rPr>
        <w:t>centralis</w:t>
      </w:r>
      <w:proofErr w:type="spellEnd"/>
      <w:r w:rsidRPr="00001073">
        <w:t xml:space="preserve">, </w:t>
      </w:r>
      <w:r w:rsidRPr="00001073">
        <w:rPr>
          <w:i/>
          <w:iCs/>
        </w:rPr>
        <w:t>32</w:t>
      </w:r>
      <w:r w:rsidRPr="00001073">
        <w:t>, 41–49.</w:t>
      </w:r>
    </w:p>
    <w:p w14:paraId="35B32D9A" w14:textId="77777777" w:rsidR="00001073" w:rsidRPr="00001073" w:rsidRDefault="00001073" w:rsidP="00001073">
      <w:pPr>
        <w:pStyle w:val="Bibliografie"/>
      </w:pPr>
      <w:proofErr w:type="spellStart"/>
      <w:r w:rsidRPr="00001073">
        <w:t>Lu</w:t>
      </w:r>
      <w:proofErr w:type="spellEnd"/>
      <w:r w:rsidRPr="00001073">
        <w:t xml:space="preserve">, Z., </w:t>
      </w:r>
      <w:proofErr w:type="spellStart"/>
      <w:r w:rsidRPr="00001073">
        <w:t>Yang</w:t>
      </w:r>
      <w:proofErr w:type="spellEnd"/>
      <w:r w:rsidRPr="00001073">
        <w:t xml:space="preserve">, G., </w:t>
      </w:r>
      <w:proofErr w:type="spellStart"/>
      <w:r w:rsidRPr="00001073">
        <w:t>Zhao</w:t>
      </w:r>
      <w:proofErr w:type="spellEnd"/>
      <w:r w:rsidRPr="00001073">
        <w:t xml:space="preserve">, D.-D., </w:t>
      </w:r>
      <w:proofErr w:type="spellStart"/>
      <w:r w:rsidRPr="00001073">
        <w:t>Wu</w:t>
      </w:r>
      <w:proofErr w:type="spellEnd"/>
      <w:r w:rsidRPr="00001073">
        <w:t xml:space="preserve">, Y.-H., </w:t>
      </w:r>
      <w:proofErr w:type="spellStart"/>
      <w:r w:rsidRPr="00001073">
        <w:t>Meng</w:t>
      </w:r>
      <w:proofErr w:type="spellEnd"/>
      <w:r w:rsidRPr="00001073">
        <w:t xml:space="preserve">, Y.-J., &amp; </w:t>
      </w:r>
      <w:proofErr w:type="spellStart"/>
      <w:r w:rsidRPr="00001073">
        <w:t>Zhou</w:t>
      </w:r>
      <w:proofErr w:type="spellEnd"/>
      <w:r w:rsidRPr="00001073">
        <w:t>, F. (2013). [</w:t>
      </w:r>
      <w:proofErr w:type="spellStart"/>
      <w:r w:rsidRPr="00001073">
        <w:t>Guild</w:t>
      </w:r>
      <w:proofErr w:type="spellEnd"/>
      <w:r w:rsidRPr="00001073">
        <w:t xml:space="preserve"> </w:t>
      </w:r>
      <w:proofErr w:type="spellStart"/>
      <w:r w:rsidRPr="00001073">
        <w:t>structure</w:t>
      </w:r>
      <w:proofErr w:type="spellEnd"/>
      <w:r w:rsidRPr="00001073">
        <w:t xml:space="preserve"> </w:t>
      </w:r>
      <w:proofErr w:type="spellStart"/>
      <w:r w:rsidRPr="00001073">
        <w:t>of</w:t>
      </w:r>
      <w:proofErr w:type="spellEnd"/>
      <w:r w:rsidRPr="00001073">
        <w:t xml:space="preserve"> </w:t>
      </w:r>
      <w:proofErr w:type="spellStart"/>
      <w:r w:rsidRPr="00001073">
        <w:t>forest</w:t>
      </w:r>
      <w:proofErr w:type="spellEnd"/>
      <w:r w:rsidRPr="00001073">
        <w:t xml:space="preserve"> </w:t>
      </w:r>
      <w:proofErr w:type="spellStart"/>
      <w:r w:rsidRPr="00001073">
        <w:t>breeding</w:t>
      </w:r>
      <w:proofErr w:type="spellEnd"/>
      <w:r w:rsidRPr="00001073">
        <w:t xml:space="preserve"> </w:t>
      </w:r>
      <w:proofErr w:type="spellStart"/>
      <w:r w:rsidRPr="00001073">
        <w:t>bird</w:t>
      </w:r>
      <w:proofErr w:type="spellEnd"/>
      <w:r w:rsidRPr="00001073">
        <w:t xml:space="preserve"> </w:t>
      </w:r>
      <w:proofErr w:type="spellStart"/>
      <w:r w:rsidRPr="00001073">
        <w:t>community</w:t>
      </w:r>
      <w:proofErr w:type="spellEnd"/>
      <w:r w:rsidRPr="00001073">
        <w:t xml:space="preserve"> in </w:t>
      </w:r>
      <w:proofErr w:type="spellStart"/>
      <w:r w:rsidRPr="00001073">
        <w:t>Nonggang</w:t>
      </w:r>
      <w:proofErr w:type="spellEnd"/>
      <w:r w:rsidRPr="00001073">
        <w:t xml:space="preserve"> </w:t>
      </w:r>
      <w:proofErr w:type="spellStart"/>
      <w:r w:rsidRPr="00001073">
        <w:t>Nature</w:t>
      </w:r>
      <w:proofErr w:type="spellEnd"/>
      <w:r w:rsidRPr="00001073">
        <w:t xml:space="preserve"> </w:t>
      </w:r>
      <w:proofErr w:type="spellStart"/>
      <w:r w:rsidRPr="00001073">
        <w:t>Reserve</w:t>
      </w:r>
      <w:proofErr w:type="spellEnd"/>
      <w:r w:rsidRPr="00001073">
        <w:t xml:space="preserve"> </w:t>
      </w:r>
      <w:proofErr w:type="spellStart"/>
      <w:r w:rsidRPr="00001073">
        <w:t>of</w:t>
      </w:r>
      <w:proofErr w:type="spellEnd"/>
      <w:r w:rsidRPr="00001073">
        <w:t xml:space="preserve"> </w:t>
      </w:r>
      <w:proofErr w:type="spellStart"/>
      <w:r w:rsidRPr="00001073">
        <w:t>Guangxi</w:t>
      </w:r>
      <w:proofErr w:type="spellEnd"/>
      <w:r w:rsidRPr="00001073">
        <w:t xml:space="preserve">]. </w:t>
      </w:r>
      <w:proofErr w:type="spellStart"/>
      <w:r w:rsidRPr="00001073">
        <w:rPr>
          <w:i/>
          <w:iCs/>
        </w:rPr>
        <w:t>Dong</w:t>
      </w:r>
      <w:proofErr w:type="spellEnd"/>
      <w:r w:rsidRPr="00001073">
        <w:rPr>
          <w:i/>
          <w:iCs/>
        </w:rPr>
        <w:t xml:space="preserve"> </w:t>
      </w:r>
      <w:proofErr w:type="spellStart"/>
      <w:r w:rsidRPr="00001073">
        <w:rPr>
          <w:i/>
          <w:iCs/>
        </w:rPr>
        <w:t>Wu</w:t>
      </w:r>
      <w:proofErr w:type="spellEnd"/>
      <w:r w:rsidRPr="00001073">
        <w:rPr>
          <w:i/>
          <w:iCs/>
        </w:rPr>
        <w:t xml:space="preserve"> </w:t>
      </w:r>
      <w:proofErr w:type="spellStart"/>
      <w:r w:rsidRPr="00001073">
        <w:rPr>
          <w:i/>
          <w:iCs/>
        </w:rPr>
        <w:t>Xue</w:t>
      </w:r>
      <w:proofErr w:type="spellEnd"/>
      <w:r w:rsidRPr="00001073">
        <w:rPr>
          <w:i/>
          <w:iCs/>
        </w:rPr>
        <w:t xml:space="preserve"> Yan </w:t>
      </w:r>
      <w:proofErr w:type="spellStart"/>
      <w:r w:rsidRPr="00001073">
        <w:rPr>
          <w:i/>
          <w:iCs/>
        </w:rPr>
        <w:t>Jiu</w:t>
      </w:r>
      <w:proofErr w:type="spellEnd"/>
      <w:r w:rsidRPr="00001073">
        <w:rPr>
          <w:i/>
          <w:iCs/>
        </w:rPr>
        <w:t xml:space="preserve"> = </w:t>
      </w:r>
      <w:proofErr w:type="spellStart"/>
      <w:r w:rsidRPr="00001073">
        <w:rPr>
          <w:i/>
          <w:iCs/>
        </w:rPr>
        <w:t>Zoological</w:t>
      </w:r>
      <w:proofErr w:type="spellEnd"/>
      <w:r w:rsidRPr="00001073">
        <w:rPr>
          <w:i/>
          <w:iCs/>
        </w:rPr>
        <w:t xml:space="preserve"> </w:t>
      </w:r>
      <w:proofErr w:type="spellStart"/>
      <w:r w:rsidRPr="00001073">
        <w:rPr>
          <w:i/>
          <w:iCs/>
        </w:rPr>
        <w:t>Research</w:t>
      </w:r>
      <w:proofErr w:type="spellEnd"/>
      <w:r w:rsidRPr="00001073">
        <w:t xml:space="preserve">, </w:t>
      </w:r>
      <w:r w:rsidRPr="00001073">
        <w:rPr>
          <w:i/>
          <w:iCs/>
        </w:rPr>
        <w:t>34</w:t>
      </w:r>
      <w:r w:rsidRPr="00001073">
        <w:t>(6), 601–609.</w:t>
      </w:r>
    </w:p>
    <w:p w14:paraId="35E939D3" w14:textId="77777777" w:rsidR="00001073" w:rsidRPr="00001073" w:rsidRDefault="00001073" w:rsidP="00001073">
      <w:pPr>
        <w:pStyle w:val="Bibliografie"/>
      </w:pPr>
      <w:r w:rsidRPr="00001073">
        <w:t xml:space="preserve">Martin, T. E., &amp; </w:t>
      </w:r>
      <w:proofErr w:type="spellStart"/>
      <w:r w:rsidRPr="00001073">
        <w:t>Karr</w:t>
      </w:r>
      <w:proofErr w:type="spellEnd"/>
      <w:r w:rsidRPr="00001073">
        <w:t xml:space="preserve">, J. R. (1990). </w:t>
      </w:r>
      <w:proofErr w:type="spellStart"/>
      <w:r w:rsidRPr="00001073">
        <w:t>Behavioral</w:t>
      </w:r>
      <w:proofErr w:type="spellEnd"/>
      <w:r w:rsidRPr="00001073">
        <w:t xml:space="preserve"> Plasticity </w:t>
      </w:r>
      <w:proofErr w:type="spellStart"/>
      <w:r w:rsidRPr="00001073">
        <w:t>of</w:t>
      </w:r>
      <w:proofErr w:type="spellEnd"/>
      <w:r w:rsidRPr="00001073">
        <w:t xml:space="preserve"> </w:t>
      </w:r>
      <w:proofErr w:type="spellStart"/>
      <w:r w:rsidRPr="00001073">
        <w:t>Foraging</w:t>
      </w:r>
      <w:proofErr w:type="spellEnd"/>
      <w:r w:rsidRPr="00001073">
        <w:t xml:space="preserve"> </w:t>
      </w:r>
      <w:proofErr w:type="spellStart"/>
      <w:r w:rsidRPr="00001073">
        <w:t>Maneuvers</w:t>
      </w:r>
      <w:proofErr w:type="spellEnd"/>
      <w:r w:rsidRPr="00001073">
        <w:t xml:space="preserve"> </w:t>
      </w:r>
      <w:proofErr w:type="spellStart"/>
      <w:r w:rsidRPr="00001073">
        <w:t>of</w:t>
      </w:r>
      <w:proofErr w:type="spellEnd"/>
      <w:r w:rsidRPr="00001073">
        <w:t xml:space="preserve"> </w:t>
      </w:r>
      <w:proofErr w:type="spellStart"/>
      <w:r w:rsidRPr="00001073">
        <w:t>Migratory</w:t>
      </w:r>
      <w:proofErr w:type="spellEnd"/>
      <w:r w:rsidRPr="00001073">
        <w:t xml:space="preserve"> </w:t>
      </w:r>
      <w:proofErr w:type="spellStart"/>
      <w:r w:rsidRPr="00001073">
        <w:t>Warblers</w:t>
      </w:r>
      <w:proofErr w:type="spellEnd"/>
      <w:r w:rsidRPr="00001073">
        <w:t xml:space="preserve">: </w:t>
      </w:r>
      <w:proofErr w:type="spellStart"/>
      <w:r w:rsidRPr="00001073">
        <w:t>Multiple</w:t>
      </w:r>
      <w:proofErr w:type="spellEnd"/>
      <w:r w:rsidRPr="00001073">
        <w:t xml:space="preserve"> </w:t>
      </w:r>
      <w:proofErr w:type="spellStart"/>
      <w:r w:rsidRPr="00001073">
        <w:t>Selection</w:t>
      </w:r>
      <w:proofErr w:type="spellEnd"/>
      <w:r w:rsidRPr="00001073">
        <w:t xml:space="preserve"> </w:t>
      </w:r>
      <w:proofErr w:type="spellStart"/>
      <w:r w:rsidRPr="00001073">
        <w:t>Periods</w:t>
      </w:r>
      <w:proofErr w:type="spellEnd"/>
      <w:r w:rsidRPr="00001073">
        <w:t xml:space="preserve"> </w:t>
      </w:r>
      <w:proofErr w:type="spellStart"/>
      <w:r w:rsidRPr="00001073">
        <w:t>for</w:t>
      </w:r>
      <w:proofErr w:type="spellEnd"/>
      <w:r w:rsidRPr="00001073">
        <w:t xml:space="preserve"> </w:t>
      </w:r>
      <w:proofErr w:type="spellStart"/>
      <w:r w:rsidRPr="00001073">
        <w:t>Niches</w:t>
      </w:r>
      <w:proofErr w:type="spellEnd"/>
      <w:r w:rsidRPr="00001073">
        <w:t xml:space="preserve"> | </w:t>
      </w:r>
      <w:proofErr w:type="spellStart"/>
      <w:r w:rsidRPr="00001073">
        <w:t>Searchable</w:t>
      </w:r>
      <w:proofErr w:type="spellEnd"/>
      <w:r w:rsidRPr="00001073">
        <w:t xml:space="preserve"> </w:t>
      </w:r>
      <w:proofErr w:type="spellStart"/>
      <w:r w:rsidRPr="00001073">
        <w:t>Ornithological</w:t>
      </w:r>
      <w:proofErr w:type="spellEnd"/>
      <w:r w:rsidRPr="00001073">
        <w:t xml:space="preserve"> </w:t>
      </w:r>
      <w:proofErr w:type="spellStart"/>
      <w:r w:rsidRPr="00001073">
        <w:t>Research</w:t>
      </w:r>
      <w:proofErr w:type="spellEnd"/>
      <w:r w:rsidRPr="00001073">
        <w:t xml:space="preserve"> Archive. </w:t>
      </w:r>
      <w:proofErr w:type="spellStart"/>
      <w:r w:rsidRPr="00001073">
        <w:rPr>
          <w:i/>
          <w:iCs/>
        </w:rPr>
        <w:t>Studies</w:t>
      </w:r>
      <w:proofErr w:type="spellEnd"/>
      <w:r w:rsidRPr="00001073">
        <w:rPr>
          <w:i/>
          <w:iCs/>
        </w:rPr>
        <w:t xml:space="preserve"> in </w:t>
      </w:r>
      <w:proofErr w:type="spellStart"/>
      <w:r w:rsidRPr="00001073">
        <w:rPr>
          <w:i/>
          <w:iCs/>
        </w:rPr>
        <w:t>Avian</w:t>
      </w:r>
      <w:proofErr w:type="spellEnd"/>
      <w:r w:rsidRPr="00001073">
        <w:rPr>
          <w:i/>
          <w:iCs/>
        </w:rPr>
        <w:t xml:space="preserve"> Biology</w:t>
      </w:r>
      <w:r w:rsidRPr="00001073">
        <w:t xml:space="preserve">, </w:t>
      </w:r>
      <w:r w:rsidRPr="00001073">
        <w:rPr>
          <w:i/>
          <w:iCs/>
        </w:rPr>
        <w:t>13</w:t>
      </w:r>
      <w:r w:rsidRPr="00001073">
        <w:t>, 353–359.</w:t>
      </w:r>
    </w:p>
    <w:p w14:paraId="4F5C1510" w14:textId="77777777" w:rsidR="00001073" w:rsidRPr="00001073" w:rsidRDefault="00001073" w:rsidP="00001073">
      <w:pPr>
        <w:pStyle w:val="Bibliografie"/>
      </w:pPr>
      <w:proofErr w:type="spellStart"/>
      <w:r w:rsidRPr="00001073">
        <w:t>McTavish</w:t>
      </w:r>
      <w:proofErr w:type="spellEnd"/>
      <w:r w:rsidRPr="00001073">
        <w:t xml:space="preserve">, E. J., </w:t>
      </w:r>
      <w:proofErr w:type="spellStart"/>
      <w:r w:rsidRPr="00001073">
        <w:t>Gerbracht</w:t>
      </w:r>
      <w:proofErr w:type="spellEnd"/>
      <w:r w:rsidRPr="00001073">
        <w:t xml:space="preserve">, J. A., </w:t>
      </w:r>
      <w:proofErr w:type="spellStart"/>
      <w:r w:rsidRPr="00001073">
        <w:t>Holder</w:t>
      </w:r>
      <w:proofErr w:type="spellEnd"/>
      <w:r w:rsidRPr="00001073">
        <w:t xml:space="preserve">, M. T., </w:t>
      </w:r>
      <w:proofErr w:type="spellStart"/>
      <w:r w:rsidRPr="00001073">
        <w:t>Iliff</w:t>
      </w:r>
      <w:proofErr w:type="spellEnd"/>
      <w:r w:rsidRPr="00001073">
        <w:t xml:space="preserve">, M. J., </w:t>
      </w:r>
      <w:proofErr w:type="spellStart"/>
      <w:r w:rsidRPr="00001073">
        <w:t>Lepage</w:t>
      </w:r>
      <w:proofErr w:type="spellEnd"/>
      <w:r w:rsidRPr="00001073">
        <w:t xml:space="preserve">, D., </w:t>
      </w:r>
      <w:proofErr w:type="spellStart"/>
      <w:r w:rsidRPr="00001073">
        <w:t>Rasmussen</w:t>
      </w:r>
      <w:proofErr w:type="spellEnd"/>
      <w:r w:rsidRPr="00001073">
        <w:t xml:space="preserve">, P., </w:t>
      </w:r>
      <w:proofErr w:type="spellStart"/>
      <w:r w:rsidRPr="00001073">
        <w:t>Redelings</w:t>
      </w:r>
      <w:proofErr w:type="spellEnd"/>
      <w:r w:rsidRPr="00001073">
        <w:t xml:space="preserve">, B., </w:t>
      </w:r>
      <w:proofErr w:type="spellStart"/>
      <w:r w:rsidRPr="00001073">
        <w:t>Reyes</w:t>
      </w:r>
      <w:proofErr w:type="spellEnd"/>
      <w:r w:rsidRPr="00001073">
        <w:t xml:space="preserve">, L. L. S., &amp; Miller, E. T. (2024). </w:t>
      </w:r>
      <w:r w:rsidRPr="00001073">
        <w:rPr>
          <w:i/>
          <w:iCs/>
        </w:rPr>
        <w:t xml:space="preserve">A </w:t>
      </w:r>
      <w:proofErr w:type="spellStart"/>
      <w:r w:rsidRPr="00001073">
        <w:rPr>
          <w:i/>
          <w:iCs/>
        </w:rPr>
        <w:t>complete</w:t>
      </w:r>
      <w:proofErr w:type="spellEnd"/>
      <w:r w:rsidRPr="00001073">
        <w:rPr>
          <w:i/>
          <w:iCs/>
        </w:rPr>
        <w:t xml:space="preserve"> and </w:t>
      </w:r>
      <w:proofErr w:type="spellStart"/>
      <w:r w:rsidRPr="00001073">
        <w:rPr>
          <w:i/>
          <w:iCs/>
        </w:rPr>
        <w:t>dynamic</w:t>
      </w:r>
      <w:proofErr w:type="spellEnd"/>
      <w:r w:rsidRPr="00001073">
        <w:rPr>
          <w:i/>
          <w:iCs/>
        </w:rPr>
        <w:t xml:space="preserve"> </w:t>
      </w:r>
      <w:proofErr w:type="spellStart"/>
      <w:r w:rsidRPr="00001073">
        <w:rPr>
          <w:i/>
          <w:iCs/>
        </w:rPr>
        <w:t>tree</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birds</w:t>
      </w:r>
      <w:proofErr w:type="spellEnd"/>
      <w:r w:rsidRPr="00001073">
        <w:t xml:space="preserve"> (s. 2024.05.20.595017). </w:t>
      </w:r>
      <w:proofErr w:type="spellStart"/>
      <w:r w:rsidRPr="00001073">
        <w:t>bioRxiv</w:t>
      </w:r>
      <w:proofErr w:type="spellEnd"/>
      <w:r w:rsidRPr="00001073">
        <w:t>. https://doi.org/10.1101/2024.05.20.595017</w:t>
      </w:r>
    </w:p>
    <w:p w14:paraId="1AA0F69C" w14:textId="77777777" w:rsidR="00001073" w:rsidRPr="00001073" w:rsidRDefault="00001073" w:rsidP="00001073">
      <w:pPr>
        <w:pStyle w:val="Bibliografie"/>
      </w:pPr>
      <w:proofErr w:type="spellStart"/>
      <w:r w:rsidRPr="00001073">
        <w:t>Miles</w:t>
      </w:r>
      <w:proofErr w:type="spellEnd"/>
      <w:r w:rsidRPr="00001073">
        <w:t xml:space="preserve">, D. B., </w:t>
      </w:r>
      <w:proofErr w:type="spellStart"/>
      <w:r w:rsidRPr="00001073">
        <w:t>Ricklefs</w:t>
      </w:r>
      <w:proofErr w:type="spellEnd"/>
      <w:r w:rsidRPr="00001073">
        <w:t xml:space="preserve">, R. E., &amp; </w:t>
      </w:r>
      <w:proofErr w:type="spellStart"/>
      <w:r w:rsidRPr="00001073">
        <w:t>Travis</w:t>
      </w:r>
      <w:proofErr w:type="spellEnd"/>
      <w:r w:rsidRPr="00001073">
        <w:t xml:space="preserve">, J. (1987). </w:t>
      </w:r>
      <w:proofErr w:type="spellStart"/>
      <w:r w:rsidRPr="00001073">
        <w:t>Concordance</w:t>
      </w:r>
      <w:proofErr w:type="spellEnd"/>
      <w:r w:rsidRPr="00001073">
        <w:t xml:space="preserve"> </w:t>
      </w:r>
      <w:proofErr w:type="spellStart"/>
      <w:r w:rsidRPr="00001073">
        <w:t>of</w:t>
      </w:r>
      <w:proofErr w:type="spellEnd"/>
      <w:r w:rsidRPr="00001073">
        <w:t xml:space="preserve"> </w:t>
      </w:r>
      <w:proofErr w:type="spellStart"/>
      <w:r w:rsidRPr="00001073">
        <w:t>Ecomorphological</w:t>
      </w:r>
      <w:proofErr w:type="spellEnd"/>
      <w:r w:rsidRPr="00001073">
        <w:t xml:space="preserve"> </w:t>
      </w:r>
      <w:proofErr w:type="spellStart"/>
      <w:r w:rsidRPr="00001073">
        <w:t>Relationships</w:t>
      </w:r>
      <w:proofErr w:type="spellEnd"/>
      <w:r w:rsidRPr="00001073">
        <w:t xml:space="preserve"> in </w:t>
      </w:r>
      <w:proofErr w:type="spellStart"/>
      <w:r w:rsidRPr="00001073">
        <w:t>Three</w:t>
      </w:r>
      <w:proofErr w:type="spellEnd"/>
      <w:r w:rsidRPr="00001073">
        <w:t xml:space="preserve"> </w:t>
      </w:r>
      <w:proofErr w:type="spellStart"/>
      <w:r w:rsidRPr="00001073">
        <w:t>Assemblages</w:t>
      </w:r>
      <w:proofErr w:type="spellEnd"/>
      <w:r w:rsidRPr="00001073">
        <w:t xml:space="preserve"> </w:t>
      </w:r>
      <w:proofErr w:type="spellStart"/>
      <w:r w:rsidRPr="00001073">
        <w:t>of</w:t>
      </w:r>
      <w:proofErr w:type="spellEnd"/>
      <w:r w:rsidRPr="00001073">
        <w:t xml:space="preserve"> </w:t>
      </w:r>
      <w:proofErr w:type="spellStart"/>
      <w:r w:rsidRPr="00001073">
        <w:t>Passerine</w:t>
      </w:r>
      <w:proofErr w:type="spellEnd"/>
      <w:r w:rsidRPr="00001073">
        <w:t xml:space="preserve"> </w:t>
      </w:r>
      <w:proofErr w:type="spellStart"/>
      <w:r w:rsidRPr="00001073">
        <w:t>Birds</w:t>
      </w:r>
      <w:proofErr w:type="spellEnd"/>
      <w:r w:rsidRPr="00001073">
        <w:t xml:space="preserve">. </w:t>
      </w:r>
      <w:proofErr w:type="spellStart"/>
      <w:r w:rsidRPr="00001073">
        <w:rPr>
          <w:i/>
          <w:iCs/>
        </w:rPr>
        <w:t>The</w:t>
      </w:r>
      <w:proofErr w:type="spellEnd"/>
      <w:r w:rsidRPr="00001073">
        <w:rPr>
          <w:i/>
          <w:iCs/>
        </w:rPr>
        <w:t xml:space="preserve"> </w:t>
      </w:r>
      <w:proofErr w:type="spellStart"/>
      <w:r w:rsidRPr="00001073">
        <w:rPr>
          <w:i/>
          <w:iCs/>
        </w:rPr>
        <w:t>American</w:t>
      </w:r>
      <w:proofErr w:type="spellEnd"/>
      <w:r w:rsidRPr="00001073">
        <w:rPr>
          <w:i/>
          <w:iCs/>
        </w:rPr>
        <w:t xml:space="preserve"> </w:t>
      </w:r>
      <w:proofErr w:type="spellStart"/>
      <w:r w:rsidRPr="00001073">
        <w:rPr>
          <w:i/>
          <w:iCs/>
        </w:rPr>
        <w:t>Naturalist</w:t>
      </w:r>
      <w:proofErr w:type="spellEnd"/>
      <w:r w:rsidRPr="00001073">
        <w:t xml:space="preserve">, </w:t>
      </w:r>
      <w:r w:rsidRPr="00001073">
        <w:rPr>
          <w:i/>
          <w:iCs/>
        </w:rPr>
        <w:t>129</w:t>
      </w:r>
      <w:r w:rsidRPr="00001073">
        <w:t>(3), 347–364. https://doi.org/10.1086/284641</w:t>
      </w:r>
    </w:p>
    <w:p w14:paraId="2C217273" w14:textId="77777777" w:rsidR="00001073" w:rsidRPr="00001073" w:rsidRDefault="00001073" w:rsidP="00001073">
      <w:pPr>
        <w:pStyle w:val="Bibliografie"/>
      </w:pPr>
      <w:r w:rsidRPr="00001073">
        <w:lastRenderedPageBreak/>
        <w:t xml:space="preserve">Miller, E., </w:t>
      </w:r>
      <w:proofErr w:type="spellStart"/>
      <w:r w:rsidRPr="00001073">
        <w:t>McTavish</w:t>
      </w:r>
      <w:proofErr w:type="spellEnd"/>
      <w:r w:rsidRPr="00001073">
        <w:t xml:space="preserve">, E. J., &amp; </w:t>
      </w:r>
      <w:proofErr w:type="spellStart"/>
      <w:r w:rsidRPr="00001073">
        <w:t>Reyes</w:t>
      </w:r>
      <w:proofErr w:type="spellEnd"/>
      <w:r w:rsidRPr="00001073">
        <w:t xml:space="preserve">, L. L. S. (2025). </w:t>
      </w:r>
      <w:proofErr w:type="spellStart"/>
      <w:r w:rsidRPr="00001073">
        <w:rPr>
          <w:i/>
          <w:iCs/>
        </w:rPr>
        <w:t>clootl</w:t>
      </w:r>
      <w:proofErr w:type="spellEnd"/>
      <w:r w:rsidRPr="00001073">
        <w:rPr>
          <w:i/>
          <w:iCs/>
        </w:rPr>
        <w:t xml:space="preserve">: </w:t>
      </w:r>
      <w:proofErr w:type="spellStart"/>
      <w:r w:rsidRPr="00001073">
        <w:rPr>
          <w:i/>
          <w:iCs/>
        </w:rPr>
        <w:t>Fetch</w:t>
      </w:r>
      <w:proofErr w:type="spellEnd"/>
      <w:r w:rsidRPr="00001073">
        <w:rPr>
          <w:i/>
          <w:iCs/>
        </w:rPr>
        <w:t xml:space="preserve"> and </w:t>
      </w:r>
      <w:proofErr w:type="spellStart"/>
      <w:r w:rsidRPr="00001073">
        <w:rPr>
          <w:i/>
          <w:iCs/>
        </w:rPr>
        <w:t>Explore</w:t>
      </w:r>
      <w:proofErr w:type="spellEnd"/>
      <w:r w:rsidRPr="00001073">
        <w:rPr>
          <w:i/>
          <w:iCs/>
        </w:rPr>
        <w:t xml:space="preserve"> </w:t>
      </w:r>
      <w:proofErr w:type="spellStart"/>
      <w:r w:rsidRPr="00001073">
        <w:rPr>
          <w:i/>
          <w:iCs/>
        </w:rPr>
        <w:t>the</w:t>
      </w:r>
      <w:proofErr w:type="spellEnd"/>
      <w:r w:rsidRPr="00001073">
        <w:rPr>
          <w:i/>
          <w:iCs/>
        </w:rPr>
        <w:t xml:space="preserve"> </w:t>
      </w:r>
      <w:proofErr w:type="spellStart"/>
      <w:r w:rsidRPr="00001073">
        <w:rPr>
          <w:i/>
          <w:iCs/>
        </w:rPr>
        <w:t>Cornell</w:t>
      </w:r>
      <w:proofErr w:type="spellEnd"/>
      <w:r w:rsidRPr="00001073">
        <w:rPr>
          <w:i/>
          <w:iCs/>
        </w:rPr>
        <w:t xml:space="preserve"> </w:t>
      </w:r>
      <w:proofErr w:type="spellStart"/>
      <w:r w:rsidRPr="00001073">
        <w:rPr>
          <w:i/>
          <w:iCs/>
        </w:rPr>
        <w:t>Lab</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Ornithology</w:t>
      </w:r>
      <w:proofErr w:type="spellEnd"/>
      <w:r w:rsidRPr="00001073">
        <w:rPr>
          <w:i/>
          <w:iCs/>
        </w:rPr>
        <w:t xml:space="preserve"> Open </w:t>
      </w:r>
      <w:proofErr w:type="spellStart"/>
      <w:r w:rsidRPr="00001073">
        <w:rPr>
          <w:i/>
          <w:iCs/>
        </w:rPr>
        <w:t>Tree</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Life</w:t>
      </w:r>
      <w:proofErr w:type="spellEnd"/>
      <w:r w:rsidRPr="00001073">
        <w:rPr>
          <w:i/>
          <w:iCs/>
        </w:rPr>
        <w:t xml:space="preserve"> </w:t>
      </w:r>
      <w:proofErr w:type="spellStart"/>
      <w:r w:rsidRPr="00001073">
        <w:rPr>
          <w:i/>
          <w:iCs/>
        </w:rPr>
        <w:t>Avian</w:t>
      </w:r>
      <w:proofErr w:type="spellEnd"/>
      <w:r w:rsidRPr="00001073">
        <w:rPr>
          <w:i/>
          <w:iCs/>
        </w:rPr>
        <w:t xml:space="preserve"> </w:t>
      </w:r>
      <w:proofErr w:type="spellStart"/>
      <w:r w:rsidRPr="00001073">
        <w:rPr>
          <w:i/>
          <w:iCs/>
        </w:rPr>
        <w:t>Phylogeny</w:t>
      </w:r>
      <w:proofErr w:type="spellEnd"/>
      <w:r w:rsidRPr="00001073">
        <w:t>. https://github.com/eliotmiller/clootl</w:t>
      </w:r>
    </w:p>
    <w:p w14:paraId="1A306CF6" w14:textId="77777777" w:rsidR="00001073" w:rsidRPr="00001073" w:rsidRDefault="00001073" w:rsidP="00001073">
      <w:pPr>
        <w:pStyle w:val="Bibliografie"/>
      </w:pPr>
      <w:proofErr w:type="spellStart"/>
      <w:r w:rsidRPr="00001073">
        <w:t>Morrison</w:t>
      </w:r>
      <w:proofErr w:type="spellEnd"/>
      <w:r w:rsidRPr="00001073">
        <w:t xml:space="preserve">, M. L. (1984). Influence </w:t>
      </w:r>
      <w:proofErr w:type="spellStart"/>
      <w:r w:rsidRPr="00001073">
        <w:t>of</w:t>
      </w:r>
      <w:proofErr w:type="spellEnd"/>
      <w:r w:rsidRPr="00001073">
        <w:t xml:space="preserve"> Sample </w:t>
      </w:r>
      <w:proofErr w:type="spellStart"/>
      <w:r w:rsidRPr="00001073">
        <w:t>Size</w:t>
      </w:r>
      <w:proofErr w:type="spellEnd"/>
      <w:r w:rsidRPr="00001073">
        <w:t xml:space="preserve"> and </w:t>
      </w:r>
      <w:proofErr w:type="spellStart"/>
      <w:r w:rsidRPr="00001073">
        <w:t>Sampling</w:t>
      </w:r>
      <w:proofErr w:type="spellEnd"/>
      <w:r w:rsidRPr="00001073">
        <w:t xml:space="preserve"> Design on </w:t>
      </w:r>
      <w:proofErr w:type="spellStart"/>
      <w:r w:rsidRPr="00001073">
        <w:t>Analysis</w:t>
      </w:r>
      <w:proofErr w:type="spellEnd"/>
      <w:r w:rsidRPr="00001073">
        <w:t xml:space="preserve"> </w:t>
      </w:r>
      <w:proofErr w:type="spellStart"/>
      <w:r w:rsidRPr="00001073">
        <w:t>of</w:t>
      </w:r>
      <w:proofErr w:type="spellEnd"/>
      <w:r w:rsidRPr="00001073">
        <w:t xml:space="preserve"> </w:t>
      </w:r>
      <w:proofErr w:type="spellStart"/>
      <w:r w:rsidRPr="00001073">
        <w:t>Avian</w:t>
      </w:r>
      <w:proofErr w:type="spellEnd"/>
      <w:r w:rsidRPr="00001073">
        <w:t xml:space="preserve"> </w:t>
      </w:r>
      <w:proofErr w:type="spellStart"/>
      <w:r w:rsidRPr="00001073">
        <w:t>Foraging</w:t>
      </w:r>
      <w:proofErr w:type="spellEnd"/>
      <w:r w:rsidRPr="00001073">
        <w:t xml:space="preserve"> </w:t>
      </w:r>
      <w:proofErr w:type="spellStart"/>
      <w:r w:rsidRPr="00001073">
        <w:t>Behavior</w:t>
      </w:r>
      <w:proofErr w:type="spellEnd"/>
      <w:r w:rsidRPr="00001073">
        <w:t xml:space="preserve">. </w:t>
      </w:r>
      <w:proofErr w:type="spellStart"/>
      <w:r w:rsidRPr="00001073">
        <w:rPr>
          <w:i/>
          <w:iCs/>
        </w:rPr>
        <w:t>The</w:t>
      </w:r>
      <w:proofErr w:type="spellEnd"/>
      <w:r w:rsidRPr="00001073">
        <w:rPr>
          <w:i/>
          <w:iCs/>
        </w:rPr>
        <w:t xml:space="preserve"> </w:t>
      </w:r>
      <w:proofErr w:type="spellStart"/>
      <w:r w:rsidRPr="00001073">
        <w:rPr>
          <w:i/>
          <w:iCs/>
        </w:rPr>
        <w:t>Condor</w:t>
      </w:r>
      <w:proofErr w:type="spellEnd"/>
      <w:r w:rsidRPr="00001073">
        <w:t xml:space="preserve">, </w:t>
      </w:r>
      <w:r w:rsidRPr="00001073">
        <w:rPr>
          <w:i/>
          <w:iCs/>
        </w:rPr>
        <w:t>86</w:t>
      </w:r>
      <w:r w:rsidRPr="00001073">
        <w:t xml:space="preserve">(2), </w:t>
      </w:r>
      <w:proofErr w:type="spellStart"/>
      <w:r w:rsidRPr="00001073">
        <w:t>Article</w:t>
      </w:r>
      <w:proofErr w:type="spellEnd"/>
      <w:r w:rsidRPr="00001073">
        <w:t xml:space="preserve"> 2. https://doi.org/10.2307/1367029</w:t>
      </w:r>
    </w:p>
    <w:p w14:paraId="4ED0E246" w14:textId="77777777" w:rsidR="00001073" w:rsidRPr="00001073" w:rsidRDefault="00001073" w:rsidP="00001073">
      <w:pPr>
        <w:pStyle w:val="Bibliografie"/>
      </w:pPr>
      <w:proofErr w:type="spellStart"/>
      <w:r w:rsidRPr="00001073">
        <w:t>Mouillot</w:t>
      </w:r>
      <w:proofErr w:type="spellEnd"/>
      <w:r w:rsidRPr="00001073">
        <w:t xml:space="preserve">, D., </w:t>
      </w:r>
      <w:proofErr w:type="spellStart"/>
      <w:r w:rsidRPr="00001073">
        <w:t>Loiseau</w:t>
      </w:r>
      <w:proofErr w:type="spellEnd"/>
      <w:r w:rsidRPr="00001073">
        <w:t xml:space="preserve">, N., </w:t>
      </w:r>
      <w:proofErr w:type="spellStart"/>
      <w:r w:rsidRPr="00001073">
        <w:t>Grenié</w:t>
      </w:r>
      <w:proofErr w:type="spellEnd"/>
      <w:r w:rsidRPr="00001073">
        <w:t xml:space="preserve">, M., </w:t>
      </w:r>
      <w:proofErr w:type="spellStart"/>
      <w:r w:rsidRPr="00001073">
        <w:t>Algar</w:t>
      </w:r>
      <w:proofErr w:type="spellEnd"/>
      <w:r w:rsidRPr="00001073">
        <w:t xml:space="preserve">, A. C., Allegra, M., </w:t>
      </w:r>
      <w:proofErr w:type="spellStart"/>
      <w:r w:rsidRPr="00001073">
        <w:t>Cadotte</w:t>
      </w:r>
      <w:proofErr w:type="spellEnd"/>
      <w:r w:rsidRPr="00001073">
        <w:t xml:space="preserve">, M. W., </w:t>
      </w:r>
      <w:proofErr w:type="spellStart"/>
      <w:r w:rsidRPr="00001073">
        <w:t>Casajus</w:t>
      </w:r>
      <w:proofErr w:type="spellEnd"/>
      <w:r w:rsidRPr="00001073">
        <w:t xml:space="preserve">, N., </w:t>
      </w:r>
      <w:proofErr w:type="spellStart"/>
      <w:r w:rsidRPr="00001073">
        <w:t>Denelle</w:t>
      </w:r>
      <w:proofErr w:type="spellEnd"/>
      <w:r w:rsidRPr="00001073">
        <w:t xml:space="preserve">, P., </w:t>
      </w:r>
      <w:proofErr w:type="spellStart"/>
      <w:r w:rsidRPr="00001073">
        <w:t>Guéguen</w:t>
      </w:r>
      <w:proofErr w:type="spellEnd"/>
      <w:r w:rsidRPr="00001073">
        <w:t xml:space="preserve">, M., </w:t>
      </w:r>
      <w:proofErr w:type="spellStart"/>
      <w:r w:rsidRPr="00001073">
        <w:t>Maire</w:t>
      </w:r>
      <w:proofErr w:type="spellEnd"/>
      <w:r w:rsidRPr="00001073">
        <w:t xml:space="preserve">, A., </w:t>
      </w:r>
      <w:proofErr w:type="spellStart"/>
      <w:r w:rsidRPr="00001073">
        <w:t>Maitner</w:t>
      </w:r>
      <w:proofErr w:type="spellEnd"/>
      <w:r w:rsidRPr="00001073">
        <w:t xml:space="preserve">, B., </w:t>
      </w:r>
      <w:proofErr w:type="spellStart"/>
      <w:r w:rsidRPr="00001073">
        <w:t>McGill</w:t>
      </w:r>
      <w:proofErr w:type="spellEnd"/>
      <w:r w:rsidRPr="00001073">
        <w:t xml:space="preserve">, B. J., </w:t>
      </w:r>
      <w:proofErr w:type="spellStart"/>
      <w:r w:rsidRPr="00001073">
        <w:t>McLean</w:t>
      </w:r>
      <w:proofErr w:type="spellEnd"/>
      <w:r w:rsidRPr="00001073">
        <w:t xml:space="preserve">, M., </w:t>
      </w:r>
      <w:proofErr w:type="spellStart"/>
      <w:r w:rsidRPr="00001073">
        <w:t>Mouquet</w:t>
      </w:r>
      <w:proofErr w:type="spellEnd"/>
      <w:r w:rsidRPr="00001073">
        <w:t xml:space="preserve">, N., </w:t>
      </w:r>
      <w:proofErr w:type="spellStart"/>
      <w:r w:rsidRPr="00001073">
        <w:t>Munoz</w:t>
      </w:r>
      <w:proofErr w:type="spellEnd"/>
      <w:r w:rsidRPr="00001073">
        <w:t xml:space="preserve">, F., </w:t>
      </w:r>
      <w:proofErr w:type="spellStart"/>
      <w:r w:rsidRPr="00001073">
        <w:t>Thuiller</w:t>
      </w:r>
      <w:proofErr w:type="spellEnd"/>
      <w:r w:rsidRPr="00001073">
        <w:t xml:space="preserve">, W., </w:t>
      </w:r>
      <w:proofErr w:type="spellStart"/>
      <w:r w:rsidRPr="00001073">
        <w:t>Villéger</w:t>
      </w:r>
      <w:proofErr w:type="spellEnd"/>
      <w:r w:rsidRPr="00001073">
        <w:t xml:space="preserve">, S., </w:t>
      </w:r>
      <w:proofErr w:type="spellStart"/>
      <w:r w:rsidRPr="00001073">
        <w:t>Violle</w:t>
      </w:r>
      <w:proofErr w:type="spellEnd"/>
      <w:r w:rsidRPr="00001073">
        <w:t xml:space="preserve">, C., &amp; </w:t>
      </w:r>
      <w:proofErr w:type="spellStart"/>
      <w:r w:rsidRPr="00001073">
        <w:t>Auber</w:t>
      </w:r>
      <w:proofErr w:type="spellEnd"/>
      <w:r w:rsidRPr="00001073">
        <w:t xml:space="preserve">, A. (2021). </w:t>
      </w:r>
      <w:proofErr w:type="spellStart"/>
      <w:r w:rsidRPr="00001073">
        <w:t>The</w:t>
      </w:r>
      <w:proofErr w:type="spellEnd"/>
      <w:r w:rsidRPr="00001073">
        <w:t xml:space="preserve"> </w:t>
      </w:r>
      <w:proofErr w:type="spellStart"/>
      <w:r w:rsidRPr="00001073">
        <w:t>dimensionality</w:t>
      </w:r>
      <w:proofErr w:type="spellEnd"/>
      <w:r w:rsidRPr="00001073">
        <w:t xml:space="preserve"> and </w:t>
      </w:r>
      <w:proofErr w:type="spellStart"/>
      <w:r w:rsidRPr="00001073">
        <w:t>structure</w:t>
      </w:r>
      <w:proofErr w:type="spellEnd"/>
      <w:r w:rsidRPr="00001073">
        <w:t xml:space="preserve"> </w:t>
      </w:r>
      <w:proofErr w:type="spellStart"/>
      <w:r w:rsidRPr="00001073">
        <w:t>of</w:t>
      </w:r>
      <w:proofErr w:type="spellEnd"/>
      <w:r w:rsidRPr="00001073">
        <w:t xml:space="preserve"> species </w:t>
      </w:r>
      <w:proofErr w:type="spellStart"/>
      <w:r w:rsidRPr="00001073">
        <w:t>trait</w:t>
      </w:r>
      <w:proofErr w:type="spellEnd"/>
      <w:r w:rsidRPr="00001073">
        <w:t xml:space="preserve"> </w:t>
      </w:r>
      <w:proofErr w:type="spellStart"/>
      <w:r w:rsidRPr="00001073">
        <w:t>spaces</w:t>
      </w:r>
      <w:proofErr w:type="spellEnd"/>
      <w:r w:rsidRPr="00001073">
        <w:t xml:space="preserve">. </w:t>
      </w:r>
      <w:proofErr w:type="spellStart"/>
      <w:r w:rsidRPr="00001073">
        <w:rPr>
          <w:i/>
          <w:iCs/>
        </w:rPr>
        <w:t>Ecology</w:t>
      </w:r>
      <w:proofErr w:type="spellEnd"/>
      <w:r w:rsidRPr="00001073">
        <w:rPr>
          <w:i/>
          <w:iCs/>
        </w:rPr>
        <w:t xml:space="preserve"> </w:t>
      </w:r>
      <w:proofErr w:type="spellStart"/>
      <w:r w:rsidRPr="00001073">
        <w:rPr>
          <w:i/>
          <w:iCs/>
        </w:rPr>
        <w:t>Letters</w:t>
      </w:r>
      <w:proofErr w:type="spellEnd"/>
      <w:r w:rsidRPr="00001073">
        <w:t xml:space="preserve">, </w:t>
      </w:r>
      <w:r w:rsidRPr="00001073">
        <w:rPr>
          <w:i/>
          <w:iCs/>
        </w:rPr>
        <w:t>24</w:t>
      </w:r>
      <w:r w:rsidRPr="00001073">
        <w:t>(9), 1988–2009. https://doi.org/10.1111/ele.13778</w:t>
      </w:r>
    </w:p>
    <w:p w14:paraId="3E856727" w14:textId="77777777" w:rsidR="00001073" w:rsidRPr="00001073" w:rsidRDefault="00001073" w:rsidP="00001073">
      <w:pPr>
        <w:pStyle w:val="Bibliografie"/>
      </w:pPr>
      <w:proofErr w:type="spellStart"/>
      <w:r w:rsidRPr="00001073">
        <w:t>Norberg</w:t>
      </w:r>
      <w:proofErr w:type="spellEnd"/>
      <w:r w:rsidRPr="00001073">
        <w:t xml:space="preserve">, R. Å. (1986). </w:t>
      </w:r>
      <w:proofErr w:type="spellStart"/>
      <w:r w:rsidRPr="00001073">
        <w:t>Treecreeper</w:t>
      </w:r>
      <w:proofErr w:type="spellEnd"/>
      <w:r w:rsidRPr="00001073">
        <w:t xml:space="preserve"> </w:t>
      </w:r>
      <w:proofErr w:type="spellStart"/>
      <w:r w:rsidRPr="00001073">
        <w:t>Climbing</w:t>
      </w:r>
      <w:proofErr w:type="spellEnd"/>
      <w:r w:rsidRPr="00001073">
        <w:t xml:space="preserve">; </w:t>
      </w:r>
      <w:proofErr w:type="spellStart"/>
      <w:r w:rsidRPr="00001073">
        <w:t>Mechanics</w:t>
      </w:r>
      <w:proofErr w:type="spellEnd"/>
      <w:r w:rsidRPr="00001073">
        <w:t xml:space="preserve">, </w:t>
      </w:r>
      <w:proofErr w:type="spellStart"/>
      <w:r w:rsidRPr="00001073">
        <w:t>Energetics</w:t>
      </w:r>
      <w:proofErr w:type="spellEnd"/>
      <w:r w:rsidRPr="00001073">
        <w:t xml:space="preserve">, and </w:t>
      </w:r>
      <w:proofErr w:type="spellStart"/>
      <w:r w:rsidRPr="00001073">
        <w:t>Structural</w:t>
      </w:r>
      <w:proofErr w:type="spellEnd"/>
      <w:r w:rsidRPr="00001073">
        <w:t xml:space="preserve"> </w:t>
      </w:r>
      <w:proofErr w:type="spellStart"/>
      <w:r w:rsidRPr="00001073">
        <w:t>Adaptations</w:t>
      </w:r>
      <w:proofErr w:type="spellEnd"/>
      <w:r w:rsidRPr="00001073">
        <w:t xml:space="preserve">. </w:t>
      </w:r>
      <w:proofErr w:type="spellStart"/>
      <w:r w:rsidRPr="00001073">
        <w:rPr>
          <w:i/>
          <w:iCs/>
        </w:rPr>
        <w:t>Ornis</w:t>
      </w:r>
      <w:proofErr w:type="spellEnd"/>
      <w:r w:rsidRPr="00001073">
        <w:rPr>
          <w:i/>
          <w:iCs/>
        </w:rPr>
        <w:t xml:space="preserve"> </w:t>
      </w:r>
      <w:proofErr w:type="spellStart"/>
      <w:r w:rsidRPr="00001073">
        <w:rPr>
          <w:i/>
          <w:iCs/>
        </w:rPr>
        <w:t>Scandinavica</w:t>
      </w:r>
      <w:proofErr w:type="spellEnd"/>
      <w:r w:rsidRPr="00001073">
        <w:rPr>
          <w:i/>
          <w:iCs/>
        </w:rPr>
        <w:t xml:space="preserve"> (</w:t>
      </w:r>
      <w:proofErr w:type="spellStart"/>
      <w:r w:rsidRPr="00001073">
        <w:rPr>
          <w:i/>
          <w:iCs/>
        </w:rPr>
        <w:t>Scandinavian</w:t>
      </w:r>
      <w:proofErr w:type="spellEnd"/>
      <w:r w:rsidRPr="00001073">
        <w:rPr>
          <w:i/>
          <w:iCs/>
        </w:rPr>
        <w:t xml:space="preserve"> </w:t>
      </w:r>
      <w:proofErr w:type="spellStart"/>
      <w:r w:rsidRPr="00001073">
        <w:rPr>
          <w:i/>
          <w:iCs/>
        </w:rPr>
        <w:t>Journal</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Ornithology</w:t>
      </w:r>
      <w:proofErr w:type="spellEnd"/>
      <w:r w:rsidRPr="00001073">
        <w:rPr>
          <w:i/>
          <w:iCs/>
        </w:rPr>
        <w:t>)</w:t>
      </w:r>
      <w:r w:rsidRPr="00001073">
        <w:t xml:space="preserve">, </w:t>
      </w:r>
      <w:r w:rsidRPr="00001073">
        <w:rPr>
          <w:i/>
          <w:iCs/>
        </w:rPr>
        <w:t>17</w:t>
      </w:r>
      <w:r w:rsidRPr="00001073">
        <w:t>(3), 191–209. https://doi.org/10.2307/3676828</w:t>
      </w:r>
    </w:p>
    <w:p w14:paraId="1ED32733" w14:textId="77777777" w:rsidR="00001073" w:rsidRPr="00001073" w:rsidRDefault="00001073" w:rsidP="00001073">
      <w:pPr>
        <w:pStyle w:val="Bibliografie"/>
      </w:pPr>
      <w:proofErr w:type="spellStart"/>
      <w:r w:rsidRPr="00001073">
        <w:t>Oksanen</w:t>
      </w:r>
      <w:proofErr w:type="spellEnd"/>
      <w:r w:rsidRPr="00001073">
        <w:t xml:space="preserve">, J., Simpson, G. L., </w:t>
      </w:r>
      <w:proofErr w:type="spellStart"/>
      <w:r w:rsidRPr="00001073">
        <w:t>Blanchet</w:t>
      </w:r>
      <w:proofErr w:type="spellEnd"/>
      <w:r w:rsidRPr="00001073">
        <w:t xml:space="preserve">, F. G., </w:t>
      </w:r>
      <w:proofErr w:type="spellStart"/>
      <w:r w:rsidRPr="00001073">
        <w:t>Kindt</w:t>
      </w:r>
      <w:proofErr w:type="spellEnd"/>
      <w:r w:rsidRPr="00001073">
        <w:t xml:space="preserve">, R., </w:t>
      </w:r>
      <w:proofErr w:type="spellStart"/>
      <w:r w:rsidRPr="00001073">
        <w:t>Legendre</w:t>
      </w:r>
      <w:proofErr w:type="spellEnd"/>
      <w:r w:rsidRPr="00001073">
        <w:t xml:space="preserve">, P., </w:t>
      </w:r>
      <w:proofErr w:type="spellStart"/>
      <w:r w:rsidRPr="00001073">
        <w:t>Minchin</w:t>
      </w:r>
      <w:proofErr w:type="spellEnd"/>
      <w:r w:rsidRPr="00001073">
        <w:t xml:space="preserve">, P. R., </w:t>
      </w:r>
      <w:proofErr w:type="spellStart"/>
      <w:r w:rsidRPr="00001073">
        <w:t>O’Hara</w:t>
      </w:r>
      <w:proofErr w:type="spellEnd"/>
      <w:r w:rsidRPr="00001073">
        <w:t xml:space="preserve">, R. B., </w:t>
      </w:r>
      <w:proofErr w:type="spellStart"/>
      <w:r w:rsidRPr="00001073">
        <w:t>Solymos</w:t>
      </w:r>
      <w:proofErr w:type="spellEnd"/>
      <w:r w:rsidRPr="00001073">
        <w:t xml:space="preserve">, P., Stevens, M. H. H., </w:t>
      </w:r>
      <w:proofErr w:type="spellStart"/>
      <w:r w:rsidRPr="00001073">
        <w:t>Szoecs</w:t>
      </w:r>
      <w:proofErr w:type="spellEnd"/>
      <w:r w:rsidRPr="00001073">
        <w:t xml:space="preserve">, E., Wagner, H., </w:t>
      </w:r>
      <w:proofErr w:type="spellStart"/>
      <w:r w:rsidRPr="00001073">
        <w:t>Barbour</w:t>
      </w:r>
      <w:proofErr w:type="spellEnd"/>
      <w:r w:rsidRPr="00001073">
        <w:t xml:space="preserve">, M., </w:t>
      </w:r>
      <w:proofErr w:type="spellStart"/>
      <w:r w:rsidRPr="00001073">
        <w:t>Bedward</w:t>
      </w:r>
      <w:proofErr w:type="spellEnd"/>
      <w:r w:rsidRPr="00001073">
        <w:t xml:space="preserve">, M., </w:t>
      </w:r>
      <w:proofErr w:type="spellStart"/>
      <w:r w:rsidRPr="00001073">
        <w:t>Bolker</w:t>
      </w:r>
      <w:proofErr w:type="spellEnd"/>
      <w:r w:rsidRPr="00001073">
        <w:t xml:space="preserve">, B., </w:t>
      </w:r>
      <w:proofErr w:type="spellStart"/>
      <w:r w:rsidRPr="00001073">
        <w:t>Borcard</w:t>
      </w:r>
      <w:proofErr w:type="spellEnd"/>
      <w:r w:rsidRPr="00001073">
        <w:t xml:space="preserve">, D., </w:t>
      </w:r>
      <w:proofErr w:type="spellStart"/>
      <w:r w:rsidRPr="00001073">
        <w:t>Carvalho</w:t>
      </w:r>
      <w:proofErr w:type="spellEnd"/>
      <w:r w:rsidRPr="00001073">
        <w:t xml:space="preserve">, G., </w:t>
      </w:r>
      <w:proofErr w:type="spellStart"/>
      <w:r w:rsidRPr="00001073">
        <w:t>Chirico</w:t>
      </w:r>
      <w:proofErr w:type="spellEnd"/>
      <w:r w:rsidRPr="00001073">
        <w:t xml:space="preserve">, M., </w:t>
      </w:r>
      <w:proofErr w:type="spellStart"/>
      <w:r w:rsidRPr="00001073">
        <w:t>Caceres</w:t>
      </w:r>
      <w:proofErr w:type="spellEnd"/>
      <w:r w:rsidRPr="00001073">
        <w:t xml:space="preserve">, M. D., </w:t>
      </w:r>
      <w:proofErr w:type="spellStart"/>
      <w:r w:rsidRPr="00001073">
        <w:t>Durand</w:t>
      </w:r>
      <w:proofErr w:type="spellEnd"/>
      <w:r w:rsidRPr="00001073">
        <w:t xml:space="preserve">, S., … </w:t>
      </w:r>
      <w:proofErr w:type="spellStart"/>
      <w:r w:rsidRPr="00001073">
        <w:t>Borman</w:t>
      </w:r>
      <w:proofErr w:type="spellEnd"/>
      <w:r w:rsidRPr="00001073">
        <w:t xml:space="preserve">, T. (2025). </w:t>
      </w:r>
      <w:r w:rsidRPr="00001073">
        <w:rPr>
          <w:i/>
          <w:iCs/>
        </w:rPr>
        <w:t xml:space="preserve">vegan: </w:t>
      </w:r>
      <w:proofErr w:type="spellStart"/>
      <w:r w:rsidRPr="00001073">
        <w:rPr>
          <w:i/>
          <w:iCs/>
        </w:rPr>
        <w:t>Community</w:t>
      </w:r>
      <w:proofErr w:type="spellEnd"/>
      <w:r w:rsidRPr="00001073">
        <w:rPr>
          <w:i/>
          <w:iCs/>
        </w:rPr>
        <w:t xml:space="preserve"> </w:t>
      </w:r>
      <w:proofErr w:type="spellStart"/>
      <w:r w:rsidRPr="00001073">
        <w:rPr>
          <w:i/>
          <w:iCs/>
        </w:rPr>
        <w:t>Ecology</w:t>
      </w:r>
      <w:proofErr w:type="spellEnd"/>
      <w:r w:rsidRPr="00001073">
        <w:rPr>
          <w:i/>
          <w:iCs/>
        </w:rPr>
        <w:t xml:space="preserve"> </w:t>
      </w:r>
      <w:proofErr w:type="spellStart"/>
      <w:r w:rsidRPr="00001073">
        <w:rPr>
          <w:i/>
          <w:iCs/>
        </w:rPr>
        <w:t>Package</w:t>
      </w:r>
      <w:proofErr w:type="spellEnd"/>
      <w:r w:rsidRPr="00001073">
        <w:t>. https://github.com/vegandevs/vegan</w:t>
      </w:r>
    </w:p>
    <w:p w14:paraId="259395D0" w14:textId="77777777" w:rsidR="00001073" w:rsidRPr="00001073" w:rsidRDefault="00001073" w:rsidP="00001073">
      <w:pPr>
        <w:pStyle w:val="Bibliografie"/>
      </w:pPr>
      <w:proofErr w:type="spellStart"/>
      <w:r w:rsidRPr="00001073">
        <w:t>Osiejuk</w:t>
      </w:r>
      <w:proofErr w:type="spellEnd"/>
      <w:r w:rsidRPr="00001073">
        <w:t xml:space="preserve">, T. S. (1996). </w:t>
      </w:r>
      <w:proofErr w:type="spellStart"/>
      <w:r w:rsidRPr="00001073">
        <w:t>Locomotion</w:t>
      </w:r>
      <w:proofErr w:type="spellEnd"/>
      <w:r w:rsidRPr="00001073">
        <w:t xml:space="preserve"> </w:t>
      </w:r>
      <w:proofErr w:type="spellStart"/>
      <w:r w:rsidRPr="00001073">
        <w:t>patterns</w:t>
      </w:r>
      <w:proofErr w:type="spellEnd"/>
      <w:r w:rsidRPr="00001073">
        <w:t xml:space="preserve"> in </w:t>
      </w:r>
      <w:proofErr w:type="spellStart"/>
      <w:r w:rsidRPr="00001073">
        <w:t>wintering</w:t>
      </w:r>
      <w:proofErr w:type="spellEnd"/>
      <w:r w:rsidRPr="00001073">
        <w:t xml:space="preserve"> bark-</w:t>
      </w:r>
      <w:proofErr w:type="spellStart"/>
      <w:r w:rsidRPr="00001073">
        <w:t>foraging</w:t>
      </w:r>
      <w:proofErr w:type="spellEnd"/>
      <w:r w:rsidRPr="00001073">
        <w:t xml:space="preserve"> </w:t>
      </w:r>
      <w:proofErr w:type="spellStart"/>
      <w:r w:rsidRPr="00001073">
        <w:t>birds</w:t>
      </w:r>
      <w:proofErr w:type="spellEnd"/>
      <w:r w:rsidRPr="00001073">
        <w:t xml:space="preserve">. </w:t>
      </w:r>
      <w:proofErr w:type="spellStart"/>
      <w:r w:rsidRPr="00001073">
        <w:rPr>
          <w:i/>
          <w:iCs/>
        </w:rPr>
        <w:t>Ornis</w:t>
      </w:r>
      <w:proofErr w:type="spellEnd"/>
      <w:r w:rsidRPr="00001073">
        <w:rPr>
          <w:i/>
          <w:iCs/>
        </w:rPr>
        <w:t xml:space="preserve"> </w:t>
      </w:r>
      <w:proofErr w:type="spellStart"/>
      <w:r w:rsidRPr="00001073">
        <w:rPr>
          <w:i/>
          <w:iCs/>
        </w:rPr>
        <w:t>Fennica</w:t>
      </w:r>
      <w:proofErr w:type="spellEnd"/>
      <w:r w:rsidRPr="00001073">
        <w:t xml:space="preserve">, </w:t>
      </w:r>
      <w:r w:rsidRPr="00001073">
        <w:rPr>
          <w:i/>
          <w:iCs/>
        </w:rPr>
        <w:t>73</w:t>
      </w:r>
      <w:r w:rsidRPr="00001073">
        <w:t xml:space="preserve">(4), </w:t>
      </w:r>
      <w:proofErr w:type="spellStart"/>
      <w:r w:rsidRPr="00001073">
        <w:t>Article</w:t>
      </w:r>
      <w:proofErr w:type="spellEnd"/>
      <w:r w:rsidRPr="00001073">
        <w:t xml:space="preserve"> 4.</w:t>
      </w:r>
    </w:p>
    <w:p w14:paraId="29E70E93" w14:textId="77777777" w:rsidR="00001073" w:rsidRPr="00001073" w:rsidRDefault="00001073" w:rsidP="00001073">
      <w:pPr>
        <w:pStyle w:val="Bibliografie"/>
      </w:pPr>
      <w:proofErr w:type="spellStart"/>
      <w:r w:rsidRPr="00001073">
        <w:t>Paradis</w:t>
      </w:r>
      <w:proofErr w:type="spellEnd"/>
      <w:r w:rsidRPr="00001073">
        <w:t xml:space="preserve">, E., </w:t>
      </w:r>
      <w:proofErr w:type="spellStart"/>
      <w:r w:rsidRPr="00001073">
        <w:t>Blomberg</w:t>
      </w:r>
      <w:proofErr w:type="spellEnd"/>
      <w:r w:rsidRPr="00001073">
        <w:t xml:space="preserve">, S., </w:t>
      </w:r>
      <w:proofErr w:type="spellStart"/>
      <w:r w:rsidRPr="00001073">
        <w:t>Bolker</w:t>
      </w:r>
      <w:proofErr w:type="spellEnd"/>
      <w:r w:rsidRPr="00001073">
        <w:t xml:space="preserve">, B., Brown, J., </w:t>
      </w:r>
      <w:proofErr w:type="spellStart"/>
      <w:r w:rsidRPr="00001073">
        <w:t>Claramunt</w:t>
      </w:r>
      <w:proofErr w:type="spellEnd"/>
      <w:r w:rsidRPr="00001073">
        <w:t xml:space="preserve">, S., Claude, J., Cuong, H. S., </w:t>
      </w:r>
      <w:proofErr w:type="spellStart"/>
      <w:r w:rsidRPr="00001073">
        <w:t>Desper</w:t>
      </w:r>
      <w:proofErr w:type="spellEnd"/>
      <w:r w:rsidRPr="00001073">
        <w:t xml:space="preserve">, R., </w:t>
      </w:r>
      <w:proofErr w:type="spellStart"/>
      <w:r w:rsidRPr="00001073">
        <w:t>Didier</w:t>
      </w:r>
      <w:proofErr w:type="spellEnd"/>
      <w:r w:rsidRPr="00001073">
        <w:t xml:space="preserve">, G., </w:t>
      </w:r>
      <w:proofErr w:type="spellStart"/>
      <w:r w:rsidRPr="00001073">
        <w:t>Durand</w:t>
      </w:r>
      <w:proofErr w:type="spellEnd"/>
      <w:r w:rsidRPr="00001073">
        <w:t xml:space="preserve">, B., </w:t>
      </w:r>
      <w:proofErr w:type="spellStart"/>
      <w:r w:rsidRPr="00001073">
        <w:t>Dutheil</w:t>
      </w:r>
      <w:proofErr w:type="spellEnd"/>
      <w:r w:rsidRPr="00001073">
        <w:t xml:space="preserve">, J., </w:t>
      </w:r>
      <w:proofErr w:type="spellStart"/>
      <w:r w:rsidRPr="00001073">
        <w:t>Ewing</w:t>
      </w:r>
      <w:proofErr w:type="spellEnd"/>
      <w:r w:rsidRPr="00001073">
        <w:t xml:space="preserve">, R. J., </w:t>
      </w:r>
      <w:proofErr w:type="spellStart"/>
      <w:r w:rsidRPr="00001073">
        <w:t>Gascuel</w:t>
      </w:r>
      <w:proofErr w:type="spellEnd"/>
      <w:r w:rsidRPr="00001073">
        <w:t xml:space="preserve">, O., </w:t>
      </w:r>
      <w:proofErr w:type="spellStart"/>
      <w:r w:rsidRPr="00001073">
        <w:t>Guillerme</w:t>
      </w:r>
      <w:proofErr w:type="spellEnd"/>
      <w:r w:rsidRPr="00001073">
        <w:t xml:space="preserve">, T., </w:t>
      </w:r>
      <w:proofErr w:type="spellStart"/>
      <w:r w:rsidRPr="00001073">
        <w:t>Heibl</w:t>
      </w:r>
      <w:proofErr w:type="spellEnd"/>
      <w:r w:rsidRPr="00001073">
        <w:t xml:space="preserve">, C., </w:t>
      </w:r>
      <w:proofErr w:type="spellStart"/>
      <w:r w:rsidRPr="00001073">
        <w:t>Ives</w:t>
      </w:r>
      <w:proofErr w:type="spellEnd"/>
      <w:r w:rsidRPr="00001073">
        <w:t xml:space="preserve">, A., Jones, B., </w:t>
      </w:r>
      <w:proofErr w:type="spellStart"/>
      <w:r w:rsidRPr="00001073">
        <w:t>Krah</w:t>
      </w:r>
      <w:proofErr w:type="spellEnd"/>
      <w:r w:rsidRPr="00001073">
        <w:t xml:space="preserve">, F., </w:t>
      </w:r>
      <w:proofErr w:type="spellStart"/>
      <w:r w:rsidRPr="00001073">
        <w:t>Lawson</w:t>
      </w:r>
      <w:proofErr w:type="spellEnd"/>
      <w:r w:rsidRPr="00001073">
        <w:t xml:space="preserve">, D., … </w:t>
      </w:r>
      <w:proofErr w:type="spellStart"/>
      <w:r w:rsidRPr="00001073">
        <w:t>Vienne</w:t>
      </w:r>
      <w:proofErr w:type="spellEnd"/>
      <w:r w:rsidRPr="00001073">
        <w:t xml:space="preserve">, D. de. (2024). </w:t>
      </w:r>
      <w:proofErr w:type="spellStart"/>
      <w:r w:rsidRPr="00001073">
        <w:rPr>
          <w:i/>
          <w:iCs/>
        </w:rPr>
        <w:t>ape</w:t>
      </w:r>
      <w:proofErr w:type="spellEnd"/>
      <w:r w:rsidRPr="00001073">
        <w:rPr>
          <w:i/>
          <w:iCs/>
        </w:rPr>
        <w:t xml:space="preserve">: </w:t>
      </w:r>
      <w:proofErr w:type="spellStart"/>
      <w:r w:rsidRPr="00001073">
        <w:rPr>
          <w:i/>
          <w:iCs/>
        </w:rPr>
        <w:t>Analyses</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Phylogenetics</w:t>
      </w:r>
      <w:proofErr w:type="spellEnd"/>
      <w:r w:rsidRPr="00001073">
        <w:rPr>
          <w:i/>
          <w:iCs/>
        </w:rPr>
        <w:t xml:space="preserve"> and </w:t>
      </w:r>
      <w:proofErr w:type="spellStart"/>
      <w:r w:rsidRPr="00001073">
        <w:rPr>
          <w:i/>
          <w:iCs/>
        </w:rPr>
        <w:t>Evolution</w:t>
      </w:r>
      <w:proofErr w:type="spellEnd"/>
      <w:r w:rsidRPr="00001073">
        <w:t>. https://github.com/emmanuelparadis/ape</w:t>
      </w:r>
    </w:p>
    <w:p w14:paraId="2026F838" w14:textId="77777777" w:rsidR="00001073" w:rsidRPr="00001073" w:rsidRDefault="00001073" w:rsidP="00001073">
      <w:pPr>
        <w:pStyle w:val="Bibliografie"/>
      </w:pPr>
      <w:proofErr w:type="spellStart"/>
      <w:r w:rsidRPr="00001073">
        <w:t>Parrish</w:t>
      </w:r>
      <w:proofErr w:type="spellEnd"/>
      <w:r w:rsidRPr="00001073">
        <w:t xml:space="preserve">, J. D. (2000). BEHAVIORAL, ENERGETIC, AND CONSERVATION IMPLICATIONS OF FORAGING PLASTICITY DURING MIGRATION. </w:t>
      </w:r>
      <w:proofErr w:type="spellStart"/>
      <w:r w:rsidRPr="00001073">
        <w:rPr>
          <w:i/>
          <w:iCs/>
        </w:rPr>
        <w:t>Studies</w:t>
      </w:r>
      <w:proofErr w:type="spellEnd"/>
      <w:r w:rsidRPr="00001073">
        <w:rPr>
          <w:i/>
          <w:iCs/>
        </w:rPr>
        <w:t xml:space="preserve"> in </w:t>
      </w:r>
      <w:proofErr w:type="spellStart"/>
      <w:r w:rsidRPr="00001073">
        <w:rPr>
          <w:i/>
          <w:iCs/>
        </w:rPr>
        <w:t>Avian</w:t>
      </w:r>
      <w:proofErr w:type="spellEnd"/>
      <w:r w:rsidRPr="00001073">
        <w:rPr>
          <w:i/>
          <w:iCs/>
        </w:rPr>
        <w:t xml:space="preserve"> Biology</w:t>
      </w:r>
      <w:r w:rsidRPr="00001073">
        <w:t xml:space="preserve">, </w:t>
      </w:r>
      <w:r w:rsidRPr="00001073">
        <w:rPr>
          <w:i/>
          <w:iCs/>
        </w:rPr>
        <w:t>20</w:t>
      </w:r>
      <w:r w:rsidRPr="00001073">
        <w:t>.</w:t>
      </w:r>
    </w:p>
    <w:p w14:paraId="120D3584" w14:textId="77777777" w:rsidR="00001073" w:rsidRPr="00001073" w:rsidRDefault="00001073" w:rsidP="00001073">
      <w:pPr>
        <w:pStyle w:val="Bibliografie"/>
      </w:pPr>
      <w:proofErr w:type="spellStart"/>
      <w:r w:rsidRPr="00001073">
        <w:t>Pigot</w:t>
      </w:r>
      <w:proofErr w:type="spellEnd"/>
      <w:r w:rsidRPr="00001073">
        <w:t xml:space="preserve">, A. L., </w:t>
      </w:r>
      <w:proofErr w:type="spellStart"/>
      <w:r w:rsidRPr="00001073">
        <w:t>Sheard</w:t>
      </w:r>
      <w:proofErr w:type="spellEnd"/>
      <w:r w:rsidRPr="00001073">
        <w:t xml:space="preserve">, C., Miller, E. T., </w:t>
      </w:r>
      <w:proofErr w:type="spellStart"/>
      <w:r w:rsidRPr="00001073">
        <w:t>Bregman</w:t>
      </w:r>
      <w:proofErr w:type="spellEnd"/>
      <w:r w:rsidRPr="00001073">
        <w:t xml:space="preserve">, T. P., </w:t>
      </w:r>
      <w:proofErr w:type="spellStart"/>
      <w:r w:rsidRPr="00001073">
        <w:t>Freeman</w:t>
      </w:r>
      <w:proofErr w:type="spellEnd"/>
      <w:r w:rsidRPr="00001073">
        <w:t xml:space="preserve">, B. G., </w:t>
      </w:r>
      <w:proofErr w:type="spellStart"/>
      <w:r w:rsidRPr="00001073">
        <w:t>Roll</w:t>
      </w:r>
      <w:proofErr w:type="spellEnd"/>
      <w:r w:rsidRPr="00001073">
        <w:t xml:space="preserve">, U., </w:t>
      </w:r>
      <w:proofErr w:type="spellStart"/>
      <w:r w:rsidRPr="00001073">
        <w:t>Seddon</w:t>
      </w:r>
      <w:proofErr w:type="spellEnd"/>
      <w:r w:rsidRPr="00001073">
        <w:t xml:space="preserve">, N., </w:t>
      </w:r>
      <w:proofErr w:type="spellStart"/>
      <w:r w:rsidRPr="00001073">
        <w:t>Trisos</w:t>
      </w:r>
      <w:proofErr w:type="spellEnd"/>
      <w:r w:rsidRPr="00001073">
        <w:t xml:space="preserve">, C. H., </w:t>
      </w:r>
      <w:proofErr w:type="spellStart"/>
      <w:r w:rsidRPr="00001073">
        <w:t>Weeks</w:t>
      </w:r>
      <w:proofErr w:type="spellEnd"/>
      <w:r w:rsidRPr="00001073">
        <w:t xml:space="preserve">, B. C., &amp; Tobias, J. A. (2020). </w:t>
      </w:r>
      <w:proofErr w:type="spellStart"/>
      <w:r w:rsidRPr="00001073">
        <w:t>Macroevolutionary</w:t>
      </w:r>
      <w:proofErr w:type="spellEnd"/>
      <w:r w:rsidRPr="00001073">
        <w:t xml:space="preserve"> </w:t>
      </w:r>
      <w:proofErr w:type="spellStart"/>
      <w:r w:rsidRPr="00001073">
        <w:t>convergence</w:t>
      </w:r>
      <w:proofErr w:type="spellEnd"/>
      <w:r w:rsidRPr="00001073">
        <w:t xml:space="preserve"> </w:t>
      </w:r>
      <w:proofErr w:type="spellStart"/>
      <w:r w:rsidRPr="00001073">
        <w:t>connects</w:t>
      </w:r>
      <w:proofErr w:type="spellEnd"/>
      <w:r w:rsidRPr="00001073">
        <w:t xml:space="preserve"> </w:t>
      </w:r>
      <w:proofErr w:type="spellStart"/>
      <w:r w:rsidRPr="00001073">
        <w:t>morphological</w:t>
      </w:r>
      <w:proofErr w:type="spellEnd"/>
      <w:r w:rsidRPr="00001073">
        <w:t xml:space="preserve"> </w:t>
      </w:r>
      <w:proofErr w:type="spellStart"/>
      <w:r w:rsidRPr="00001073">
        <w:lastRenderedPageBreak/>
        <w:t>form</w:t>
      </w:r>
      <w:proofErr w:type="spellEnd"/>
      <w:r w:rsidRPr="00001073">
        <w:t xml:space="preserve"> to </w:t>
      </w:r>
      <w:proofErr w:type="spellStart"/>
      <w:r w:rsidRPr="00001073">
        <w:t>ecological</w:t>
      </w:r>
      <w:proofErr w:type="spellEnd"/>
      <w:r w:rsidRPr="00001073">
        <w:t xml:space="preserve"> </w:t>
      </w:r>
      <w:proofErr w:type="spellStart"/>
      <w:r w:rsidRPr="00001073">
        <w:t>function</w:t>
      </w:r>
      <w:proofErr w:type="spellEnd"/>
      <w:r w:rsidRPr="00001073">
        <w:t xml:space="preserve"> in </w:t>
      </w:r>
      <w:proofErr w:type="spellStart"/>
      <w:r w:rsidRPr="00001073">
        <w:t>birds</w:t>
      </w:r>
      <w:proofErr w:type="spellEnd"/>
      <w:r w:rsidRPr="00001073">
        <w:t xml:space="preserve">. </w:t>
      </w:r>
      <w:proofErr w:type="spellStart"/>
      <w:r w:rsidRPr="00001073">
        <w:rPr>
          <w:i/>
          <w:iCs/>
        </w:rPr>
        <w:t>Nature</w:t>
      </w:r>
      <w:proofErr w:type="spellEnd"/>
      <w:r w:rsidRPr="00001073">
        <w:rPr>
          <w:i/>
          <w:iCs/>
        </w:rPr>
        <w:t xml:space="preserve"> </w:t>
      </w:r>
      <w:proofErr w:type="spellStart"/>
      <w:r w:rsidRPr="00001073">
        <w:rPr>
          <w:i/>
          <w:iCs/>
        </w:rPr>
        <w:t>Ecology</w:t>
      </w:r>
      <w:proofErr w:type="spellEnd"/>
      <w:r w:rsidRPr="00001073">
        <w:rPr>
          <w:i/>
          <w:iCs/>
        </w:rPr>
        <w:t xml:space="preserve"> &amp; </w:t>
      </w:r>
      <w:proofErr w:type="spellStart"/>
      <w:r w:rsidRPr="00001073">
        <w:rPr>
          <w:i/>
          <w:iCs/>
        </w:rPr>
        <w:t>Evolution</w:t>
      </w:r>
      <w:proofErr w:type="spellEnd"/>
      <w:r w:rsidRPr="00001073">
        <w:t xml:space="preserve">, </w:t>
      </w:r>
      <w:r w:rsidRPr="00001073">
        <w:rPr>
          <w:i/>
          <w:iCs/>
        </w:rPr>
        <w:t>4</w:t>
      </w:r>
      <w:r w:rsidRPr="00001073">
        <w:t xml:space="preserve">(2), </w:t>
      </w:r>
      <w:proofErr w:type="spellStart"/>
      <w:r w:rsidRPr="00001073">
        <w:t>Article</w:t>
      </w:r>
      <w:proofErr w:type="spellEnd"/>
      <w:r w:rsidRPr="00001073">
        <w:t xml:space="preserve"> 2. https://doi.org/10.1038/s41559-019-1070-4</w:t>
      </w:r>
    </w:p>
    <w:p w14:paraId="1FCAD322" w14:textId="77777777" w:rsidR="00001073" w:rsidRPr="00001073" w:rsidRDefault="00001073" w:rsidP="00001073">
      <w:pPr>
        <w:pStyle w:val="Bibliografie"/>
      </w:pPr>
      <w:r w:rsidRPr="00001073">
        <w:t xml:space="preserve">R </w:t>
      </w:r>
      <w:proofErr w:type="spellStart"/>
      <w:r w:rsidRPr="00001073">
        <w:t>Core</w:t>
      </w:r>
      <w:proofErr w:type="spellEnd"/>
      <w:r w:rsidRPr="00001073">
        <w:t xml:space="preserve"> Team. (2025). </w:t>
      </w:r>
      <w:r w:rsidRPr="00001073">
        <w:rPr>
          <w:i/>
          <w:iCs/>
        </w:rPr>
        <w:t xml:space="preserve">R: A </w:t>
      </w:r>
      <w:proofErr w:type="spellStart"/>
      <w:r w:rsidRPr="00001073">
        <w:rPr>
          <w:i/>
          <w:iCs/>
        </w:rPr>
        <w:t>Language</w:t>
      </w:r>
      <w:proofErr w:type="spellEnd"/>
      <w:r w:rsidRPr="00001073">
        <w:rPr>
          <w:i/>
          <w:iCs/>
        </w:rPr>
        <w:t xml:space="preserve"> and Environment </w:t>
      </w:r>
      <w:proofErr w:type="spellStart"/>
      <w:r w:rsidRPr="00001073">
        <w:rPr>
          <w:i/>
          <w:iCs/>
        </w:rPr>
        <w:t>for</w:t>
      </w:r>
      <w:proofErr w:type="spellEnd"/>
      <w:r w:rsidRPr="00001073">
        <w:rPr>
          <w:i/>
          <w:iCs/>
        </w:rPr>
        <w:t xml:space="preserve"> </w:t>
      </w:r>
      <w:proofErr w:type="spellStart"/>
      <w:r w:rsidRPr="00001073">
        <w:rPr>
          <w:i/>
          <w:iCs/>
        </w:rPr>
        <w:t>Statistical</w:t>
      </w:r>
      <w:proofErr w:type="spellEnd"/>
      <w:r w:rsidRPr="00001073">
        <w:rPr>
          <w:i/>
          <w:iCs/>
        </w:rPr>
        <w:t xml:space="preserve"> </w:t>
      </w:r>
      <w:proofErr w:type="spellStart"/>
      <w:r w:rsidRPr="00001073">
        <w:rPr>
          <w:i/>
          <w:iCs/>
        </w:rPr>
        <w:t>Computing</w:t>
      </w:r>
      <w:proofErr w:type="spellEnd"/>
      <w:r w:rsidRPr="00001073">
        <w:t>. https://www.R-project.org/</w:t>
      </w:r>
    </w:p>
    <w:p w14:paraId="43129272" w14:textId="77777777" w:rsidR="00001073" w:rsidRPr="00001073" w:rsidRDefault="00001073" w:rsidP="00001073">
      <w:pPr>
        <w:pStyle w:val="Bibliografie"/>
      </w:pPr>
      <w:r w:rsidRPr="00001073">
        <w:t xml:space="preserve">Remešová, E., </w:t>
      </w:r>
      <w:proofErr w:type="spellStart"/>
      <w:r w:rsidRPr="00001073">
        <w:t>Matysioková</w:t>
      </w:r>
      <w:proofErr w:type="spellEnd"/>
      <w:r w:rsidRPr="00001073">
        <w:t xml:space="preserve">, B., </w:t>
      </w:r>
      <w:proofErr w:type="spellStart"/>
      <w:r w:rsidRPr="00001073">
        <w:t>Turčoková</w:t>
      </w:r>
      <w:proofErr w:type="spellEnd"/>
      <w:r w:rsidRPr="00001073">
        <w:t xml:space="preserve"> </w:t>
      </w:r>
      <w:proofErr w:type="spellStart"/>
      <w:r w:rsidRPr="00001073">
        <w:t>Rubáčová</w:t>
      </w:r>
      <w:proofErr w:type="spellEnd"/>
      <w:r w:rsidRPr="00001073">
        <w:t xml:space="preserve">, L., &amp; Remeš, V. (2020). </w:t>
      </w:r>
      <w:proofErr w:type="spellStart"/>
      <w:r w:rsidRPr="00001073">
        <w:t>Foraging</w:t>
      </w:r>
      <w:proofErr w:type="spellEnd"/>
      <w:r w:rsidRPr="00001073">
        <w:t xml:space="preserve"> </w:t>
      </w:r>
      <w:proofErr w:type="spellStart"/>
      <w:r w:rsidRPr="00001073">
        <w:t>behaviour</w:t>
      </w:r>
      <w:proofErr w:type="spellEnd"/>
      <w:r w:rsidRPr="00001073">
        <w:t xml:space="preserve"> </w:t>
      </w:r>
      <w:proofErr w:type="spellStart"/>
      <w:r w:rsidRPr="00001073">
        <w:t>of</w:t>
      </w:r>
      <w:proofErr w:type="spellEnd"/>
      <w:r w:rsidRPr="00001073">
        <w:t xml:space="preserve"> </w:t>
      </w:r>
      <w:proofErr w:type="spellStart"/>
      <w:r w:rsidRPr="00001073">
        <w:t>songbirds</w:t>
      </w:r>
      <w:proofErr w:type="spellEnd"/>
      <w:r w:rsidRPr="00001073">
        <w:t xml:space="preserve"> in </w:t>
      </w:r>
      <w:proofErr w:type="spellStart"/>
      <w:r w:rsidRPr="00001073">
        <w:t>woodlands</w:t>
      </w:r>
      <w:proofErr w:type="spellEnd"/>
      <w:r w:rsidRPr="00001073">
        <w:t xml:space="preserve"> and </w:t>
      </w:r>
      <w:proofErr w:type="spellStart"/>
      <w:r w:rsidRPr="00001073">
        <w:t>forests</w:t>
      </w:r>
      <w:proofErr w:type="spellEnd"/>
      <w:r w:rsidRPr="00001073">
        <w:t xml:space="preserve"> in </w:t>
      </w:r>
      <w:proofErr w:type="spellStart"/>
      <w:r w:rsidRPr="00001073">
        <w:t>eastern</w:t>
      </w:r>
      <w:proofErr w:type="spellEnd"/>
      <w:r w:rsidRPr="00001073">
        <w:t xml:space="preserve"> </w:t>
      </w:r>
      <w:proofErr w:type="spellStart"/>
      <w:r w:rsidRPr="00001073">
        <w:t>Australia</w:t>
      </w:r>
      <w:proofErr w:type="spellEnd"/>
      <w:r w:rsidRPr="00001073">
        <w:t xml:space="preserve">: </w:t>
      </w:r>
      <w:proofErr w:type="spellStart"/>
      <w:r w:rsidRPr="00001073">
        <w:t>Resource</w:t>
      </w:r>
      <w:proofErr w:type="spellEnd"/>
      <w:r w:rsidRPr="00001073">
        <w:t xml:space="preserve"> </w:t>
      </w:r>
      <w:proofErr w:type="spellStart"/>
      <w:r w:rsidRPr="00001073">
        <w:t>partitioning</w:t>
      </w:r>
      <w:proofErr w:type="spellEnd"/>
      <w:r w:rsidRPr="00001073">
        <w:t xml:space="preserve"> and </w:t>
      </w:r>
      <w:proofErr w:type="spellStart"/>
      <w:r w:rsidRPr="00001073">
        <w:t>guild</w:t>
      </w:r>
      <w:proofErr w:type="spellEnd"/>
      <w:r w:rsidRPr="00001073">
        <w:t xml:space="preserve"> </w:t>
      </w:r>
      <w:proofErr w:type="spellStart"/>
      <w:r w:rsidRPr="00001073">
        <w:t>structure</w:t>
      </w:r>
      <w:proofErr w:type="spellEnd"/>
      <w:r w:rsidRPr="00001073">
        <w:t xml:space="preserve">. </w:t>
      </w:r>
      <w:proofErr w:type="gramStart"/>
      <w:r w:rsidRPr="00001073">
        <w:rPr>
          <w:i/>
          <w:iCs/>
        </w:rPr>
        <w:t xml:space="preserve">Emu - </w:t>
      </w:r>
      <w:proofErr w:type="spellStart"/>
      <w:r w:rsidRPr="00001073">
        <w:rPr>
          <w:i/>
          <w:iCs/>
        </w:rPr>
        <w:t>Austral</w:t>
      </w:r>
      <w:proofErr w:type="spellEnd"/>
      <w:proofErr w:type="gramEnd"/>
      <w:r w:rsidRPr="00001073">
        <w:rPr>
          <w:i/>
          <w:iCs/>
        </w:rPr>
        <w:t xml:space="preserve"> </w:t>
      </w:r>
      <w:proofErr w:type="spellStart"/>
      <w:r w:rsidRPr="00001073">
        <w:rPr>
          <w:i/>
          <w:iCs/>
        </w:rPr>
        <w:t>Ornithology</w:t>
      </w:r>
      <w:proofErr w:type="spellEnd"/>
      <w:r w:rsidRPr="00001073">
        <w:t xml:space="preserve">, </w:t>
      </w:r>
      <w:r w:rsidRPr="00001073">
        <w:rPr>
          <w:i/>
          <w:iCs/>
        </w:rPr>
        <w:t>120</w:t>
      </w:r>
      <w:r w:rsidRPr="00001073">
        <w:t>(1), 22–32. https://doi.org/10.1080/01584197.2019.1644183</w:t>
      </w:r>
    </w:p>
    <w:p w14:paraId="3A890A1D" w14:textId="77777777" w:rsidR="00001073" w:rsidRPr="00001073" w:rsidRDefault="00001073" w:rsidP="00001073">
      <w:pPr>
        <w:pStyle w:val="Bibliografie"/>
      </w:pPr>
      <w:proofErr w:type="spellStart"/>
      <w:r w:rsidRPr="00001073">
        <w:t>Ricklefs</w:t>
      </w:r>
      <w:proofErr w:type="spellEnd"/>
      <w:r w:rsidRPr="00001073">
        <w:t xml:space="preserve">, R. E. (2012). Species </w:t>
      </w:r>
      <w:proofErr w:type="spellStart"/>
      <w:r w:rsidRPr="00001073">
        <w:t>richness</w:t>
      </w:r>
      <w:proofErr w:type="spellEnd"/>
      <w:r w:rsidRPr="00001073">
        <w:t xml:space="preserve"> and </w:t>
      </w:r>
      <w:proofErr w:type="spellStart"/>
      <w:r w:rsidRPr="00001073">
        <w:t>morphological</w:t>
      </w:r>
      <w:proofErr w:type="spellEnd"/>
      <w:r w:rsidRPr="00001073">
        <w:t xml:space="preserve"> </w:t>
      </w:r>
      <w:proofErr w:type="gramStart"/>
      <w:r w:rsidRPr="00001073">
        <w:t>diversity</w:t>
      </w:r>
      <w:proofErr w:type="gramEnd"/>
      <w:r w:rsidRPr="00001073">
        <w:t xml:space="preserve"> </w:t>
      </w:r>
      <w:proofErr w:type="spellStart"/>
      <w:r w:rsidRPr="00001073">
        <w:t>of</w:t>
      </w:r>
      <w:proofErr w:type="spellEnd"/>
      <w:r w:rsidRPr="00001073">
        <w:t xml:space="preserve"> </w:t>
      </w:r>
      <w:proofErr w:type="spellStart"/>
      <w:r w:rsidRPr="00001073">
        <w:t>passerine</w:t>
      </w:r>
      <w:proofErr w:type="spellEnd"/>
      <w:r w:rsidRPr="00001073">
        <w:t xml:space="preserve"> </w:t>
      </w:r>
      <w:proofErr w:type="spellStart"/>
      <w:r w:rsidRPr="00001073">
        <w:t>birds</w:t>
      </w:r>
      <w:proofErr w:type="spellEnd"/>
      <w:r w:rsidRPr="00001073">
        <w:t xml:space="preserve">. </w:t>
      </w:r>
      <w:proofErr w:type="spellStart"/>
      <w:r w:rsidRPr="00001073">
        <w:rPr>
          <w:i/>
          <w:iCs/>
        </w:rPr>
        <w:t>Proceedings</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the</w:t>
      </w:r>
      <w:proofErr w:type="spellEnd"/>
      <w:r w:rsidRPr="00001073">
        <w:rPr>
          <w:i/>
          <w:iCs/>
        </w:rPr>
        <w:t xml:space="preserve"> </w:t>
      </w:r>
      <w:proofErr w:type="spellStart"/>
      <w:r w:rsidRPr="00001073">
        <w:rPr>
          <w:i/>
          <w:iCs/>
        </w:rPr>
        <w:t>National</w:t>
      </w:r>
      <w:proofErr w:type="spellEnd"/>
      <w:r w:rsidRPr="00001073">
        <w:rPr>
          <w:i/>
          <w:iCs/>
        </w:rPr>
        <w:t xml:space="preserve"> </w:t>
      </w:r>
      <w:proofErr w:type="spellStart"/>
      <w:r w:rsidRPr="00001073">
        <w:rPr>
          <w:i/>
          <w:iCs/>
        </w:rPr>
        <w:t>Academy</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Sciences</w:t>
      </w:r>
      <w:proofErr w:type="spellEnd"/>
      <w:r w:rsidRPr="00001073">
        <w:t xml:space="preserve">, </w:t>
      </w:r>
      <w:r w:rsidRPr="00001073">
        <w:rPr>
          <w:i/>
          <w:iCs/>
        </w:rPr>
        <w:t>109</w:t>
      </w:r>
      <w:r w:rsidRPr="00001073">
        <w:t>(36), 14482–14487. https://doi.org/10.1073/pnas.1212079109</w:t>
      </w:r>
    </w:p>
    <w:p w14:paraId="3655C730" w14:textId="77777777" w:rsidR="00001073" w:rsidRPr="00001073" w:rsidRDefault="00001073" w:rsidP="00001073">
      <w:pPr>
        <w:pStyle w:val="Bibliografie"/>
      </w:pPr>
      <w:r w:rsidRPr="00001073">
        <w:t xml:space="preserve">Uličný, A. (2022). </w:t>
      </w:r>
      <w:r w:rsidRPr="00001073">
        <w:rPr>
          <w:i/>
          <w:iCs/>
        </w:rPr>
        <w:t>Potravní chování a struktura gild ve společenstvech ptáků</w:t>
      </w:r>
      <w:r w:rsidRPr="00001073">
        <w:t xml:space="preserve"> [Bakalářská práce, Univerzita Palackého v Olomouci, Přírodovědecká fakulta]. https://theses.cz/id/im62uu/?lang=cs</w:t>
      </w:r>
    </w:p>
    <w:p w14:paraId="13C74F50" w14:textId="77777777" w:rsidR="00001073" w:rsidRPr="00001073" w:rsidRDefault="00001073" w:rsidP="00001073">
      <w:pPr>
        <w:pStyle w:val="Bibliografie"/>
      </w:pPr>
      <w:proofErr w:type="spellStart"/>
      <w:r w:rsidRPr="00001073">
        <w:t>Ward</w:t>
      </w:r>
      <w:proofErr w:type="spellEnd"/>
      <w:r w:rsidRPr="00001073">
        <w:t xml:space="preserve"> Jr., J. H. (1963). </w:t>
      </w:r>
      <w:proofErr w:type="spellStart"/>
      <w:r w:rsidRPr="00001073">
        <w:t>Hierarchical</w:t>
      </w:r>
      <w:proofErr w:type="spellEnd"/>
      <w:r w:rsidRPr="00001073">
        <w:t xml:space="preserve"> </w:t>
      </w:r>
      <w:proofErr w:type="spellStart"/>
      <w:r w:rsidRPr="00001073">
        <w:t>Grouping</w:t>
      </w:r>
      <w:proofErr w:type="spellEnd"/>
      <w:r w:rsidRPr="00001073">
        <w:t xml:space="preserve"> to </w:t>
      </w:r>
      <w:proofErr w:type="spellStart"/>
      <w:r w:rsidRPr="00001073">
        <w:t>Optimize</w:t>
      </w:r>
      <w:proofErr w:type="spellEnd"/>
      <w:r w:rsidRPr="00001073">
        <w:t xml:space="preserve"> </w:t>
      </w:r>
      <w:proofErr w:type="spellStart"/>
      <w:r w:rsidRPr="00001073">
        <w:t>an</w:t>
      </w:r>
      <w:proofErr w:type="spellEnd"/>
      <w:r w:rsidRPr="00001073">
        <w:t xml:space="preserve"> </w:t>
      </w:r>
      <w:proofErr w:type="spellStart"/>
      <w:r w:rsidRPr="00001073">
        <w:t>Objective</w:t>
      </w:r>
      <w:proofErr w:type="spellEnd"/>
      <w:r w:rsidRPr="00001073">
        <w:t xml:space="preserve"> </w:t>
      </w:r>
      <w:proofErr w:type="spellStart"/>
      <w:r w:rsidRPr="00001073">
        <w:t>Function</w:t>
      </w:r>
      <w:proofErr w:type="spellEnd"/>
      <w:r w:rsidRPr="00001073">
        <w:t xml:space="preserve">. </w:t>
      </w:r>
      <w:proofErr w:type="spellStart"/>
      <w:r w:rsidRPr="00001073">
        <w:rPr>
          <w:i/>
          <w:iCs/>
        </w:rPr>
        <w:t>Journal</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the</w:t>
      </w:r>
      <w:proofErr w:type="spellEnd"/>
      <w:r w:rsidRPr="00001073">
        <w:rPr>
          <w:i/>
          <w:iCs/>
        </w:rPr>
        <w:t xml:space="preserve"> </w:t>
      </w:r>
      <w:proofErr w:type="spellStart"/>
      <w:r w:rsidRPr="00001073">
        <w:rPr>
          <w:i/>
          <w:iCs/>
        </w:rPr>
        <w:t>American</w:t>
      </w:r>
      <w:proofErr w:type="spellEnd"/>
      <w:r w:rsidRPr="00001073">
        <w:rPr>
          <w:i/>
          <w:iCs/>
        </w:rPr>
        <w:t xml:space="preserve"> </w:t>
      </w:r>
      <w:proofErr w:type="spellStart"/>
      <w:r w:rsidRPr="00001073">
        <w:rPr>
          <w:i/>
          <w:iCs/>
        </w:rPr>
        <w:t>Statistical</w:t>
      </w:r>
      <w:proofErr w:type="spellEnd"/>
      <w:r w:rsidRPr="00001073">
        <w:rPr>
          <w:i/>
          <w:iCs/>
        </w:rPr>
        <w:t xml:space="preserve"> </w:t>
      </w:r>
      <w:proofErr w:type="spellStart"/>
      <w:r w:rsidRPr="00001073">
        <w:rPr>
          <w:i/>
          <w:iCs/>
        </w:rPr>
        <w:t>Association</w:t>
      </w:r>
      <w:proofErr w:type="spellEnd"/>
      <w:r w:rsidRPr="00001073">
        <w:t xml:space="preserve">, </w:t>
      </w:r>
      <w:r w:rsidRPr="00001073">
        <w:rPr>
          <w:i/>
          <w:iCs/>
        </w:rPr>
        <w:t>58</w:t>
      </w:r>
      <w:r w:rsidRPr="00001073">
        <w:t>(301), 236–244. https://doi.org/10.1080/01621459.1963.10500845</w:t>
      </w:r>
    </w:p>
    <w:p w14:paraId="603A5F7E" w14:textId="77777777" w:rsidR="00001073" w:rsidRPr="00001073" w:rsidRDefault="00001073" w:rsidP="00001073">
      <w:pPr>
        <w:pStyle w:val="Bibliografie"/>
      </w:pPr>
      <w:proofErr w:type="spellStart"/>
      <w:r w:rsidRPr="00001073">
        <w:t>Wickham</w:t>
      </w:r>
      <w:proofErr w:type="spellEnd"/>
      <w:r w:rsidRPr="00001073">
        <w:t xml:space="preserve">, H. (2023). </w:t>
      </w:r>
      <w:proofErr w:type="spellStart"/>
      <w:r w:rsidRPr="00001073">
        <w:rPr>
          <w:i/>
          <w:iCs/>
        </w:rPr>
        <w:t>tidyverse</w:t>
      </w:r>
      <w:proofErr w:type="spellEnd"/>
      <w:r w:rsidRPr="00001073">
        <w:rPr>
          <w:i/>
          <w:iCs/>
        </w:rPr>
        <w:t xml:space="preserve">: </w:t>
      </w:r>
      <w:proofErr w:type="spellStart"/>
      <w:r w:rsidRPr="00001073">
        <w:rPr>
          <w:i/>
          <w:iCs/>
        </w:rPr>
        <w:t>Easily</w:t>
      </w:r>
      <w:proofErr w:type="spellEnd"/>
      <w:r w:rsidRPr="00001073">
        <w:rPr>
          <w:i/>
          <w:iCs/>
        </w:rPr>
        <w:t xml:space="preserve"> </w:t>
      </w:r>
      <w:proofErr w:type="spellStart"/>
      <w:r w:rsidRPr="00001073">
        <w:rPr>
          <w:i/>
          <w:iCs/>
        </w:rPr>
        <w:t>Install</w:t>
      </w:r>
      <w:proofErr w:type="spellEnd"/>
      <w:r w:rsidRPr="00001073">
        <w:rPr>
          <w:i/>
          <w:iCs/>
        </w:rPr>
        <w:t xml:space="preserve"> and </w:t>
      </w:r>
      <w:proofErr w:type="spellStart"/>
      <w:r w:rsidRPr="00001073">
        <w:rPr>
          <w:i/>
          <w:iCs/>
        </w:rPr>
        <w:t>Load</w:t>
      </w:r>
      <w:proofErr w:type="spellEnd"/>
      <w:r w:rsidRPr="00001073">
        <w:rPr>
          <w:i/>
          <w:iCs/>
        </w:rPr>
        <w:t xml:space="preserve"> </w:t>
      </w:r>
      <w:proofErr w:type="spellStart"/>
      <w:r w:rsidRPr="00001073">
        <w:rPr>
          <w:i/>
          <w:iCs/>
        </w:rPr>
        <w:t>the</w:t>
      </w:r>
      <w:proofErr w:type="spellEnd"/>
      <w:r w:rsidRPr="00001073">
        <w:rPr>
          <w:i/>
          <w:iCs/>
        </w:rPr>
        <w:t xml:space="preserve"> </w:t>
      </w:r>
      <w:proofErr w:type="spellStart"/>
      <w:r w:rsidRPr="00001073">
        <w:rPr>
          <w:i/>
          <w:iCs/>
        </w:rPr>
        <w:t>Tidyverse</w:t>
      </w:r>
      <w:proofErr w:type="spellEnd"/>
      <w:r w:rsidRPr="00001073">
        <w:t>. https://tidyverse.tidyverse.org</w:t>
      </w:r>
    </w:p>
    <w:p w14:paraId="3A6E3DCA" w14:textId="77777777" w:rsidR="00001073" w:rsidRPr="00001073" w:rsidRDefault="00001073" w:rsidP="00001073">
      <w:pPr>
        <w:pStyle w:val="Bibliografie"/>
      </w:pPr>
      <w:proofErr w:type="spellStart"/>
      <w:r w:rsidRPr="00001073">
        <w:t>Wilman</w:t>
      </w:r>
      <w:proofErr w:type="spellEnd"/>
      <w:r w:rsidRPr="00001073">
        <w:t xml:space="preserve">, H., </w:t>
      </w:r>
      <w:proofErr w:type="spellStart"/>
      <w:r w:rsidRPr="00001073">
        <w:t>Belmaker</w:t>
      </w:r>
      <w:proofErr w:type="spellEnd"/>
      <w:r w:rsidRPr="00001073">
        <w:t xml:space="preserve">, J., Simpson, J., de la Rosa, C., </w:t>
      </w:r>
      <w:proofErr w:type="spellStart"/>
      <w:r w:rsidRPr="00001073">
        <w:t>Rivadeneira</w:t>
      </w:r>
      <w:proofErr w:type="spellEnd"/>
      <w:r w:rsidRPr="00001073">
        <w:t xml:space="preserve">, M. M., &amp; </w:t>
      </w:r>
      <w:proofErr w:type="spellStart"/>
      <w:r w:rsidRPr="00001073">
        <w:t>Jetz</w:t>
      </w:r>
      <w:proofErr w:type="spellEnd"/>
      <w:r w:rsidRPr="00001073">
        <w:t xml:space="preserve">, W. (2014). </w:t>
      </w:r>
      <w:proofErr w:type="spellStart"/>
      <w:r w:rsidRPr="00001073">
        <w:t>EltonTraits</w:t>
      </w:r>
      <w:proofErr w:type="spellEnd"/>
      <w:r w:rsidRPr="00001073">
        <w:t xml:space="preserve"> 1.0: Species-level </w:t>
      </w:r>
      <w:proofErr w:type="spellStart"/>
      <w:r w:rsidRPr="00001073">
        <w:t>foraging</w:t>
      </w:r>
      <w:proofErr w:type="spellEnd"/>
      <w:r w:rsidRPr="00001073">
        <w:t xml:space="preserve"> </w:t>
      </w:r>
      <w:proofErr w:type="spellStart"/>
      <w:r w:rsidRPr="00001073">
        <w:t>attributes</w:t>
      </w:r>
      <w:proofErr w:type="spellEnd"/>
      <w:r w:rsidRPr="00001073">
        <w:t xml:space="preserve"> </w:t>
      </w:r>
      <w:proofErr w:type="spellStart"/>
      <w:r w:rsidRPr="00001073">
        <w:t>of</w:t>
      </w:r>
      <w:proofErr w:type="spellEnd"/>
      <w:r w:rsidRPr="00001073">
        <w:t xml:space="preserve"> </w:t>
      </w:r>
      <w:proofErr w:type="spellStart"/>
      <w:r w:rsidRPr="00001073">
        <w:t>the</w:t>
      </w:r>
      <w:proofErr w:type="spellEnd"/>
      <w:r w:rsidRPr="00001073">
        <w:t xml:space="preserve"> </w:t>
      </w:r>
      <w:proofErr w:type="spellStart"/>
      <w:r w:rsidRPr="00001073">
        <w:t>world’s</w:t>
      </w:r>
      <w:proofErr w:type="spellEnd"/>
      <w:r w:rsidRPr="00001073">
        <w:t xml:space="preserve"> </w:t>
      </w:r>
      <w:proofErr w:type="spellStart"/>
      <w:r w:rsidRPr="00001073">
        <w:t>birds</w:t>
      </w:r>
      <w:proofErr w:type="spellEnd"/>
      <w:r w:rsidRPr="00001073">
        <w:t xml:space="preserve"> and </w:t>
      </w:r>
      <w:proofErr w:type="spellStart"/>
      <w:r w:rsidRPr="00001073">
        <w:t>mammals</w:t>
      </w:r>
      <w:proofErr w:type="spellEnd"/>
      <w:r w:rsidRPr="00001073">
        <w:t xml:space="preserve">. </w:t>
      </w:r>
      <w:proofErr w:type="spellStart"/>
      <w:r w:rsidRPr="00001073">
        <w:rPr>
          <w:i/>
          <w:iCs/>
        </w:rPr>
        <w:t>Ecology</w:t>
      </w:r>
      <w:proofErr w:type="spellEnd"/>
      <w:r w:rsidRPr="00001073">
        <w:t xml:space="preserve">, </w:t>
      </w:r>
      <w:r w:rsidRPr="00001073">
        <w:rPr>
          <w:i/>
          <w:iCs/>
        </w:rPr>
        <w:t>95</w:t>
      </w:r>
      <w:r w:rsidRPr="00001073">
        <w:t>(7), 2027–2027. https://doi.org/10.1890/13-1917.1</w:t>
      </w:r>
    </w:p>
    <w:p w14:paraId="32454021" w14:textId="77777777" w:rsidR="00001073" w:rsidRPr="00001073" w:rsidRDefault="00001073" w:rsidP="00001073">
      <w:pPr>
        <w:pStyle w:val="Bibliografie"/>
      </w:pPr>
      <w:proofErr w:type="spellStart"/>
      <w:r w:rsidRPr="00001073">
        <w:t>Zurell</w:t>
      </w:r>
      <w:proofErr w:type="spellEnd"/>
      <w:r w:rsidRPr="00001073">
        <w:t xml:space="preserve">, D., </w:t>
      </w:r>
      <w:proofErr w:type="spellStart"/>
      <w:r w:rsidRPr="00001073">
        <w:t>Gallien</w:t>
      </w:r>
      <w:proofErr w:type="spellEnd"/>
      <w:r w:rsidRPr="00001073">
        <w:t xml:space="preserve">, L., Graham, C. H., &amp; Zimmermann, N. E. (2018). Do long-distance </w:t>
      </w:r>
      <w:proofErr w:type="spellStart"/>
      <w:r w:rsidRPr="00001073">
        <w:t>migratory</w:t>
      </w:r>
      <w:proofErr w:type="spellEnd"/>
      <w:r w:rsidRPr="00001073">
        <w:t xml:space="preserve"> </w:t>
      </w:r>
      <w:proofErr w:type="spellStart"/>
      <w:r w:rsidRPr="00001073">
        <w:t>birds</w:t>
      </w:r>
      <w:proofErr w:type="spellEnd"/>
      <w:r w:rsidRPr="00001073">
        <w:t xml:space="preserve"> track </w:t>
      </w:r>
      <w:proofErr w:type="spellStart"/>
      <w:r w:rsidRPr="00001073">
        <w:t>their</w:t>
      </w:r>
      <w:proofErr w:type="spellEnd"/>
      <w:r w:rsidRPr="00001073">
        <w:t xml:space="preserve"> </w:t>
      </w:r>
      <w:proofErr w:type="spellStart"/>
      <w:r w:rsidRPr="00001073">
        <w:t>niche</w:t>
      </w:r>
      <w:proofErr w:type="spellEnd"/>
      <w:r w:rsidRPr="00001073">
        <w:t xml:space="preserve"> </w:t>
      </w:r>
      <w:proofErr w:type="spellStart"/>
      <w:r w:rsidRPr="00001073">
        <w:t>through</w:t>
      </w:r>
      <w:proofErr w:type="spellEnd"/>
      <w:r w:rsidRPr="00001073">
        <w:t xml:space="preserve"> </w:t>
      </w:r>
      <w:proofErr w:type="spellStart"/>
      <w:r w:rsidRPr="00001073">
        <w:t>seasons</w:t>
      </w:r>
      <w:proofErr w:type="spellEnd"/>
      <w:r w:rsidRPr="00001073">
        <w:t xml:space="preserve">? </w:t>
      </w:r>
      <w:proofErr w:type="spellStart"/>
      <w:r w:rsidRPr="00001073">
        <w:rPr>
          <w:i/>
          <w:iCs/>
        </w:rPr>
        <w:t>Journal</w:t>
      </w:r>
      <w:proofErr w:type="spellEnd"/>
      <w:r w:rsidRPr="00001073">
        <w:rPr>
          <w:i/>
          <w:iCs/>
        </w:rPr>
        <w:t xml:space="preserve"> </w:t>
      </w:r>
      <w:proofErr w:type="spellStart"/>
      <w:r w:rsidRPr="00001073">
        <w:rPr>
          <w:i/>
          <w:iCs/>
        </w:rPr>
        <w:t>of</w:t>
      </w:r>
      <w:proofErr w:type="spellEnd"/>
      <w:r w:rsidRPr="00001073">
        <w:rPr>
          <w:i/>
          <w:iCs/>
        </w:rPr>
        <w:t xml:space="preserve"> </w:t>
      </w:r>
      <w:proofErr w:type="spellStart"/>
      <w:r w:rsidRPr="00001073">
        <w:rPr>
          <w:i/>
          <w:iCs/>
        </w:rPr>
        <w:t>Biogeography</w:t>
      </w:r>
      <w:proofErr w:type="spellEnd"/>
      <w:r w:rsidRPr="00001073">
        <w:t xml:space="preserve">, </w:t>
      </w:r>
      <w:r w:rsidRPr="00001073">
        <w:rPr>
          <w:i/>
          <w:iCs/>
        </w:rPr>
        <w:t>45</w:t>
      </w:r>
      <w:r w:rsidRPr="00001073">
        <w:t>(7), 1459–1468. https://doi.org/10.1111/jbi.13351</w:t>
      </w:r>
    </w:p>
    <w:p w14:paraId="72648C9A" w14:textId="6E5EAA6F" w:rsidR="001428E2" w:rsidRDefault="00114533" w:rsidP="00114533">
      <w:pPr>
        <w:pStyle w:val="Text"/>
      </w:pPr>
      <w:r>
        <w:fldChar w:fldCharType="end"/>
      </w:r>
    </w:p>
    <w:p w14:paraId="0DA2B9D3" w14:textId="4C4B755C" w:rsidR="001428E2" w:rsidRPr="000E50D3" w:rsidRDefault="001428E2" w:rsidP="00114533">
      <w:pPr>
        <w:pStyle w:val="Nadpis11"/>
      </w:pPr>
      <w:bookmarkStart w:id="98" w:name="_Toc195971248"/>
      <w:r>
        <w:t xml:space="preserve">5.3 Zdroje dat </w:t>
      </w:r>
      <w:r w:rsidR="001E5490">
        <w:t>pro</w:t>
      </w:r>
      <w:r>
        <w:t> meta-analýz</w:t>
      </w:r>
      <w:r w:rsidR="001E5490">
        <w:t>u</w:t>
      </w:r>
      <w:bookmarkEnd w:id="98"/>
    </w:p>
    <w:sectPr w:rsidR="001428E2" w:rsidRPr="000E50D3" w:rsidSect="00F750E7">
      <w:type w:val="continuous"/>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64418E" w14:textId="77777777" w:rsidR="007061DB" w:rsidRDefault="007061DB" w:rsidP="000E50D3">
      <w:pPr>
        <w:spacing w:after="0" w:line="240" w:lineRule="auto"/>
      </w:pPr>
      <w:r>
        <w:separator/>
      </w:r>
    </w:p>
  </w:endnote>
  <w:endnote w:type="continuationSeparator" w:id="0">
    <w:p w14:paraId="428556A7" w14:textId="77777777" w:rsidR="007061DB" w:rsidRDefault="007061DB" w:rsidP="000E5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EE"/>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E948C4" w14:textId="77777777" w:rsidR="007061DB" w:rsidRDefault="007061DB" w:rsidP="000E50D3">
      <w:pPr>
        <w:spacing w:after="0" w:line="240" w:lineRule="auto"/>
      </w:pPr>
      <w:r>
        <w:separator/>
      </w:r>
    </w:p>
  </w:footnote>
  <w:footnote w:type="continuationSeparator" w:id="0">
    <w:p w14:paraId="2837861D" w14:textId="77777777" w:rsidR="007061DB" w:rsidRDefault="007061DB" w:rsidP="000E50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14155"/>
    <w:multiLevelType w:val="multilevel"/>
    <w:tmpl w:val="2F8C67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 w15:restartNumberingAfterBreak="0">
    <w:nsid w:val="1F2A433D"/>
    <w:multiLevelType w:val="multilevel"/>
    <w:tmpl w:val="794CD9A0"/>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 w15:restartNumberingAfterBreak="0">
    <w:nsid w:val="355F45FD"/>
    <w:multiLevelType w:val="multilevel"/>
    <w:tmpl w:val="67689108"/>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3" w15:restartNumberingAfterBreak="0">
    <w:nsid w:val="392C01AB"/>
    <w:multiLevelType w:val="hybridMultilevel"/>
    <w:tmpl w:val="3B30069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00264A"/>
    <w:multiLevelType w:val="hybridMultilevel"/>
    <w:tmpl w:val="2FF40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D70F3C"/>
    <w:multiLevelType w:val="multilevel"/>
    <w:tmpl w:val="5E566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9C6693"/>
    <w:multiLevelType w:val="multilevel"/>
    <w:tmpl w:val="D80E47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15F401C"/>
    <w:multiLevelType w:val="multilevel"/>
    <w:tmpl w:val="73866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E2F376A"/>
    <w:multiLevelType w:val="multilevel"/>
    <w:tmpl w:val="15F4A7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5075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452658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77122191">
    <w:abstractNumId w:val="2"/>
  </w:num>
  <w:num w:numId="4" w16cid:durableId="575939152">
    <w:abstractNumId w:val="6"/>
  </w:num>
  <w:num w:numId="5" w16cid:durableId="2145153932">
    <w:abstractNumId w:val="8"/>
  </w:num>
  <w:num w:numId="6" w16cid:durableId="158692975">
    <w:abstractNumId w:val="7"/>
  </w:num>
  <w:num w:numId="7" w16cid:durableId="1907955682">
    <w:abstractNumId w:val="5"/>
  </w:num>
  <w:num w:numId="8" w16cid:durableId="686296983">
    <w:abstractNumId w:val="3"/>
  </w:num>
  <w:num w:numId="9" w16cid:durableId="118921805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3B90"/>
    <w:rsid w:val="00001073"/>
    <w:rsid w:val="00040FED"/>
    <w:rsid w:val="000779B9"/>
    <w:rsid w:val="000E50D3"/>
    <w:rsid w:val="00114533"/>
    <w:rsid w:val="001428E2"/>
    <w:rsid w:val="001E5490"/>
    <w:rsid w:val="00232B38"/>
    <w:rsid w:val="00246AC8"/>
    <w:rsid w:val="00262BD0"/>
    <w:rsid w:val="002712B5"/>
    <w:rsid w:val="00297561"/>
    <w:rsid w:val="002F31BD"/>
    <w:rsid w:val="003067B6"/>
    <w:rsid w:val="0031214F"/>
    <w:rsid w:val="00373B90"/>
    <w:rsid w:val="00375734"/>
    <w:rsid w:val="003768F7"/>
    <w:rsid w:val="003A6203"/>
    <w:rsid w:val="003F24CE"/>
    <w:rsid w:val="004C6CB0"/>
    <w:rsid w:val="004F2060"/>
    <w:rsid w:val="0050367B"/>
    <w:rsid w:val="00525DFA"/>
    <w:rsid w:val="00532E2B"/>
    <w:rsid w:val="00573364"/>
    <w:rsid w:val="005B1064"/>
    <w:rsid w:val="005C39A9"/>
    <w:rsid w:val="005C406D"/>
    <w:rsid w:val="005E3CC3"/>
    <w:rsid w:val="00667EDA"/>
    <w:rsid w:val="0069516C"/>
    <w:rsid w:val="006C3DC5"/>
    <w:rsid w:val="007057AD"/>
    <w:rsid w:val="007061DB"/>
    <w:rsid w:val="0072077C"/>
    <w:rsid w:val="00753160"/>
    <w:rsid w:val="007A03FC"/>
    <w:rsid w:val="00857BAC"/>
    <w:rsid w:val="008A07BA"/>
    <w:rsid w:val="008B0D62"/>
    <w:rsid w:val="008C6F9C"/>
    <w:rsid w:val="009860CF"/>
    <w:rsid w:val="009A2DE8"/>
    <w:rsid w:val="009C232B"/>
    <w:rsid w:val="00A05CF2"/>
    <w:rsid w:val="00A073B8"/>
    <w:rsid w:val="00A1137A"/>
    <w:rsid w:val="00A439C3"/>
    <w:rsid w:val="00A758C0"/>
    <w:rsid w:val="00B42C41"/>
    <w:rsid w:val="00B5664D"/>
    <w:rsid w:val="00B67A85"/>
    <w:rsid w:val="00B7084C"/>
    <w:rsid w:val="00C24F31"/>
    <w:rsid w:val="00C25049"/>
    <w:rsid w:val="00C308E7"/>
    <w:rsid w:val="00C763C2"/>
    <w:rsid w:val="00CE339A"/>
    <w:rsid w:val="00D035F1"/>
    <w:rsid w:val="00D61EEF"/>
    <w:rsid w:val="00E035BF"/>
    <w:rsid w:val="00E92CFD"/>
    <w:rsid w:val="00ED2F4A"/>
    <w:rsid w:val="00F00351"/>
    <w:rsid w:val="00F02058"/>
    <w:rsid w:val="00F11BD2"/>
    <w:rsid w:val="00F74EE6"/>
    <w:rsid w:val="00F750E7"/>
    <w:rsid w:val="00F8317E"/>
    <w:rsid w:val="00F91708"/>
    <w:rsid w:val="00F9703D"/>
    <w:rsid w:val="00FA4241"/>
    <w:rsid w:val="00FA7D30"/>
    <w:rsid w:val="00FD4D44"/>
    <w:rsid w:val="00FF3B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3F8F1"/>
  <w15:chartTrackingRefBased/>
  <w15:docId w15:val="{D4B93DF3-D33C-41D4-BBCD-77C0C58CA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rsid w:val="00373B90"/>
    <w:pPr>
      <w:pBdr>
        <w:top w:val="nil"/>
        <w:left w:val="nil"/>
        <w:bottom w:val="nil"/>
        <w:right w:val="nil"/>
        <w:between w:val="nil"/>
      </w:pBdr>
      <w:spacing w:after="200" w:line="276" w:lineRule="auto"/>
    </w:pPr>
    <w:rPr>
      <w:rFonts w:ascii="Calibri" w:eastAsia="Calibri" w:hAnsi="Calibri" w:cs="Calibri"/>
      <w:color w:val="000000"/>
      <w:kern w:val="0"/>
      <w:sz w:val="22"/>
      <w:szCs w:val="22"/>
      <w:lang w:val="cs-CZ" w:eastAsia="cs-CZ"/>
      <w14:ligatures w14:val="none"/>
    </w:rPr>
  </w:style>
  <w:style w:type="paragraph" w:styleId="Nadpis1">
    <w:name w:val="heading 1"/>
    <w:basedOn w:val="Normln"/>
    <w:next w:val="Normln"/>
    <w:link w:val="Nadpis1Char1"/>
    <w:uiPriority w:val="9"/>
    <w:qFormat/>
    <w:rsid w:val="00373B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dpis2">
    <w:name w:val="heading 2"/>
    <w:basedOn w:val="Normln"/>
    <w:next w:val="Normln"/>
    <w:link w:val="Nadpis2Char1"/>
    <w:uiPriority w:val="9"/>
    <w:unhideWhenUsed/>
    <w:qFormat/>
    <w:rsid w:val="00373B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dpis3">
    <w:name w:val="heading 3"/>
    <w:basedOn w:val="Normln"/>
    <w:next w:val="Normln"/>
    <w:link w:val="Nadpis3Char1"/>
    <w:uiPriority w:val="9"/>
    <w:unhideWhenUsed/>
    <w:qFormat/>
    <w:rsid w:val="00373B90"/>
    <w:pPr>
      <w:keepNext/>
      <w:keepLines/>
      <w:spacing w:before="160" w:after="80"/>
      <w:outlineLvl w:val="2"/>
    </w:pPr>
    <w:rPr>
      <w:rFonts w:eastAsiaTheme="majorEastAsia" w:cstheme="majorBidi"/>
      <w:color w:val="0F4761" w:themeColor="accent1" w:themeShade="BF"/>
      <w:sz w:val="28"/>
      <w:szCs w:val="28"/>
    </w:rPr>
  </w:style>
  <w:style w:type="paragraph" w:styleId="Nadpis4">
    <w:name w:val="heading 4"/>
    <w:basedOn w:val="Normln"/>
    <w:next w:val="Normln"/>
    <w:link w:val="Nadpis4Char"/>
    <w:uiPriority w:val="9"/>
    <w:semiHidden/>
    <w:unhideWhenUsed/>
    <w:qFormat/>
    <w:rsid w:val="00373B90"/>
    <w:pPr>
      <w:keepNext/>
      <w:keepLines/>
      <w:spacing w:before="80" w:after="40"/>
      <w:outlineLvl w:val="3"/>
    </w:pPr>
    <w:rPr>
      <w:rFonts w:eastAsiaTheme="majorEastAsia" w:cstheme="majorBidi"/>
      <w:i/>
      <w:iCs/>
      <w:color w:val="0F4761" w:themeColor="accent1" w:themeShade="BF"/>
    </w:rPr>
  </w:style>
  <w:style w:type="paragraph" w:styleId="Nadpis5">
    <w:name w:val="heading 5"/>
    <w:basedOn w:val="Normln"/>
    <w:next w:val="Normln"/>
    <w:link w:val="Nadpis5Char"/>
    <w:uiPriority w:val="9"/>
    <w:semiHidden/>
    <w:unhideWhenUsed/>
    <w:qFormat/>
    <w:rsid w:val="00373B90"/>
    <w:pPr>
      <w:keepNext/>
      <w:keepLines/>
      <w:spacing w:before="80" w:after="40"/>
      <w:outlineLvl w:val="4"/>
    </w:pPr>
    <w:rPr>
      <w:rFonts w:eastAsiaTheme="majorEastAsia" w:cstheme="majorBidi"/>
      <w:color w:val="0F4761" w:themeColor="accent1" w:themeShade="BF"/>
    </w:rPr>
  </w:style>
  <w:style w:type="paragraph" w:styleId="Nadpis6">
    <w:name w:val="heading 6"/>
    <w:basedOn w:val="Normln"/>
    <w:next w:val="Normln"/>
    <w:link w:val="Nadpis6Char"/>
    <w:uiPriority w:val="9"/>
    <w:semiHidden/>
    <w:unhideWhenUsed/>
    <w:qFormat/>
    <w:rsid w:val="00373B90"/>
    <w:pPr>
      <w:keepNext/>
      <w:keepLines/>
      <w:spacing w:before="40" w:after="0"/>
      <w:outlineLvl w:val="5"/>
    </w:pPr>
    <w:rPr>
      <w:rFonts w:eastAsiaTheme="majorEastAsia" w:cstheme="majorBidi"/>
      <w:i/>
      <w:iCs/>
      <w:color w:val="595959" w:themeColor="text1" w:themeTint="A6"/>
    </w:rPr>
  </w:style>
  <w:style w:type="paragraph" w:styleId="Nadpis7">
    <w:name w:val="heading 7"/>
    <w:basedOn w:val="Normln"/>
    <w:next w:val="Normln"/>
    <w:link w:val="Nadpis7Char"/>
    <w:uiPriority w:val="9"/>
    <w:semiHidden/>
    <w:unhideWhenUsed/>
    <w:qFormat/>
    <w:rsid w:val="00373B90"/>
    <w:pPr>
      <w:keepNext/>
      <w:keepLines/>
      <w:spacing w:before="40" w:after="0"/>
      <w:outlineLvl w:val="6"/>
    </w:pPr>
    <w:rPr>
      <w:rFonts w:eastAsiaTheme="majorEastAsia" w:cstheme="majorBidi"/>
      <w:color w:val="595959" w:themeColor="text1" w:themeTint="A6"/>
    </w:rPr>
  </w:style>
  <w:style w:type="paragraph" w:styleId="Nadpis8">
    <w:name w:val="heading 8"/>
    <w:basedOn w:val="Normln"/>
    <w:next w:val="Normln"/>
    <w:link w:val="Nadpis8Char"/>
    <w:uiPriority w:val="9"/>
    <w:semiHidden/>
    <w:unhideWhenUsed/>
    <w:qFormat/>
    <w:rsid w:val="00373B90"/>
    <w:pPr>
      <w:keepNext/>
      <w:keepLines/>
      <w:spacing w:after="0"/>
      <w:outlineLvl w:val="7"/>
    </w:pPr>
    <w:rPr>
      <w:rFonts w:eastAsiaTheme="majorEastAsia" w:cstheme="majorBidi"/>
      <w:i/>
      <w:iCs/>
      <w:color w:val="272727" w:themeColor="text1" w:themeTint="D8"/>
    </w:rPr>
  </w:style>
  <w:style w:type="paragraph" w:styleId="Nadpis9">
    <w:name w:val="heading 9"/>
    <w:basedOn w:val="Normln"/>
    <w:next w:val="Normln"/>
    <w:link w:val="Nadpis9Char"/>
    <w:uiPriority w:val="9"/>
    <w:semiHidden/>
    <w:unhideWhenUsed/>
    <w:qFormat/>
    <w:rsid w:val="00373B90"/>
    <w:pPr>
      <w:keepNext/>
      <w:keepLines/>
      <w:spacing w:after="0"/>
      <w:outlineLvl w:val="8"/>
    </w:pPr>
    <w:rPr>
      <w:rFonts w:eastAsiaTheme="majorEastAsia" w:cstheme="majorBidi"/>
      <w:color w:val="272727" w:themeColor="text1" w:themeTint="D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1">
    <w:name w:val="Nadpis 1 Char1"/>
    <w:basedOn w:val="Standardnpsmoodstavce"/>
    <w:link w:val="Nadpis1"/>
    <w:uiPriority w:val="9"/>
    <w:rsid w:val="00373B90"/>
    <w:rPr>
      <w:rFonts w:asciiTheme="majorHAnsi" w:eastAsiaTheme="majorEastAsia" w:hAnsiTheme="majorHAnsi" w:cstheme="majorBidi"/>
      <w:color w:val="0F4761" w:themeColor="accent1" w:themeShade="BF"/>
      <w:sz w:val="40"/>
      <w:szCs w:val="40"/>
    </w:rPr>
  </w:style>
  <w:style w:type="character" w:customStyle="1" w:styleId="Nadpis2Char1">
    <w:name w:val="Nadpis 2 Char1"/>
    <w:basedOn w:val="Standardnpsmoodstavce"/>
    <w:link w:val="Nadpis2"/>
    <w:uiPriority w:val="9"/>
    <w:semiHidden/>
    <w:rsid w:val="00373B90"/>
    <w:rPr>
      <w:rFonts w:asciiTheme="majorHAnsi" w:eastAsiaTheme="majorEastAsia" w:hAnsiTheme="majorHAnsi" w:cstheme="majorBidi"/>
      <w:color w:val="0F4761" w:themeColor="accent1" w:themeShade="BF"/>
      <w:sz w:val="32"/>
      <w:szCs w:val="32"/>
    </w:rPr>
  </w:style>
  <w:style w:type="character" w:customStyle="1" w:styleId="Nadpis3Char1">
    <w:name w:val="Nadpis 3 Char1"/>
    <w:basedOn w:val="Standardnpsmoodstavce"/>
    <w:link w:val="Nadpis3"/>
    <w:uiPriority w:val="9"/>
    <w:semiHidden/>
    <w:rsid w:val="00373B90"/>
    <w:rPr>
      <w:rFonts w:eastAsiaTheme="majorEastAsia" w:cstheme="majorBidi"/>
      <w:color w:val="0F4761" w:themeColor="accent1" w:themeShade="BF"/>
      <w:sz w:val="28"/>
      <w:szCs w:val="28"/>
    </w:rPr>
  </w:style>
  <w:style w:type="character" w:customStyle="1" w:styleId="Nadpis4Char">
    <w:name w:val="Nadpis 4 Char"/>
    <w:basedOn w:val="Standardnpsmoodstavce"/>
    <w:link w:val="Nadpis4"/>
    <w:uiPriority w:val="9"/>
    <w:semiHidden/>
    <w:rsid w:val="00373B90"/>
    <w:rPr>
      <w:rFonts w:eastAsiaTheme="majorEastAsia" w:cstheme="majorBidi"/>
      <w:i/>
      <w:iCs/>
      <w:color w:val="0F4761" w:themeColor="accent1" w:themeShade="BF"/>
    </w:rPr>
  </w:style>
  <w:style w:type="character" w:customStyle="1" w:styleId="Nadpis5Char">
    <w:name w:val="Nadpis 5 Char"/>
    <w:basedOn w:val="Standardnpsmoodstavce"/>
    <w:link w:val="Nadpis5"/>
    <w:uiPriority w:val="9"/>
    <w:semiHidden/>
    <w:rsid w:val="00373B90"/>
    <w:rPr>
      <w:rFonts w:eastAsiaTheme="majorEastAsia" w:cstheme="majorBidi"/>
      <w:color w:val="0F4761" w:themeColor="accent1" w:themeShade="BF"/>
    </w:rPr>
  </w:style>
  <w:style w:type="character" w:customStyle="1" w:styleId="Nadpis6Char">
    <w:name w:val="Nadpis 6 Char"/>
    <w:basedOn w:val="Standardnpsmoodstavce"/>
    <w:link w:val="Nadpis6"/>
    <w:uiPriority w:val="9"/>
    <w:semiHidden/>
    <w:rsid w:val="00373B90"/>
    <w:rPr>
      <w:rFonts w:eastAsiaTheme="majorEastAsia" w:cstheme="majorBidi"/>
      <w:i/>
      <w:iCs/>
      <w:color w:val="595959" w:themeColor="text1" w:themeTint="A6"/>
    </w:rPr>
  </w:style>
  <w:style w:type="character" w:customStyle="1" w:styleId="Nadpis7Char">
    <w:name w:val="Nadpis 7 Char"/>
    <w:basedOn w:val="Standardnpsmoodstavce"/>
    <w:link w:val="Nadpis7"/>
    <w:uiPriority w:val="9"/>
    <w:semiHidden/>
    <w:rsid w:val="00373B90"/>
    <w:rPr>
      <w:rFonts w:eastAsiaTheme="majorEastAsia" w:cstheme="majorBidi"/>
      <w:color w:val="595959" w:themeColor="text1" w:themeTint="A6"/>
    </w:rPr>
  </w:style>
  <w:style w:type="character" w:customStyle="1" w:styleId="Nadpis8Char">
    <w:name w:val="Nadpis 8 Char"/>
    <w:basedOn w:val="Standardnpsmoodstavce"/>
    <w:link w:val="Nadpis8"/>
    <w:uiPriority w:val="9"/>
    <w:semiHidden/>
    <w:rsid w:val="00373B90"/>
    <w:rPr>
      <w:rFonts w:eastAsiaTheme="majorEastAsia" w:cstheme="majorBidi"/>
      <w:i/>
      <w:iCs/>
      <w:color w:val="272727" w:themeColor="text1" w:themeTint="D8"/>
    </w:rPr>
  </w:style>
  <w:style w:type="character" w:customStyle="1" w:styleId="Nadpis9Char">
    <w:name w:val="Nadpis 9 Char"/>
    <w:basedOn w:val="Standardnpsmoodstavce"/>
    <w:link w:val="Nadpis9"/>
    <w:uiPriority w:val="9"/>
    <w:semiHidden/>
    <w:rsid w:val="00373B90"/>
    <w:rPr>
      <w:rFonts w:eastAsiaTheme="majorEastAsia" w:cstheme="majorBidi"/>
      <w:color w:val="272727" w:themeColor="text1" w:themeTint="D8"/>
    </w:rPr>
  </w:style>
  <w:style w:type="paragraph" w:styleId="Nzev">
    <w:name w:val="Title"/>
    <w:basedOn w:val="Normln"/>
    <w:next w:val="Normln"/>
    <w:link w:val="NzevChar"/>
    <w:uiPriority w:val="10"/>
    <w:qFormat/>
    <w:rsid w:val="00373B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373B90"/>
    <w:rPr>
      <w:rFonts w:asciiTheme="majorHAnsi" w:eastAsiaTheme="majorEastAsia" w:hAnsiTheme="majorHAnsi" w:cstheme="majorBidi"/>
      <w:spacing w:val="-10"/>
      <w:kern w:val="28"/>
      <w:sz w:val="56"/>
      <w:szCs w:val="56"/>
    </w:rPr>
  </w:style>
  <w:style w:type="paragraph" w:styleId="Podnadpis">
    <w:name w:val="Subtitle"/>
    <w:basedOn w:val="Normln"/>
    <w:next w:val="Normln"/>
    <w:link w:val="PodnadpisChar"/>
    <w:uiPriority w:val="11"/>
    <w:qFormat/>
    <w:rsid w:val="00373B90"/>
    <w:pPr>
      <w:numPr>
        <w:ilvl w:val="1"/>
      </w:numPr>
    </w:pPr>
    <w:rPr>
      <w:rFonts w:eastAsiaTheme="majorEastAsia" w:cstheme="majorBidi"/>
      <w:color w:val="595959" w:themeColor="text1" w:themeTint="A6"/>
      <w:spacing w:val="15"/>
      <w:sz w:val="28"/>
      <w:szCs w:val="28"/>
    </w:rPr>
  </w:style>
  <w:style w:type="character" w:customStyle="1" w:styleId="PodnadpisChar">
    <w:name w:val="Podnadpis Char"/>
    <w:basedOn w:val="Standardnpsmoodstavce"/>
    <w:link w:val="Podnadpis"/>
    <w:uiPriority w:val="11"/>
    <w:rsid w:val="00373B90"/>
    <w:rPr>
      <w:rFonts w:eastAsiaTheme="majorEastAsia" w:cstheme="majorBidi"/>
      <w:color w:val="595959" w:themeColor="text1" w:themeTint="A6"/>
      <w:spacing w:val="15"/>
      <w:sz w:val="28"/>
      <w:szCs w:val="28"/>
    </w:rPr>
  </w:style>
  <w:style w:type="paragraph" w:styleId="Citt">
    <w:name w:val="Quote"/>
    <w:basedOn w:val="Normln"/>
    <w:next w:val="Normln"/>
    <w:link w:val="CittChar"/>
    <w:uiPriority w:val="29"/>
    <w:qFormat/>
    <w:rsid w:val="00373B90"/>
    <w:pPr>
      <w:spacing w:before="160"/>
      <w:jc w:val="center"/>
    </w:pPr>
    <w:rPr>
      <w:i/>
      <w:iCs/>
      <w:color w:val="404040" w:themeColor="text1" w:themeTint="BF"/>
    </w:rPr>
  </w:style>
  <w:style w:type="character" w:customStyle="1" w:styleId="CittChar">
    <w:name w:val="Citát Char"/>
    <w:basedOn w:val="Standardnpsmoodstavce"/>
    <w:link w:val="Citt"/>
    <w:uiPriority w:val="29"/>
    <w:rsid w:val="00373B90"/>
    <w:rPr>
      <w:i/>
      <w:iCs/>
      <w:color w:val="404040" w:themeColor="text1" w:themeTint="BF"/>
    </w:rPr>
  </w:style>
  <w:style w:type="paragraph" w:styleId="Odstavecseseznamem">
    <w:name w:val="List Paragraph"/>
    <w:basedOn w:val="Normln"/>
    <w:uiPriority w:val="34"/>
    <w:qFormat/>
    <w:rsid w:val="00373B90"/>
    <w:pPr>
      <w:ind w:left="720"/>
      <w:contextualSpacing/>
    </w:pPr>
  </w:style>
  <w:style w:type="character" w:styleId="Zdraznnintenzivn">
    <w:name w:val="Intense Emphasis"/>
    <w:basedOn w:val="Standardnpsmoodstavce"/>
    <w:uiPriority w:val="21"/>
    <w:qFormat/>
    <w:rsid w:val="00373B90"/>
    <w:rPr>
      <w:i/>
      <w:iCs/>
      <w:color w:val="0F4761" w:themeColor="accent1" w:themeShade="BF"/>
    </w:rPr>
  </w:style>
  <w:style w:type="paragraph" w:styleId="Vrazncitt">
    <w:name w:val="Intense Quote"/>
    <w:basedOn w:val="Normln"/>
    <w:next w:val="Normln"/>
    <w:link w:val="VrazncittChar"/>
    <w:uiPriority w:val="30"/>
    <w:qFormat/>
    <w:rsid w:val="00373B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VrazncittChar">
    <w:name w:val="Výrazný citát Char"/>
    <w:basedOn w:val="Standardnpsmoodstavce"/>
    <w:link w:val="Vrazncitt"/>
    <w:uiPriority w:val="30"/>
    <w:rsid w:val="00373B90"/>
    <w:rPr>
      <w:i/>
      <w:iCs/>
      <w:color w:val="0F4761" w:themeColor="accent1" w:themeShade="BF"/>
    </w:rPr>
  </w:style>
  <w:style w:type="character" w:styleId="Odkazintenzivn">
    <w:name w:val="Intense Reference"/>
    <w:basedOn w:val="Standardnpsmoodstavce"/>
    <w:uiPriority w:val="32"/>
    <w:qFormat/>
    <w:rsid w:val="00373B90"/>
    <w:rPr>
      <w:b/>
      <w:bCs/>
      <w:smallCaps/>
      <w:color w:val="0F4761" w:themeColor="accent1" w:themeShade="BF"/>
      <w:spacing w:val="5"/>
    </w:rPr>
  </w:style>
  <w:style w:type="paragraph" w:styleId="Zhlav">
    <w:name w:val="header"/>
    <w:basedOn w:val="Normln"/>
    <w:link w:val="ZhlavChar"/>
    <w:uiPriority w:val="99"/>
    <w:unhideWhenUsed/>
    <w:rsid w:val="000E50D3"/>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0E50D3"/>
    <w:rPr>
      <w:rFonts w:ascii="Calibri" w:eastAsia="Calibri" w:hAnsi="Calibri" w:cs="Calibri"/>
      <w:color w:val="000000"/>
      <w:kern w:val="0"/>
      <w:sz w:val="22"/>
      <w:szCs w:val="22"/>
      <w:lang w:val="cs-CZ" w:eastAsia="cs-CZ"/>
      <w14:ligatures w14:val="none"/>
    </w:rPr>
  </w:style>
  <w:style w:type="paragraph" w:styleId="Zpat">
    <w:name w:val="footer"/>
    <w:basedOn w:val="Normln"/>
    <w:link w:val="ZpatChar"/>
    <w:uiPriority w:val="99"/>
    <w:unhideWhenUsed/>
    <w:rsid w:val="000E50D3"/>
    <w:pPr>
      <w:tabs>
        <w:tab w:val="center" w:pos="4703"/>
        <w:tab w:val="right" w:pos="9406"/>
      </w:tabs>
      <w:spacing w:after="0" w:line="240" w:lineRule="auto"/>
    </w:pPr>
  </w:style>
  <w:style w:type="character" w:customStyle="1" w:styleId="ZpatChar">
    <w:name w:val="Zápatí Char"/>
    <w:basedOn w:val="Standardnpsmoodstavce"/>
    <w:link w:val="Zpat"/>
    <w:uiPriority w:val="99"/>
    <w:rsid w:val="000E50D3"/>
    <w:rPr>
      <w:rFonts w:ascii="Calibri" w:eastAsia="Calibri" w:hAnsi="Calibri" w:cs="Calibri"/>
      <w:color w:val="000000"/>
      <w:kern w:val="0"/>
      <w:sz w:val="22"/>
      <w:szCs w:val="22"/>
      <w:lang w:val="cs-CZ" w:eastAsia="cs-CZ"/>
      <w14:ligatures w14:val="none"/>
    </w:rPr>
  </w:style>
  <w:style w:type="character" w:styleId="Hypertextovodkaz">
    <w:name w:val="Hyperlink"/>
    <w:basedOn w:val="Standardnpsmoodstavce"/>
    <w:uiPriority w:val="99"/>
    <w:unhideWhenUsed/>
    <w:rsid w:val="000E50D3"/>
    <w:rPr>
      <w:color w:val="467886" w:themeColor="hyperlink"/>
      <w:u w:val="single"/>
    </w:rPr>
  </w:style>
  <w:style w:type="character" w:styleId="Nevyeenzmnka">
    <w:name w:val="Unresolved Mention"/>
    <w:basedOn w:val="Standardnpsmoodstavce"/>
    <w:uiPriority w:val="99"/>
    <w:semiHidden/>
    <w:unhideWhenUsed/>
    <w:rsid w:val="000E50D3"/>
    <w:rPr>
      <w:color w:val="605E5C"/>
      <w:shd w:val="clear" w:color="auto" w:fill="E1DFDD"/>
    </w:rPr>
  </w:style>
  <w:style w:type="paragraph" w:customStyle="1" w:styleId="NadpisSekce">
    <w:name w:val="Nadpis Sekce"/>
    <w:basedOn w:val="Normln"/>
    <w:link w:val="NadpisSekceChar"/>
    <w:qFormat/>
    <w:rsid w:val="007A03FC"/>
    <w:pPr>
      <w:tabs>
        <w:tab w:val="left" w:pos="1530"/>
      </w:tabs>
    </w:pPr>
    <w:rPr>
      <w:b/>
      <w:sz w:val="32"/>
    </w:rPr>
  </w:style>
  <w:style w:type="character" w:customStyle="1" w:styleId="NadpisSekceChar">
    <w:name w:val="Nadpis Sekce Char"/>
    <w:basedOn w:val="Standardnpsmoodstavce"/>
    <w:link w:val="NadpisSekce"/>
    <w:rsid w:val="007A03FC"/>
    <w:rPr>
      <w:rFonts w:ascii="Calibri" w:eastAsia="Calibri" w:hAnsi="Calibri" w:cs="Calibri"/>
      <w:b/>
      <w:color w:val="000000"/>
      <w:kern w:val="0"/>
      <w:sz w:val="32"/>
      <w:szCs w:val="22"/>
      <w:lang w:val="cs-CZ" w:eastAsia="cs-CZ"/>
      <w14:ligatures w14:val="none"/>
    </w:rPr>
  </w:style>
  <w:style w:type="paragraph" w:customStyle="1" w:styleId="Nadpis11">
    <w:name w:val="Nadpis 11"/>
    <w:basedOn w:val="Normln"/>
    <w:link w:val="Nadpis1Char"/>
    <w:qFormat/>
    <w:rsid w:val="007A03FC"/>
    <w:pPr>
      <w:tabs>
        <w:tab w:val="left" w:pos="1530"/>
      </w:tabs>
    </w:pPr>
    <w:rPr>
      <w:b/>
      <w:sz w:val="28"/>
    </w:rPr>
  </w:style>
  <w:style w:type="character" w:customStyle="1" w:styleId="Nadpis1Char">
    <w:name w:val="Nadpis 1 Char"/>
    <w:basedOn w:val="Standardnpsmoodstavce"/>
    <w:link w:val="Nadpis11"/>
    <w:rsid w:val="007A03FC"/>
    <w:rPr>
      <w:rFonts w:ascii="Calibri" w:eastAsia="Calibri" w:hAnsi="Calibri" w:cs="Calibri"/>
      <w:b/>
      <w:color w:val="000000"/>
      <w:kern w:val="0"/>
      <w:sz w:val="28"/>
      <w:szCs w:val="22"/>
      <w:lang w:val="cs-CZ" w:eastAsia="cs-CZ"/>
      <w14:ligatures w14:val="none"/>
    </w:rPr>
  </w:style>
  <w:style w:type="paragraph" w:customStyle="1" w:styleId="Nadpis21">
    <w:name w:val="Nadpis 21"/>
    <w:basedOn w:val="Normln"/>
    <w:link w:val="Nadpis2Char"/>
    <w:qFormat/>
    <w:rsid w:val="008B0D62"/>
    <w:pPr>
      <w:spacing w:before="240"/>
    </w:pPr>
    <w:rPr>
      <w:b/>
      <w:sz w:val="24"/>
    </w:rPr>
  </w:style>
  <w:style w:type="character" w:customStyle="1" w:styleId="Nadpis2Char">
    <w:name w:val="Nadpis 2 Char"/>
    <w:basedOn w:val="Standardnpsmoodstavce"/>
    <w:link w:val="Nadpis21"/>
    <w:rsid w:val="008B0D62"/>
    <w:rPr>
      <w:rFonts w:ascii="Calibri" w:eastAsia="Calibri" w:hAnsi="Calibri" w:cs="Calibri"/>
      <w:b/>
      <w:color w:val="000000"/>
      <w:kern w:val="0"/>
      <w:szCs w:val="22"/>
      <w:lang w:val="cs-CZ" w:eastAsia="cs-CZ"/>
      <w14:ligatures w14:val="none"/>
    </w:rPr>
  </w:style>
  <w:style w:type="paragraph" w:customStyle="1" w:styleId="Text">
    <w:name w:val="Text"/>
    <w:basedOn w:val="Normln"/>
    <w:link w:val="TextChar"/>
    <w:qFormat/>
    <w:rsid w:val="009C232B"/>
    <w:pPr>
      <w:tabs>
        <w:tab w:val="left" w:pos="864"/>
        <w:tab w:val="left" w:pos="1282"/>
        <w:tab w:val="left" w:pos="1530"/>
      </w:tabs>
      <w:spacing w:after="0"/>
      <w:jc w:val="both"/>
    </w:pPr>
    <w:rPr>
      <w:rFonts w:ascii="Times New Roman" w:hAnsi="Times New Roman"/>
      <w:sz w:val="23"/>
    </w:rPr>
  </w:style>
  <w:style w:type="character" w:customStyle="1" w:styleId="TextChar">
    <w:name w:val="Text Char"/>
    <w:basedOn w:val="Standardnpsmoodstavce"/>
    <w:link w:val="Text"/>
    <w:rsid w:val="009C232B"/>
    <w:rPr>
      <w:rFonts w:ascii="Times New Roman" w:eastAsia="Calibri" w:hAnsi="Times New Roman" w:cs="Calibri"/>
      <w:color w:val="000000"/>
      <w:kern w:val="0"/>
      <w:sz w:val="23"/>
      <w:szCs w:val="22"/>
      <w:lang w:val="cs-CZ" w:eastAsia="cs-CZ"/>
      <w14:ligatures w14:val="none"/>
    </w:rPr>
  </w:style>
  <w:style w:type="paragraph" w:customStyle="1" w:styleId="Nadpis31">
    <w:name w:val="Nadpis 31"/>
    <w:basedOn w:val="Nadpis21"/>
    <w:link w:val="Nadpis3Char"/>
    <w:qFormat/>
    <w:rsid w:val="00573364"/>
  </w:style>
  <w:style w:type="character" w:customStyle="1" w:styleId="Nadpis3Char">
    <w:name w:val="Nadpis 3 Char"/>
    <w:basedOn w:val="Nadpis2Char"/>
    <w:link w:val="Nadpis31"/>
    <w:rsid w:val="00573364"/>
    <w:rPr>
      <w:rFonts w:ascii="Calibri" w:eastAsia="Calibri" w:hAnsi="Calibri" w:cs="Calibri"/>
      <w:b/>
      <w:color w:val="000000"/>
      <w:kern w:val="0"/>
      <w:szCs w:val="22"/>
      <w:lang w:val="cs-CZ" w:eastAsia="cs-CZ"/>
      <w14:ligatures w14:val="none"/>
    </w:rPr>
  </w:style>
  <w:style w:type="paragraph" w:styleId="Nadpisobsahu">
    <w:name w:val="TOC Heading"/>
    <w:basedOn w:val="Nadpis1"/>
    <w:next w:val="Normln"/>
    <w:uiPriority w:val="39"/>
    <w:unhideWhenUsed/>
    <w:qFormat/>
    <w:rsid w:val="00B5664D"/>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sz w:val="32"/>
      <w:szCs w:val="32"/>
      <w:lang w:val="en-US" w:eastAsia="en-US"/>
    </w:rPr>
  </w:style>
  <w:style w:type="paragraph" w:styleId="Obsah3">
    <w:name w:val="toc 3"/>
    <w:basedOn w:val="Normln"/>
    <w:next w:val="Normln"/>
    <w:autoRedefine/>
    <w:uiPriority w:val="39"/>
    <w:unhideWhenUsed/>
    <w:rsid w:val="00B5664D"/>
    <w:pPr>
      <w:spacing w:after="100"/>
      <w:ind w:left="440"/>
    </w:pPr>
  </w:style>
  <w:style w:type="paragraph" w:styleId="Obsah2">
    <w:name w:val="toc 2"/>
    <w:basedOn w:val="Normln"/>
    <w:next w:val="Normln"/>
    <w:autoRedefine/>
    <w:uiPriority w:val="39"/>
    <w:unhideWhenUsed/>
    <w:rsid w:val="00B5664D"/>
    <w:pPr>
      <w:spacing w:after="100"/>
      <w:ind w:left="220"/>
    </w:pPr>
  </w:style>
  <w:style w:type="paragraph" w:styleId="Obsah1">
    <w:name w:val="toc 1"/>
    <w:basedOn w:val="Normln"/>
    <w:next w:val="Normln"/>
    <w:autoRedefine/>
    <w:uiPriority w:val="39"/>
    <w:unhideWhenUsed/>
    <w:rsid w:val="00B5664D"/>
    <w:pPr>
      <w:spacing w:after="100"/>
    </w:pPr>
  </w:style>
  <w:style w:type="paragraph" w:styleId="Obsah4">
    <w:name w:val="toc 4"/>
    <w:basedOn w:val="Normln"/>
    <w:next w:val="Normln"/>
    <w:autoRedefine/>
    <w:uiPriority w:val="39"/>
    <w:unhideWhenUsed/>
    <w:rsid w:val="00B5664D"/>
    <w:pPr>
      <w:spacing w:after="100"/>
      <w:ind w:left="660"/>
    </w:pPr>
  </w:style>
  <w:style w:type="paragraph" w:styleId="Bibliografie">
    <w:name w:val="Bibliography"/>
    <w:basedOn w:val="Normln"/>
    <w:next w:val="Normln"/>
    <w:uiPriority w:val="37"/>
    <w:unhideWhenUsed/>
    <w:rsid w:val="001428E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249099">
      <w:bodyDiv w:val="1"/>
      <w:marLeft w:val="0"/>
      <w:marRight w:val="0"/>
      <w:marTop w:val="0"/>
      <w:marBottom w:val="0"/>
      <w:divBdr>
        <w:top w:val="none" w:sz="0" w:space="0" w:color="auto"/>
        <w:left w:val="none" w:sz="0" w:space="0" w:color="auto"/>
        <w:bottom w:val="none" w:sz="0" w:space="0" w:color="auto"/>
        <w:right w:val="none" w:sz="0" w:space="0" w:color="auto"/>
      </w:divBdr>
    </w:div>
    <w:div w:id="113909686">
      <w:bodyDiv w:val="1"/>
      <w:marLeft w:val="0"/>
      <w:marRight w:val="0"/>
      <w:marTop w:val="0"/>
      <w:marBottom w:val="0"/>
      <w:divBdr>
        <w:top w:val="none" w:sz="0" w:space="0" w:color="auto"/>
        <w:left w:val="none" w:sz="0" w:space="0" w:color="auto"/>
        <w:bottom w:val="none" w:sz="0" w:space="0" w:color="auto"/>
        <w:right w:val="none" w:sz="0" w:space="0" w:color="auto"/>
      </w:divBdr>
    </w:div>
    <w:div w:id="177735576">
      <w:bodyDiv w:val="1"/>
      <w:marLeft w:val="0"/>
      <w:marRight w:val="0"/>
      <w:marTop w:val="0"/>
      <w:marBottom w:val="0"/>
      <w:divBdr>
        <w:top w:val="none" w:sz="0" w:space="0" w:color="auto"/>
        <w:left w:val="none" w:sz="0" w:space="0" w:color="auto"/>
        <w:bottom w:val="none" w:sz="0" w:space="0" w:color="auto"/>
        <w:right w:val="none" w:sz="0" w:space="0" w:color="auto"/>
      </w:divBdr>
    </w:div>
    <w:div w:id="748382979">
      <w:bodyDiv w:val="1"/>
      <w:marLeft w:val="0"/>
      <w:marRight w:val="0"/>
      <w:marTop w:val="0"/>
      <w:marBottom w:val="0"/>
      <w:divBdr>
        <w:top w:val="none" w:sz="0" w:space="0" w:color="auto"/>
        <w:left w:val="none" w:sz="0" w:space="0" w:color="auto"/>
        <w:bottom w:val="none" w:sz="0" w:space="0" w:color="auto"/>
        <w:right w:val="none" w:sz="0" w:space="0" w:color="auto"/>
      </w:divBdr>
    </w:div>
    <w:div w:id="810438173">
      <w:bodyDiv w:val="1"/>
      <w:marLeft w:val="0"/>
      <w:marRight w:val="0"/>
      <w:marTop w:val="0"/>
      <w:marBottom w:val="0"/>
      <w:divBdr>
        <w:top w:val="none" w:sz="0" w:space="0" w:color="auto"/>
        <w:left w:val="none" w:sz="0" w:space="0" w:color="auto"/>
        <w:bottom w:val="none" w:sz="0" w:space="0" w:color="auto"/>
        <w:right w:val="none" w:sz="0" w:space="0" w:color="auto"/>
      </w:divBdr>
    </w:div>
    <w:div w:id="833447515">
      <w:bodyDiv w:val="1"/>
      <w:marLeft w:val="0"/>
      <w:marRight w:val="0"/>
      <w:marTop w:val="0"/>
      <w:marBottom w:val="0"/>
      <w:divBdr>
        <w:top w:val="none" w:sz="0" w:space="0" w:color="auto"/>
        <w:left w:val="none" w:sz="0" w:space="0" w:color="auto"/>
        <w:bottom w:val="none" w:sz="0" w:space="0" w:color="auto"/>
        <w:right w:val="none" w:sz="0" w:space="0" w:color="auto"/>
      </w:divBdr>
    </w:div>
    <w:div w:id="1021132169">
      <w:bodyDiv w:val="1"/>
      <w:marLeft w:val="0"/>
      <w:marRight w:val="0"/>
      <w:marTop w:val="0"/>
      <w:marBottom w:val="0"/>
      <w:divBdr>
        <w:top w:val="none" w:sz="0" w:space="0" w:color="auto"/>
        <w:left w:val="none" w:sz="0" w:space="0" w:color="auto"/>
        <w:bottom w:val="none" w:sz="0" w:space="0" w:color="auto"/>
        <w:right w:val="none" w:sz="0" w:space="0" w:color="auto"/>
      </w:divBdr>
    </w:div>
    <w:div w:id="1514344463">
      <w:bodyDiv w:val="1"/>
      <w:marLeft w:val="0"/>
      <w:marRight w:val="0"/>
      <w:marTop w:val="0"/>
      <w:marBottom w:val="0"/>
      <w:divBdr>
        <w:top w:val="none" w:sz="0" w:space="0" w:color="auto"/>
        <w:left w:val="none" w:sz="0" w:space="0" w:color="auto"/>
        <w:bottom w:val="none" w:sz="0" w:space="0" w:color="auto"/>
        <w:right w:val="none" w:sz="0" w:space="0" w:color="auto"/>
      </w:divBdr>
      <w:divsChild>
        <w:div w:id="1340038717">
          <w:marLeft w:val="15"/>
          <w:marRight w:val="0"/>
          <w:marTop w:val="0"/>
          <w:marBottom w:val="0"/>
          <w:divBdr>
            <w:top w:val="none" w:sz="0" w:space="0" w:color="auto"/>
            <w:left w:val="none" w:sz="0" w:space="0" w:color="auto"/>
            <w:bottom w:val="none" w:sz="0" w:space="0" w:color="auto"/>
            <w:right w:val="none" w:sz="0" w:space="0" w:color="auto"/>
          </w:divBdr>
        </w:div>
      </w:divsChild>
    </w:div>
    <w:div w:id="1519267938">
      <w:bodyDiv w:val="1"/>
      <w:marLeft w:val="0"/>
      <w:marRight w:val="0"/>
      <w:marTop w:val="0"/>
      <w:marBottom w:val="0"/>
      <w:divBdr>
        <w:top w:val="none" w:sz="0" w:space="0" w:color="auto"/>
        <w:left w:val="none" w:sz="0" w:space="0" w:color="auto"/>
        <w:bottom w:val="none" w:sz="0" w:space="0" w:color="auto"/>
        <w:right w:val="none" w:sz="0" w:space="0" w:color="auto"/>
      </w:divBdr>
    </w:div>
    <w:div w:id="1651712436">
      <w:bodyDiv w:val="1"/>
      <w:marLeft w:val="0"/>
      <w:marRight w:val="0"/>
      <w:marTop w:val="0"/>
      <w:marBottom w:val="0"/>
      <w:divBdr>
        <w:top w:val="none" w:sz="0" w:space="0" w:color="auto"/>
        <w:left w:val="none" w:sz="0" w:space="0" w:color="auto"/>
        <w:bottom w:val="none" w:sz="0" w:space="0" w:color="auto"/>
        <w:right w:val="none" w:sz="0" w:space="0" w:color="auto"/>
      </w:divBdr>
      <w:divsChild>
        <w:div w:id="796071435">
          <w:marLeft w:val="15"/>
          <w:marRight w:val="0"/>
          <w:marTop w:val="0"/>
          <w:marBottom w:val="0"/>
          <w:divBdr>
            <w:top w:val="none" w:sz="0" w:space="0" w:color="auto"/>
            <w:left w:val="none" w:sz="0" w:space="0" w:color="auto"/>
            <w:bottom w:val="none" w:sz="0" w:space="0" w:color="auto"/>
            <w:right w:val="none" w:sz="0" w:space="0" w:color="auto"/>
          </w:divBdr>
        </w:div>
      </w:divsChild>
    </w:div>
    <w:div w:id="1753623790">
      <w:bodyDiv w:val="1"/>
      <w:marLeft w:val="0"/>
      <w:marRight w:val="0"/>
      <w:marTop w:val="0"/>
      <w:marBottom w:val="0"/>
      <w:divBdr>
        <w:top w:val="none" w:sz="0" w:space="0" w:color="auto"/>
        <w:left w:val="none" w:sz="0" w:space="0" w:color="auto"/>
        <w:bottom w:val="none" w:sz="0" w:space="0" w:color="auto"/>
        <w:right w:val="none" w:sz="0" w:space="0" w:color="auto"/>
      </w:divBdr>
    </w:div>
    <w:div w:id="1759054082">
      <w:bodyDiv w:val="1"/>
      <w:marLeft w:val="0"/>
      <w:marRight w:val="0"/>
      <w:marTop w:val="0"/>
      <w:marBottom w:val="0"/>
      <w:divBdr>
        <w:top w:val="none" w:sz="0" w:space="0" w:color="auto"/>
        <w:left w:val="none" w:sz="0" w:space="0" w:color="auto"/>
        <w:bottom w:val="none" w:sz="0" w:space="0" w:color="auto"/>
        <w:right w:val="none" w:sz="0" w:space="0" w:color="auto"/>
      </w:divBdr>
    </w:div>
    <w:div w:id="1924407911">
      <w:bodyDiv w:val="1"/>
      <w:marLeft w:val="0"/>
      <w:marRight w:val="0"/>
      <w:marTop w:val="0"/>
      <w:marBottom w:val="0"/>
      <w:divBdr>
        <w:top w:val="none" w:sz="0" w:space="0" w:color="auto"/>
        <w:left w:val="none" w:sz="0" w:space="0" w:color="auto"/>
        <w:bottom w:val="none" w:sz="0" w:space="0" w:color="auto"/>
        <w:right w:val="none" w:sz="0" w:space="0" w:color="auto"/>
      </w:divBdr>
    </w:div>
    <w:div w:id="2063432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307/1936071" TargetMode="External"/><Relationship Id="rId21" Type="http://schemas.openxmlformats.org/officeDocument/2006/relationships/image" Target="media/image13.svg"/><Relationship Id="rId42" Type="http://schemas.openxmlformats.org/officeDocument/2006/relationships/hyperlink" Target="https://doi.org/10.1016/j.foreco.2008.01.056" TargetMode="External"/><Relationship Id="rId47" Type="http://schemas.openxmlformats.org/officeDocument/2006/relationships/hyperlink" Target="https://www.researchgate.net/publication/252805623_Foraging_pattern_of_birds_during_the_breeding_season_in_thorn_forest_of_Mudumalai_wildlife_sanctuary_Tamil_Nadu_Southern_India" TargetMode="External"/><Relationship Id="rId63" Type="http://schemas.openxmlformats.org/officeDocument/2006/relationships/image" Target="media/image29.sv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doi.org/10.1111/j.1442-9993.1978.tb01170.x" TargetMode="External"/><Relationship Id="rId11" Type="http://schemas.openxmlformats.org/officeDocument/2006/relationships/hyperlink" Target="https://github.com/AdamUlicny/SongbirdGuildsMasters" TargetMode="External"/><Relationship Id="rId24" Type="http://schemas.openxmlformats.org/officeDocument/2006/relationships/hyperlink" Target="https://doi.org/10.1093/auk/97.2.351" TargetMode="External"/><Relationship Id="rId32" Type="http://schemas.openxmlformats.org/officeDocument/2006/relationships/hyperlink" Target="https://doi.org/10.1071/MU05039" TargetMode="External"/><Relationship Id="rId37" Type="http://schemas.openxmlformats.org/officeDocument/2006/relationships/hyperlink" Target="https://doi.org/10.1111/j.1442-9993.1998.tb00762.x" TargetMode="External"/><Relationship Id="rId40" Type="http://schemas.openxmlformats.org/officeDocument/2006/relationships/hyperlink" Target="https://doi.org/10.1071/MU9890204" TargetMode="External"/><Relationship Id="rId45" Type="http://schemas.openxmlformats.org/officeDocument/2006/relationships/hyperlink" Target="https://doi.org/10.3161/000164512X653890"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image" Target="media/image11.sv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doi.org/10.1093/auk/ukz079" TargetMode="External"/><Relationship Id="rId30" Type="http://schemas.openxmlformats.org/officeDocument/2006/relationships/hyperlink" Target="https://doi.org/10.1071/WR9840325" TargetMode="External"/><Relationship Id="rId35" Type="http://schemas.openxmlformats.org/officeDocument/2006/relationships/hyperlink" Target="https://doi.org/10.1071/MU9860168" TargetMode="External"/><Relationship Id="rId43" Type="http://schemas.openxmlformats.org/officeDocument/2006/relationships/hyperlink" Target="https://doi.org/10.1007/s12595-021-00396-0" TargetMode="External"/><Relationship Id="rId48" Type="http://schemas.openxmlformats.org/officeDocument/2006/relationships/hyperlink" Target="https://www.zotero.org/google-docs/?NgDbFW" TargetMode="External"/><Relationship Id="rId56" Type="http://schemas.openxmlformats.org/officeDocument/2006/relationships/image" Target="media/image22.svg"/><Relationship Id="rId64" Type="http://schemas.openxmlformats.org/officeDocument/2006/relationships/image" Target="media/image30.png"/><Relationship Id="rId69" Type="http://schemas.openxmlformats.org/officeDocument/2006/relationships/hyperlink" Target="https://www.zotero.org/google-docs/?QNVwGY" TargetMode="External"/><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hyperlink" Target="https://doi.org/10.2307/1942494" TargetMode="External"/><Relationship Id="rId33" Type="http://schemas.openxmlformats.org/officeDocument/2006/relationships/hyperlink" Target="https://doi.org/10.1111/btp.12108" TargetMode="External"/><Relationship Id="rId38" Type="http://schemas.openxmlformats.org/officeDocument/2006/relationships/hyperlink" Target="https://doi.org/10.1071/PC17032" TargetMode="External"/><Relationship Id="rId46" Type="http://schemas.openxmlformats.org/officeDocument/2006/relationships/hyperlink" Target="https://www.wesca.net/Podoces/Podoces3/PODOCES%203_1-2_%20Foraging%20Behaviour%20in%20southern%20India.pdf" TargetMode="External"/><Relationship Id="rId59" Type="http://schemas.openxmlformats.org/officeDocument/2006/relationships/image" Target="media/image25.svg"/><Relationship Id="rId67" Type="http://schemas.openxmlformats.org/officeDocument/2006/relationships/image" Target="media/image33.svg"/><Relationship Id="rId20" Type="http://schemas.openxmlformats.org/officeDocument/2006/relationships/image" Target="media/image12.png"/><Relationship Id="rId41" Type="http://schemas.openxmlformats.org/officeDocument/2006/relationships/hyperlink" Target="https://doi.org/10.11648/j.jenr.20160502.11" TargetMode="External"/><Relationship Id="rId54" Type="http://schemas.openxmlformats.org/officeDocument/2006/relationships/image" Target="media/image20.svg"/><Relationship Id="rId62" Type="http://schemas.openxmlformats.org/officeDocument/2006/relationships/image" Target="media/image28.png"/><Relationship Id="rId70" Type="http://schemas.openxmlformats.org/officeDocument/2006/relationships/hyperlink" Target="https://www.zotero.org/google-docs/?8i4i9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svg"/><Relationship Id="rId23" Type="http://schemas.openxmlformats.org/officeDocument/2006/relationships/image" Target="media/image15.png"/><Relationship Id="rId28" Type="http://schemas.openxmlformats.org/officeDocument/2006/relationships/hyperlink" Target="https://doi.org/10.1111/j.1600-0587.1987.tb00757.x" TargetMode="External"/><Relationship Id="rId36" Type="http://schemas.openxmlformats.org/officeDocument/2006/relationships/hyperlink" Target="https://doi.org/10.1111/j.1442-9993.1985.tb00902.x" TargetMode="External"/><Relationship Id="rId49" Type="http://schemas.openxmlformats.org/officeDocument/2006/relationships/hyperlink" Target="https://github.com/AdamUlicny/SongbirdGuildsMasters" TargetMode="External"/><Relationship Id="rId57" Type="http://schemas.openxmlformats.org/officeDocument/2006/relationships/image" Target="media/image23.png"/><Relationship Id="rId10" Type="http://schemas.openxmlformats.org/officeDocument/2006/relationships/image" Target="media/image3.png"/><Relationship Id="rId31" Type="http://schemas.openxmlformats.org/officeDocument/2006/relationships/hyperlink" Target="https://doi.org/10.1071/WR9960443" TargetMode="External"/><Relationship Id="rId44" Type="http://schemas.openxmlformats.org/officeDocument/2006/relationships/hyperlink" Target="https://doi.org/10.1016/j.chnaes.2009.09.014" TargetMode="External"/><Relationship Id="rId52" Type="http://schemas.openxmlformats.org/officeDocument/2006/relationships/image" Target="media/image18.sv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svg"/><Relationship Id="rId18" Type="http://schemas.openxmlformats.org/officeDocument/2006/relationships/image" Target="media/image10.png"/><Relationship Id="rId39" Type="http://schemas.openxmlformats.org/officeDocument/2006/relationships/hyperlink" Target="https://doi.org/10.1071/MU9940116" TargetMode="External"/><Relationship Id="rId34" Type="http://schemas.openxmlformats.org/officeDocument/2006/relationships/hyperlink" Target="https://doi.org/10.1080/01584197.2019.1644183" TargetMode="External"/><Relationship Id="rId50" Type="http://schemas.openxmlformats.org/officeDocument/2006/relationships/image" Target="media/image16.png"/><Relationship Id="rId5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FFF0A-B134-4A37-91D8-1E2042228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52</Pages>
  <Words>29910</Words>
  <Characters>176470</Characters>
  <Application>Microsoft Office Word</Application>
  <DocSecurity>0</DocSecurity>
  <Lines>1470</Lines>
  <Paragraphs>41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5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ičný Adam</dc:creator>
  <cp:keywords/>
  <dc:description/>
  <cp:lastModifiedBy>Uličný Adam</cp:lastModifiedBy>
  <cp:revision>11</cp:revision>
  <cp:lastPrinted>2025-04-20T07:57:00Z</cp:lastPrinted>
  <dcterms:created xsi:type="dcterms:W3CDTF">2025-04-18T11:22:00Z</dcterms:created>
  <dcterms:modified xsi:type="dcterms:W3CDTF">2025-04-20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IqQMjPE"/&gt;&lt;style id="http://www.zotero.org/styles/apa" locale="cs-CZ"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